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E9AD8" w14:textId="7A0C4D6F" w:rsidR="008966E4" w:rsidRPr="006D6861" w:rsidRDefault="0034331A" w:rsidP="0034331A">
      <w:pPr>
        <w:ind w:firstLine="0"/>
        <w:jc w:val="center"/>
        <w:rPr>
          <w:b/>
          <w:szCs w:val="24"/>
        </w:rPr>
      </w:pPr>
      <w:r w:rsidRPr="0034331A">
        <w:rPr>
          <w:b/>
          <w:sz w:val="28"/>
          <w:szCs w:val="28"/>
        </w:rPr>
        <w:t>IMPLEMENTASI DATA MINING DENGAN METODE ALGORITMA APRIORI DAN REGRESI LINEAR DALAM PENGELOLAAN PEMBELIAN OBAT DI RUMAH SAKIT UMUM DAERAH BUTON</w:t>
      </w:r>
    </w:p>
    <w:p w14:paraId="7C727082" w14:textId="77777777" w:rsidR="007D4B17" w:rsidRDefault="007D4B17" w:rsidP="008966E4">
      <w:pPr>
        <w:ind w:firstLine="0"/>
        <w:rPr>
          <w:b/>
          <w:bCs/>
          <w:sz w:val="28"/>
          <w:szCs w:val="24"/>
        </w:rPr>
      </w:pPr>
    </w:p>
    <w:p w14:paraId="4D53273B" w14:textId="340E176A" w:rsidR="007D4B17" w:rsidRPr="00E223A4" w:rsidRDefault="007D4B17" w:rsidP="007D4B17">
      <w:pPr>
        <w:ind w:firstLine="0"/>
        <w:jc w:val="center"/>
        <w:rPr>
          <w:b/>
          <w:bCs/>
          <w:sz w:val="28"/>
          <w:szCs w:val="24"/>
        </w:rPr>
      </w:pPr>
      <w:r w:rsidRPr="00E223A4">
        <w:rPr>
          <w:b/>
          <w:bCs/>
          <w:sz w:val="28"/>
          <w:szCs w:val="24"/>
        </w:rPr>
        <w:t xml:space="preserve">LAPORAN </w:t>
      </w:r>
      <w:r w:rsidR="0034331A">
        <w:rPr>
          <w:b/>
          <w:bCs/>
          <w:sz w:val="28"/>
          <w:szCs w:val="24"/>
        </w:rPr>
        <w:t>TESIS</w:t>
      </w:r>
    </w:p>
    <w:p w14:paraId="0A14F3F4" w14:textId="77777777" w:rsidR="007D4B17" w:rsidRDefault="007D4B17" w:rsidP="007D4B17">
      <w:pPr>
        <w:pStyle w:val="posisigambar"/>
      </w:pPr>
    </w:p>
    <w:p w14:paraId="60DF923C" w14:textId="77777777" w:rsidR="007D4B17" w:rsidRDefault="007D4B17" w:rsidP="007D4B17">
      <w:pPr>
        <w:pStyle w:val="posisigambar"/>
      </w:pPr>
      <w:r w:rsidRPr="002D7F77">
        <w:drawing>
          <wp:inline distT="0" distB="0" distL="0" distR="0" wp14:anchorId="257E9F73" wp14:editId="5332B56A">
            <wp:extent cx="3181350" cy="3043629"/>
            <wp:effectExtent l="0" t="0" r="0" b="4445"/>
            <wp:docPr id="17" name="Picture 17" descr="logo uniss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unissul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4701" cy="3065969"/>
                    </a:xfrm>
                    <a:prstGeom prst="rect">
                      <a:avLst/>
                    </a:prstGeom>
                    <a:noFill/>
                    <a:ln>
                      <a:noFill/>
                    </a:ln>
                  </pic:spPr>
                </pic:pic>
              </a:graphicData>
            </a:graphic>
          </wp:inline>
        </w:drawing>
      </w:r>
    </w:p>
    <w:p w14:paraId="7BF9E348" w14:textId="77777777" w:rsidR="007D4B17" w:rsidRPr="00970196" w:rsidRDefault="007D4B17" w:rsidP="007D4B17">
      <w:pPr>
        <w:tabs>
          <w:tab w:val="left" w:pos="3600"/>
        </w:tabs>
        <w:rPr>
          <w:b/>
          <w:bCs/>
          <w:szCs w:val="24"/>
        </w:rPr>
      </w:pPr>
      <w:r>
        <w:tab/>
      </w:r>
      <w:proofErr w:type="gramStart"/>
      <w:r w:rsidRPr="00970196">
        <w:rPr>
          <w:b/>
          <w:bCs/>
          <w:szCs w:val="24"/>
        </w:rPr>
        <w:t>OLEH :</w:t>
      </w:r>
      <w:proofErr w:type="gramEnd"/>
    </w:p>
    <w:p w14:paraId="3C91390B" w14:textId="77777777" w:rsidR="007D4B17" w:rsidRPr="00970196" w:rsidRDefault="007D4B17" w:rsidP="007D4B17">
      <w:pPr>
        <w:ind w:firstLine="0"/>
        <w:jc w:val="center"/>
        <w:rPr>
          <w:b/>
          <w:bCs/>
          <w:szCs w:val="24"/>
        </w:rPr>
      </w:pPr>
      <w:r w:rsidRPr="00970196">
        <w:rPr>
          <w:b/>
          <w:bCs/>
          <w:szCs w:val="24"/>
        </w:rPr>
        <w:t>DODIMAN</w:t>
      </w:r>
    </w:p>
    <w:p w14:paraId="2A462673" w14:textId="2313D5D5" w:rsidR="007D4B17" w:rsidRPr="00970196" w:rsidRDefault="0034331A" w:rsidP="007D4B17">
      <w:pPr>
        <w:ind w:firstLine="0"/>
        <w:jc w:val="center"/>
        <w:rPr>
          <w:b/>
          <w:bCs/>
          <w:szCs w:val="24"/>
        </w:rPr>
      </w:pPr>
      <w:r>
        <w:rPr>
          <w:b/>
          <w:bCs/>
          <w:szCs w:val="24"/>
        </w:rPr>
        <w:t>20181300551</w:t>
      </w:r>
    </w:p>
    <w:p w14:paraId="603DE03E" w14:textId="6FD5295E" w:rsidR="007D4B17" w:rsidRDefault="0038440B" w:rsidP="009E4B2E">
      <w:pPr>
        <w:pStyle w:val="Kabur"/>
        <w:tabs>
          <w:tab w:val="center" w:pos="4181"/>
        </w:tabs>
      </w:pPr>
      <w:bookmarkStart w:id="0" w:name="_Toc526322557"/>
      <w:r>
        <w:t>SAMPUL DEPAN</w:t>
      </w:r>
      <w:bookmarkEnd w:id="0"/>
    </w:p>
    <w:p w14:paraId="40D09BE4" w14:textId="77777777" w:rsidR="007D4B17" w:rsidRDefault="007D4B17" w:rsidP="007D4B17">
      <w:pPr>
        <w:ind w:firstLine="0"/>
      </w:pPr>
    </w:p>
    <w:p w14:paraId="083AA355" w14:textId="77777777" w:rsidR="00827328" w:rsidRDefault="00827328" w:rsidP="007D4B17">
      <w:pPr>
        <w:jc w:val="center"/>
      </w:pPr>
    </w:p>
    <w:p w14:paraId="570D392B" w14:textId="77777777" w:rsidR="009529B0" w:rsidRDefault="009529B0" w:rsidP="009529B0">
      <w:pPr>
        <w:ind w:firstLine="0"/>
        <w:jc w:val="center"/>
        <w:rPr>
          <w:b/>
          <w:sz w:val="28"/>
          <w:szCs w:val="28"/>
        </w:rPr>
      </w:pPr>
      <w:r>
        <w:rPr>
          <w:b/>
          <w:sz w:val="28"/>
          <w:szCs w:val="28"/>
        </w:rPr>
        <w:t>PROGRAM STUDI SISTEM KOMPUTER</w:t>
      </w:r>
    </w:p>
    <w:p w14:paraId="007F53D2" w14:textId="3156FAB1" w:rsidR="009529B0" w:rsidRDefault="009529B0" w:rsidP="009529B0">
      <w:pPr>
        <w:ind w:firstLine="0"/>
        <w:jc w:val="center"/>
        <w:rPr>
          <w:b/>
          <w:sz w:val="28"/>
          <w:szCs w:val="28"/>
        </w:rPr>
      </w:pPr>
      <w:r w:rsidRPr="009529B0">
        <w:rPr>
          <w:b/>
          <w:sz w:val="28"/>
          <w:szCs w:val="28"/>
        </w:rPr>
        <w:t xml:space="preserve">PASCASARJANA STMIK HANDAYANI MAKASSAR </w:t>
      </w:r>
    </w:p>
    <w:p w14:paraId="2A3ECF73" w14:textId="2FBF5B88" w:rsidR="007D4B17" w:rsidRDefault="009529B0" w:rsidP="009529B0">
      <w:pPr>
        <w:ind w:firstLine="0"/>
        <w:jc w:val="center"/>
      </w:pPr>
      <w:r w:rsidRPr="009529B0">
        <w:rPr>
          <w:b/>
          <w:sz w:val="28"/>
          <w:szCs w:val="28"/>
        </w:rPr>
        <w:t>2020</w:t>
      </w:r>
    </w:p>
    <w:p w14:paraId="18C00FCF" w14:textId="77777777" w:rsidR="00760B73" w:rsidRDefault="00760B73" w:rsidP="008966E4">
      <w:pPr>
        <w:ind w:firstLine="0"/>
        <w:jc w:val="center"/>
        <w:rPr>
          <w:b/>
          <w:sz w:val="28"/>
          <w:szCs w:val="28"/>
        </w:rPr>
        <w:sectPr w:rsidR="00760B73" w:rsidSect="000A3D43">
          <w:footerReference w:type="default" r:id="rId9"/>
          <w:pgSz w:w="11907" w:h="16840" w:code="9"/>
          <w:pgMar w:top="2268" w:right="1701" w:bottom="1701" w:left="2268" w:header="720" w:footer="720" w:gutter="0"/>
          <w:pgNumType w:fmt="lowerRoman"/>
          <w:cols w:space="720"/>
          <w:docGrid w:linePitch="360"/>
        </w:sectPr>
      </w:pPr>
    </w:p>
    <w:p w14:paraId="2672CC4F" w14:textId="5AB2CF1A" w:rsidR="008966E4" w:rsidRDefault="008966E4" w:rsidP="008966E4">
      <w:pPr>
        <w:ind w:firstLine="0"/>
        <w:jc w:val="center"/>
        <w:rPr>
          <w:b/>
          <w:sz w:val="28"/>
          <w:szCs w:val="28"/>
        </w:rPr>
      </w:pPr>
      <w:r w:rsidRPr="00C056E2">
        <w:rPr>
          <w:b/>
          <w:sz w:val="28"/>
          <w:szCs w:val="28"/>
        </w:rPr>
        <w:lastRenderedPageBreak/>
        <w:t xml:space="preserve">SISTEM REKOMENDASI BUKU DENGAN </w:t>
      </w:r>
    </w:p>
    <w:p w14:paraId="1D14B1A4" w14:textId="77777777" w:rsidR="008966E4" w:rsidRDefault="008966E4" w:rsidP="008966E4">
      <w:pPr>
        <w:ind w:firstLine="0"/>
        <w:jc w:val="center"/>
        <w:rPr>
          <w:b/>
          <w:i/>
          <w:iCs/>
          <w:sz w:val="28"/>
          <w:szCs w:val="28"/>
        </w:rPr>
      </w:pPr>
      <w:r w:rsidRPr="00C056E2">
        <w:rPr>
          <w:b/>
          <w:sz w:val="28"/>
          <w:szCs w:val="28"/>
        </w:rPr>
        <w:t xml:space="preserve">MENGGUNAKAN METODE </w:t>
      </w:r>
      <w:r w:rsidRPr="008966E4">
        <w:rPr>
          <w:b/>
          <w:i/>
          <w:iCs/>
          <w:sz w:val="28"/>
          <w:szCs w:val="28"/>
        </w:rPr>
        <w:t>COSINE SIMILARITY</w:t>
      </w:r>
    </w:p>
    <w:p w14:paraId="3DEFAA3C" w14:textId="77777777" w:rsidR="008966E4" w:rsidRPr="00C056E2" w:rsidRDefault="008966E4" w:rsidP="008966E4">
      <w:pPr>
        <w:ind w:firstLine="0"/>
        <w:jc w:val="center"/>
        <w:rPr>
          <w:b/>
          <w:sz w:val="28"/>
          <w:szCs w:val="28"/>
        </w:rPr>
      </w:pPr>
      <w:r w:rsidRPr="00C056E2">
        <w:rPr>
          <w:b/>
          <w:sz w:val="28"/>
          <w:szCs w:val="28"/>
        </w:rPr>
        <w:t>BERBASIS WEB</w:t>
      </w:r>
    </w:p>
    <w:p w14:paraId="2E62887B" w14:textId="77777777" w:rsidR="008966E4" w:rsidRDefault="008966E4" w:rsidP="008966E4">
      <w:pPr>
        <w:spacing w:line="276" w:lineRule="auto"/>
        <w:ind w:firstLine="0"/>
        <w:jc w:val="center"/>
        <w:rPr>
          <w:b/>
          <w:szCs w:val="24"/>
        </w:rPr>
      </w:pPr>
      <w:r w:rsidRPr="006D6861">
        <w:rPr>
          <w:b/>
          <w:szCs w:val="24"/>
        </w:rPr>
        <w:t xml:space="preserve">(Studi </w:t>
      </w:r>
      <w:proofErr w:type="gramStart"/>
      <w:r w:rsidRPr="006D6861">
        <w:rPr>
          <w:b/>
          <w:szCs w:val="24"/>
        </w:rPr>
        <w:t>Kasus :</w:t>
      </w:r>
      <w:proofErr w:type="gramEnd"/>
      <w:r w:rsidRPr="006D6861">
        <w:rPr>
          <w:b/>
          <w:szCs w:val="24"/>
        </w:rPr>
        <w:t xml:space="preserve"> Perpustakaan Daerah Buton)</w:t>
      </w:r>
    </w:p>
    <w:p w14:paraId="5D13CAFB" w14:textId="77777777" w:rsidR="007D4B17" w:rsidRDefault="007D4B17" w:rsidP="007D4B17">
      <w:pPr>
        <w:tabs>
          <w:tab w:val="left" w:pos="2947"/>
        </w:tabs>
      </w:pPr>
      <w:r>
        <w:tab/>
      </w:r>
    </w:p>
    <w:p w14:paraId="60960E67" w14:textId="72105B3E" w:rsidR="007D4B17" w:rsidRDefault="007D4B17" w:rsidP="00C4649B">
      <w:pPr>
        <w:pStyle w:val="Kabur"/>
        <w:tabs>
          <w:tab w:val="center" w:pos="4181"/>
        </w:tabs>
      </w:pPr>
      <w:bookmarkStart w:id="1" w:name="_Toc526322558"/>
      <w:r>
        <w:t>JUDUL TUGAS AKHIR</w:t>
      </w:r>
      <w:bookmarkEnd w:id="1"/>
      <w:r>
        <w:tab/>
      </w:r>
    </w:p>
    <w:p w14:paraId="77B369E5" w14:textId="77777777" w:rsidR="007D4B17" w:rsidRPr="00E223A4" w:rsidRDefault="007D4B17" w:rsidP="007D4B17">
      <w:pPr>
        <w:ind w:firstLine="0"/>
        <w:jc w:val="center"/>
        <w:rPr>
          <w:b/>
          <w:bCs/>
          <w:sz w:val="28"/>
          <w:szCs w:val="24"/>
        </w:rPr>
      </w:pPr>
      <w:r w:rsidRPr="00E223A4">
        <w:rPr>
          <w:b/>
          <w:bCs/>
          <w:sz w:val="28"/>
          <w:szCs w:val="24"/>
        </w:rPr>
        <w:t>LAPORAN TUGAS AKHIR</w:t>
      </w:r>
    </w:p>
    <w:p w14:paraId="38F26649" w14:textId="77777777" w:rsidR="007D4B17" w:rsidRPr="000854A8" w:rsidRDefault="007D4B17" w:rsidP="007D4B17">
      <w:pPr>
        <w:jc w:val="center"/>
        <w:rPr>
          <w:szCs w:val="24"/>
        </w:rPr>
      </w:pPr>
      <w:r>
        <w:rPr>
          <w:szCs w:val="24"/>
        </w:rPr>
        <w:t>Laporan Tugas Akhir (TA) Ini disusun sebagai salah satu syarat untuk memperoleh gelar sarjana (S1) pada program study Teknik Informatika Universitas Islam Sultan Agung Semarang</w:t>
      </w:r>
    </w:p>
    <w:p w14:paraId="464ACE2B" w14:textId="77777777" w:rsidR="007D4B17" w:rsidRDefault="007D4B17" w:rsidP="007D4B17"/>
    <w:p w14:paraId="3ED424AF" w14:textId="77777777" w:rsidR="007D4B17" w:rsidRDefault="007D4B17" w:rsidP="007D4B17">
      <w:pPr>
        <w:pStyle w:val="posisigambar"/>
      </w:pPr>
      <w:r w:rsidRPr="002D7F77">
        <w:drawing>
          <wp:inline distT="0" distB="0" distL="0" distR="0" wp14:anchorId="779C66F9" wp14:editId="4A32A51B">
            <wp:extent cx="2800350" cy="2679122"/>
            <wp:effectExtent l="0" t="0" r="0" b="6985"/>
            <wp:docPr id="8" name="Picture 8" descr="logo uniss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unissul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9569" cy="2687942"/>
                    </a:xfrm>
                    <a:prstGeom prst="rect">
                      <a:avLst/>
                    </a:prstGeom>
                    <a:noFill/>
                    <a:ln>
                      <a:noFill/>
                    </a:ln>
                  </pic:spPr>
                </pic:pic>
              </a:graphicData>
            </a:graphic>
          </wp:inline>
        </w:drawing>
      </w:r>
    </w:p>
    <w:p w14:paraId="6B9017FA" w14:textId="77777777" w:rsidR="007D4B17" w:rsidRPr="00970196" w:rsidRDefault="007D4B17" w:rsidP="007D4B17">
      <w:pPr>
        <w:ind w:firstLine="0"/>
        <w:jc w:val="center"/>
        <w:rPr>
          <w:b/>
          <w:bCs/>
          <w:szCs w:val="24"/>
        </w:rPr>
      </w:pPr>
      <w:proofErr w:type="gramStart"/>
      <w:r w:rsidRPr="00970196">
        <w:rPr>
          <w:b/>
          <w:bCs/>
          <w:szCs w:val="24"/>
        </w:rPr>
        <w:t>OLEH :</w:t>
      </w:r>
      <w:proofErr w:type="gramEnd"/>
    </w:p>
    <w:p w14:paraId="11F4B9D3" w14:textId="77777777" w:rsidR="007D4B17" w:rsidRPr="00970196" w:rsidRDefault="007D4B17" w:rsidP="007D4B17">
      <w:pPr>
        <w:ind w:firstLine="0"/>
        <w:jc w:val="center"/>
        <w:rPr>
          <w:b/>
          <w:bCs/>
          <w:szCs w:val="24"/>
        </w:rPr>
      </w:pPr>
      <w:r w:rsidRPr="00970196">
        <w:rPr>
          <w:b/>
          <w:bCs/>
          <w:szCs w:val="24"/>
        </w:rPr>
        <w:t>DODIMAN</w:t>
      </w:r>
    </w:p>
    <w:p w14:paraId="74898B9F" w14:textId="77777777" w:rsidR="007D4B17" w:rsidRPr="000854A8" w:rsidRDefault="007D4B17" w:rsidP="007D4B17">
      <w:pPr>
        <w:ind w:firstLine="0"/>
        <w:jc w:val="center"/>
        <w:rPr>
          <w:b/>
          <w:bCs/>
          <w:szCs w:val="24"/>
        </w:rPr>
      </w:pPr>
      <w:r w:rsidRPr="00970196">
        <w:rPr>
          <w:b/>
          <w:bCs/>
          <w:szCs w:val="24"/>
        </w:rPr>
        <w:t>32601200551</w:t>
      </w:r>
    </w:p>
    <w:p w14:paraId="5BBE46E6" w14:textId="77777777" w:rsidR="007D4B17" w:rsidRDefault="007D4B17" w:rsidP="007D4B17">
      <w:pPr>
        <w:jc w:val="center"/>
      </w:pPr>
    </w:p>
    <w:p w14:paraId="2DB2D460" w14:textId="77777777" w:rsidR="007D4B17" w:rsidRPr="00894BC2" w:rsidRDefault="007D4B17" w:rsidP="007D4B17">
      <w:pPr>
        <w:spacing w:line="240" w:lineRule="auto"/>
        <w:ind w:firstLine="0"/>
        <w:jc w:val="center"/>
        <w:rPr>
          <w:b/>
          <w:sz w:val="28"/>
          <w:szCs w:val="28"/>
        </w:rPr>
      </w:pPr>
      <w:r w:rsidRPr="00894BC2">
        <w:rPr>
          <w:b/>
          <w:sz w:val="28"/>
          <w:szCs w:val="28"/>
        </w:rPr>
        <w:t>PROGRAM STUDI TEKNIK IN</w:t>
      </w:r>
      <w:r w:rsidRPr="00D62BBB">
        <w:rPr>
          <w:b/>
          <w:i/>
          <w:iCs/>
          <w:sz w:val="28"/>
          <w:szCs w:val="28"/>
        </w:rPr>
        <w:t>FORM</w:t>
      </w:r>
      <w:r w:rsidRPr="00894BC2">
        <w:rPr>
          <w:b/>
          <w:sz w:val="28"/>
          <w:szCs w:val="28"/>
        </w:rPr>
        <w:t>ATIKA</w:t>
      </w:r>
    </w:p>
    <w:p w14:paraId="408A3327" w14:textId="77777777" w:rsidR="007D4B17" w:rsidRPr="00894BC2" w:rsidRDefault="007D4B17" w:rsidP="007D4B17">
      <w:pPr>
        <w:spacing w:line="240" w:lineRule="auto"/>
        <w:ind w:firstLine="0"/>
        <w:jc w:val="center"/>
        <w:rPr>
          <w:b/>
          <w:sz w:val="28"/>
          <w:szCs w:val="28"/>
        </w:rPr>
      </w:pPr>
      <w:r w:rsidRPr="00894BC2">
        <w:rPr>
          <w:b/>
          <w:sz w:val="28"/>
          <w:szCs w:val="28"/>
        </w:rPr>
        <w:t>FAKULTAS TEKNOLOGI INDUSTRI</w:t>
      </w:r>
    </w:p>
    <w:p w14:paraId="10D93590" w14:textId="77777777" w:rsidR="007D4B17" w:rsidRPr="00894BC2" w:rsidRDefault="007D4B17" w:rsidP="007D4B17">
      <w:pPr>
        <w:spacing w:line="240" w:lineRule="auto"/>
        <w:ind w:firstLine="0"/>
        <w:jc w:val="center"/>
        <w:rPr>
          <w:b/>
          <w:sz w:val="28"/>
          <w:szCs w:val="28"/>
        </w:rPr>
      </w:pPr>
      <w:r w:rsidRPr="00894BC2">
        <w:rPr>
          <w:b/>
          <w:sz w:val="28"/>
          <w:szCs w:val="28"/>
        </w:rPr>
        <w:t xml:space="preserve">UNIVERSITAS ISLAM SULTAN ANGUNG </w:t>
      </w:r>
    </w:p>
    <w:p w14:paraId="77E89958" w14:textId="77777777" w:rsidR="007D4B17" w:rsidRPr="00894BC2" w:rsidRDefault="007D4B17" w:rsidP="007D4B17">
      <w:pPr>
        <w:spacing w:line="240" w:lineRule="auto"/>
        <w:ind w:firstLine="0"/>
        <w:jc w:val="center"/>
        <w:rPr>
          <w:b/>
          <w:sz w:val="28"/>
          <w:szCs w:val="28"/>
        </w:rPr>
      </w:pPr>
      <w:r w:rsidRPr="00894BC2">
        <w:rPr>
          <w:b/>
          <w:sz w:val="28"/>
          <w:szCs w:val="28"/>
        </w:rPr>
        <w:t>SEMARANG</w:t>
      </w:r>
    </w:p>
    <w:p w14:paraId="314FC27A" w14:textId="77777777" w:rsidR="007D4B17" w:rsidRPr="00356289" w:rsidRDefault="007D4B17" w:rsidP="007D4B17">
      <w:pPr>
        <w:ind w:firstLine="0"/>
        <w:jc w:val="center"/>
        <w:rPr>
          <w:b/>
          <w:bCs/>
          <w:szCs w:val="24"/>
        </w:rPr>
        <w:sectPr w:rsidR="007D4B17" w:rsidRPr="00356289" w:rsidSect="000A3D43">
          <w:footerReference w:type="default" r:id="rId10"/>
          <w:pgSz w:w="11907" w:h="16840" w:code="9"/>
          <w:pgMar w:top="2268" w:right="1701" w:bottom="1701" w:left="2268" w:header="720" w:footer="720" w:gutter="0"/>
          <w:pgNumType w:fmt="lowerRoman"/>
          <w:cols w:space="720"/>
          <w:docGrid w:linePitch="360"/>
        </w:sectPr>
      </w:pPr>
      <w:r w:rsidRPr="00894BC2">
        <w:rPr>
          <w:b/>
          <w:sz w:val="28"/>
          <w:szCs w:val="28"/>
        </w:rPr>
        <w:t>2018</w:t>
      </w:r>
    </w:p>
    <w:p w14:paraId="5BE47F63" w14:textId="77777777" w:rsidR="007D4B17" w:rsidRPr="00037426" w:rsidRDefault="007D4B17" w:rsidP="007D4B17">
      <w:pPr>
        <w:pStyle w:val="JudulBesar"/>
      </w:pPr>
      <w:bookmarkStart w:id="2" w:name="_Toc526322559"/>
      <w:r w:rsidRPr="00037426">
        <w:lastRenderedPageBreak/>
        <w:t>PERNYATAAN</w:t>
      </w:r>
      <w:r>
        <w:t xml:space="preserve"> KEASLIAN</w:t>
      </w:r>
      <w:r>
        <w:br/>
        <w:t>TUGAS AKHIR</w:t>
      </w:r>
      <w:bookmarkEnd w:id="2"/>
    </w:p>
    <w:p w14:paraId="2995980D" w14:textId="5C84494E" w:rsidR="007D4B17" w:rsidRDefault="007D4B17" w:rsidP="007D4B17">
      <w:pPr>
        <w:tabs>
          <w:tab w:val="left" w:pos="4889"/>
        </w:tabs>
      </w:pPr>
      <w:r>
        <w:tab/>
      </w:r>
    </w:p>
    <w:p w14:paraId="21293D7A" w14:textId="784F5320" w:rsidR="007D4B17" w:rsidRDefault="007D4B17" w:rsidP="00B00C64">
      <w:pPr>
        <w:ind w:firstLine="0"/>
        <w:rPr>
          <w:rFonts w:cs="Times New Roman"/>
          <w:szCs w:val="24"/>
        </w:rPr>
      </w:pPr>
      <w:r>
        <w:rPr>
          <w:rFonts w:cs="Times New Roman"/>
          <w:szCs w:val="24"/>
        </w:rPr>
        <w:t xml:space="preserve">Saya yang bertanda tangan di bawah </w:t>
      </w:r>
      <w:proofErr w:type="gramStart"/>
      <w:r>
        <w:rPr>
          <w:rFonts w:cs="Times New Roman"/>
          <w:szCs w:val="24"/>
        </w:rPr>
        <w:t>ini :</w:t>
      </w:r>
      <w:proofErr w:type="gramEnd"/>
    </w:p>
    <w:p w14:paraId="462846F7" w14:textId="77777777" w:rsidR="007D4B17" w:rsidRDefault="007D4B17" w:rsidP="008E5D45">
      <w:pPr>
        <w:ind w:firstLine="0"/>
        <w:rPr>
          <w:rFonts w:cs="Times New Roman"/>
          <w:szCs w:val="24"/>
        </w:rPr>
      </w:pPr>
      <w:r>
        <w:rPr>
          <w:rFonts w:cs="Times New Roman"/>
          <w:szCs w:val="24"/>
        </w:rPr>
        <w:t>Nama</w:t>
      </w:r>
      <w:r>
        <w:rPr>
          <w:rFonts w:cs="Times New Roman"/>
          <w:szCs w:val="24"/>
        </w:rPr>
        <w:tab/>
      </w:r>
      <w:r>
        <w:rPr>
          <w:rFonts w:cs="Times New Roman"/>
          <w:szCs w:val="24"/>
        </w:rPr>
        <w:tab/>
        <w:t>: Dodiman</w:t>
      </w:r>
    </w:p>
    <w:p w14:paraId="12373CD0" w14:textId="77777777" w:rsidR="007D4B17" w:rsidRPr="00D21C36" w:rsidRDefault="007D4B17" w:rsidP="008E5D45">
      <w:pPr>
        <w:ind w:firstLine="0"/>
        <w:rPr>
          <w:rStyle w:val="Emphasis"/>
        </w:rPr>
      </w:pPr>
      <w:r>
        <w:rPr>
          <w:rFonts w:cs="Times New Roman"/>
          <w:szCs w:val="24"/>
        </w:rPr>
        <w:t>Nim</w:t>
      </w:r>
      <w:r>
        <w:rPr>
          <w:rFonts w:cs="Times New Roman"/>
          <w:szCs w:val="24"/>
        </w:rPr>
        <w:tab/>
      </w:r>
      <w:r>
        <w:rPr>
          <w:rFonts w:cs="Times New Roman"/>
          <w:szCs w:val="24"/>
        </w:rPr>
        <w:tab/>
        <w:t>: 32601200551</w:t>
      </w:r>
    </w:p>
    <w:p w14:paraId="6C24AB30" w14:textId="77777777" w:rsidR="007D4B17" w:rsidRDefault="007D4B17" w:rsidP="008E5D45">
      <w:pPr>
        <w:ind w:firstLine="0"/>
        <w:rPr>
          <w:rFonts w:cs="Times New Roman"/>
          <w:szCs w:val="24"/>
        </w:rPr>
      </w:pPr>
      <w:r>
        <w:rPr>
          <w:noProof/>
        </w:rPr>
        <w:drawing>
          <wp:anchor distT="0" distB="0" distL="114300" distR="114300" simplePos="0" relativeHeight="251659264" behindDoc="1" locked="0" layoutInCell="0" allowOverlap="1" wp14:anchorId="708F5DE5" wp14:editId="4711FF0B">
            <wp:simplePos x="0" y="0"/>
            <wp:positionH relativeFrom="margin">
              <wp:posOffset>5848</wp:posOffset>
            </wp:positionH>
            <wp:positionV relativeFrom="margin">
              <wp:posOffset>1792118</wp:posOffset>
            </wp:positionV>
            <wp:extent cx="5039832" cy="4821027"/>
            <wp:effectExtent l="0" t="0" r="8890" b="0"/>
            <wp:wrapNone/>
            <wp:docPr id="9" name="Picture 9" descr="uniss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723821133" descr="unissula"/>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5045027" cy="4825997"/>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szCs w:val="24"/>
        </w:rPr>
        <w:t>Jurusan</w:t>
      </w:r>
      <w:r>
        <w:rPr>
          <w:rFonts w:cs="Times New Roman"/>
          <w:szCs w:val="24"/>
        </w:rPr>
        <w:tab/>
        <w:t>: Teknik Informatika</w:t>
      </w:r>
    </w:p>
    <w:p w14:paraId="55C8300C" w14:textId="77664ACA" w:rsidR="007D4B17" w:rsidRDefault="007D4B17" w:rsidP="007D4B17">
      <w:pPr>
        <w:tabs>
          <w:tab w:val="left" w:pos="720"/>
          <w:tab w:val="left" w:pos="1440"/>
          <w:tab w:val="left" w:pos="2160"/>
          <w:tab w:val="left" w:pos="2880"/>
          <w:tab w:val="right" w:pos="7938"/>
        </w:tabs>
        <w:ind w:firstLine="0"/>
        <w:rPr>
          <w:rFonts w:cs="Times New Roman"/>
          <w:szCs w:val="24"/>
        </w:rPr>
      </w:pPr>
      <w:r>
        <w:rPr>
          <w:rFonts w:cs="Times New Roman"/>
          <w:szCs w:val="24"/>
        </w:rPr>
        <w:t>Fakultas</w:t>
      </w:r>
      <w:r>
        <w:rPr>
          <w:rFonts w:cs="Times New Roman"/>
          <w:szCs w:val="24"/>
        </w:rPr>
        <w:tab/>
        <w:t>: Teknologi Industri</w:t>
      </w:r>
    </w:p>
    <w:p w14:paraId="7BE80D81" w14:textId="77777777" w:rsidR="007D4B17" w:rsidRDefault="007D4B17" w:rsidP="007D4B17">
      <w:pPr>
        <w:tabs>
          <w:tab w:val="left" w:pos="720"/>
          <w:tab w:val="left" w:pos="1440"/>
          <w:tab w:val="left" w:pos="2160"/>
          <w:tab w:val="left" w:pos="2880"/>
          <w:tab w:val="right" w:pos="7938"/>
        </w:tabs>
        <w:ind w:firstLine="0"/>
        <w:rPr>
          <w:rFonts w:cs="Times New Roman"/>
          <w:szCs w:val="24"/>
        </w:rPr>
      </w:pPr>
      <w:r>
        <w:rPr>
          <w:rFonts w:cs="Times New Roman"/>
          <w:szCs w:val="24"/>
        </w:rPr>
        <w:tab/>
      </w:r>
    </w:p>
    <w:p w14:paraId="105B0334" w14:textId="77777777" w:rsidR="007D4B17" w:rsidRDefault="007D4B17" w:rsidP="007D4B17">
      <w:pPr>
        <w:ind w:firstLine="0"/>
        <w:rPr>
          <w:rFonts w:cs="Times New Roman"/>
          <w:szCs w:val="24"/>
        </w:rPr>
      </w:pPr>
      <w:r w:rsidRPr="00822C46">
        <w:rPr>
          <w:rFonts w:cs="Times New Roman"/>
          <w:szCs w:val="24"/>
        </w:rPr>
        <w:t xml:space="preserve">Dengan ini saya menyatakan bahwa Tugas Akhir (TA) yang diajukan kepada Jurusan Teknik Informatika dengan </w:t>
      </w:r>
      <w:proofErr w:type="gramStart"/>
      <w:r w:rsidRPr="00822C46">
        <w:rPr>
          <w:rFonts w:cs="Times New Roman"/>
          <w:szCs w:val="24"/>
        </w:rPr>
        <w:t>Judul :</w:t>
      </w:r>
      <w:proofErr w:type="gramEnd"/>
    </w:p>
    <w:p w14:paraId="0E96A6C1" w14:textId="77777777" w:rsidR="007D4B17" w:rsidRDefault="007D4B17" w:rsidP="007D4B17">
      <w:pPr>
        <w:ind w:firstLine="0"/>
        <w:rPr>
          <w:rFonts w:cs="Times New Roman"/>
          <w:szCs w:val="24"/>
        </w:rPr>
      </w:pPr>
    </w:p>
    <w:p w14:paraId="4487EAD1" w14:textId="75BA69C7" w:rsidR="007D4B17" w:rsidRPr="00CC080E" w:rsidRDefault="00CC080E" w:rsidP="007D4B17">
      <w:pPr>
        <w:ind w:firstLine="0"/>
        <w:jc w:val="center"/>
        <w:rPr>
          <w:rFonts w:cs="Times New Roman"/>
          <w:b/>
          <w:iCs/>
          <w:szCs w:val="24"/>
        </w:rPr>
      </w:pPr>
      <w:r w:rsidRPr="00CC080E">
        <w:rPr>
          <w:rFonts w:cs="Times New Roman"/>
          <w:b/>
          <w:iCs/>
          <w:szCs w:val="24"/>
        </w:rPr>
        <w:t xml:space="preserve">SISTEM REKOMENDASI BUKU DENGAN MENGGUNAKAN METODE </w:t>
      </w:r>
      <w:r w:rsidRPr="00CC080E">
        <w:rPr>
          <w:rFonts w:cs="Times New Roman"/>
          <w:b/>
          <w:i/>
          <w:szCs w:val="24"/>
        </w:rPr>
        <w:t>COSINE SIMILARITY</w:t>
      </w:r>
      <w:r w:rsidRPr="00CC080E">
        <w:rPr>
          <w:rFonts w:cs="Times New Roman"/>
          <w:b/>
          <w:iCs/>
          <w:szCs w:val="24"/>
        </w:rPr>
        <w:t xml:space="preserve"> BERBASIS WEB. (STUDI </w:t>
      </w:r>
      <w:proofErr w:type="gramStart"/>
      <w:r w:rsidRPr="00CC080E">
        <w:rPr>
          <w:rFonts w:cs="Times New Roman"/>
          <w:b/>
          <w:iCs/>
          <w:szCs w:val="24"/>
        </w:rPr>
        <w:t>KASUS :</w:t>
      </w:r>
      <w:proofErr w:type="gramEnd"/>
      <w:r w:rsidRPr="00CC080E">
        <w:rPr>
          <w:rFonts w:cs="Times New Roman"/>
          <w:b/>
          <w:iCs/>
          <w:szCs w:val="24"/>
        </w:rPr>
        <w:t xml:space="preserve"> PERPUSTAKAAN DAERAH BUTON)</w:t>
      </w:r>
    </w:p>
    <w:p w14:paraId="2D483050" w14:textId="77777777" w:rsidR="007D4B17" w:rsidRDefault="007D4B17" w:rsidP="007D4B17">
      <w:pPr>
        <w:ind w:firstLine="0"/>
        <w:rPr>
          <w:rFonts w:cs="Times New Roman"/>
          <w:szCs w:val="24"/>
        </w:rPr>
      </w:pPr>
    </w:p>
    <w:p w14:paraId="4572457A" w14:textId="77777777" w:rsidR="007D4B17" w:rsidRDefault="007D4B17" w:rsidP="007D4B17">
      <w:pPr>
        <w:tabs>
          <w:tab w:val="left" w:pos="4889"/>
          <w:tab w:val="left" w:pos="7870"/>
        </w:tabs>
        <w:ind w:firstLine="0"/>
        <w:jc w:val="left"/>
      </w:pPr>
      <w:proofErr w:type="gramStart"/>
      <w:r w:rsidRPr="003F62A3">
        <w:rPr>
          <w:rFonts w:cs="Times New Roman"/>
          <w:szCs w:val="24"/>
        </w:rPr>
        <w:t>adalah</w:t>
      </w:r>
      <w:proofErr w:type="gramEnd"/>
      <w:r w:rsidRPr="003F62A3">
        <w:rPr>
          <w:rFonts w:cs="Times New Roman"/>
          <w:szCs w:val="24"/>
        </w:rPr>
        <w:t xml:space="preserve"> hasil karya sendiri, judul tersebut belum pernah diajukan untuk memperoleh gelar Sarjana Strata I pada Universitas Islam Sultan Agung (UNISSULA) ataupun pada Universitas lain serta belum pernah ditulis maupun diterbitkan oleh orang lain kecuali secara tertulis diacu dan dirujuk dalam daftar pustaka. Tugas Akhir ini adalah milik saya, segala bentuk kesalahan dan kekeliruan dalam Tugas Akhir ini adalah tanggung jawab saya.</w:t>
      </w:r>
      <w:r>
        <w:tab/>
      </w:r>
      <w:r>
        <w:tab/>
      </w:r>
    </w:p>
    <w:p w14:paraId="4BE0400C" w14:textId="77777777" w:rsidR="007D4B17" w:rsidRDefault="007D4B17" w:rsidP="007D4B17">
      <w:pPr>
        <w:tabs>
          <w:tab w:val="left" w:pos="4889"/>
        </w:tabs>
        <w:jc w:val="left"/>
      </w:pPr>
    </w:p>
    <w:p w14:paraId="7505E752" w14:textId="77777777" w:rsidR="007D4B17" w:rsidRDefault="007D4B17" w:rsidP="007D4B17">
      <w:pPr>
        <w:tabs>
          <w:tab w:val="left" w:pos="4889"/>
          <w:tab w:val="left" w:pos="7870"/>
        </w:tabs>
        <w:jc w:val="lef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33"/>
      </w:tblGrid>
      <w:tr w:rsidR="007D4B17" w14:paraId="0CA72596" w14:textId="77777777" w:rsidTr="000A3D43">
        <w:tc>
          <w:tcPr>
            <w:tcW w:w="4395" w:type="dxa"/>
          </w:tcPr>
          <w:p w14:paraId="7E882241" w14:textId="77777777" w:rsidR="007D4B17" w:rsidRDefault="007D4B17" w:rsidP="000A3D43">
            <w:pPr>
              <w:tabs>
                <w:tab w:val="left" w:pos="4889"/>
                <w:tab w:val="left" w:pos="7870"/>
              </w:tabs>
              <w:ind w:firstLine="0"/>
              <w:jc w:val="left"/>
            </w:pPr>
          </w:p>
        </w:tc>
        <w:tc>
          <w:tcPr>
            <w:tcW w:w="3533" w:type="dxa"/>
          </w:tcPr>
          <w:p w14:paraId="4797265A" w14:textId="1928D546" w:rsidR="007D4B17" w:rsidRDefault="007D4B17" w:rsidP="00AC2508">
            <w:pPr>
              <w:tabs>
                <w:tab w:val="left" w:pos="4889"/>
                <w:tab w:val="left" w:pos="7870"/>
              </w:tabs>
              <w:ind w:firstLine="0"/>
              <w:jc w:val="left"/>
            </w:pPr>
            <w:r>
              <w:t xml:space="preserve">Semarang, </w:t>
            </w:r>
            <w:r w:rsidR="00AC2508">
              <w:t>30</w:t>
            </w:r>
            <w:r>
              <w:t xml:space="preserve"> September 2018</w:t>
            </w:r>
          </w:p>
        </w:tc>
      </w:tr>
      <w:tr w:rsidR="007D4B17" w14:paraId="0914B23B" w14:textId="77777777" w:rsidTr="000A3D43">
        <w:tc>
          <w:tcPr>
            <w:tcW w:w="4395" w:type="dxa"/>
          </w:tcPr>
          <w:p w14:paraId="0359ABA3" w14:textId="77777777" w:rsidR="007D4B17" w:rsidRDefault="007D4B17" w:rsidP="000A3D43">
            <w:pPr>
              <w:tabs>
                <w:tab w:val="left" w:pos="4889"/>
                <w:tab w:val="left" w:pos="7870"/>
              </w:tabs>
              <w:ind w:firstLine="0"/>
              <w:jc w:val="left"/>
            </w:pPr>
          </w:p>
        </w:tc>
        <w:tc>
          <w:tcPr>
            <w:tcW w:w="3533" w:type="dxa"/>
          </w:tcPr>
          <w:p w14:paraId="221A2BE9" w14:textId="77777777" w:rsidR="007D4B17" w:rsidRDefault="007D4B17" w:rsidP="000A3D43">
            <w:pPr>
              <w:tabs>
                <w:tab w:val="left" w:pos="4889"/>
                <w:tab w:val="left" w:pos="7870"/>
              </w:tabs>
              <w:ind w:firstLine="0"/>
              <w:jc w:val="left"/>
            </w:pPr>
            <w:r>
              <w:t>Penulis.</w:t>
            </w:r>
          </w:p>
          <w:p w14:paraId="61135D1D" w14:textId="77777777" w:rsidR="007D4B17" w:rsidRDefault="007D4B17" w:rsidP="000A3D43">
            <w:pPr>
              <w:tabs>
                <w:tab w:val="left" w:pos="4889"/>
                <w:tab w:val="left" w:pos="7870"/>
              </w:tabs>
              <w:ind w:firstLine="0"/>
              <w:jc w:val="left"/>
            </w:pPr>
          </w:p>
          <w:p w14:paraId="3EE808B6" w14:textId="77777777" w:rsidR="007D4B17" w:rsidRDefault="007D4B17" w:rsidP="000A3D43">
            <w:pPr>
              <w:tabs>
                <w:tab w:val="left" w:pos="4889"/>
                <w:tab w:val="left" w:pos="7870"/>
              </w:tabs>
              <w:ind w:firstLine="0"/>
              <w:jc w:val="left"/>
            </w:pPr>
          </w:p>
          <w:p w14:paraId="299C3055" w14:textId="77777777" w:rsidR="0051159F" w:rsidRDefault="0051159F" w:rsidP="000A3D43">
            <w:pPr>
              <w:tabs>
                <w:tab w:val="left" w:pos="4889"/>
                <w:tab w:val="left" w:pos="7870"/>
              </w:tabs>
              <w:ind w:firstLine="0"/>
              <w:jc w:val="left"/>
            </w:pPr>
          </w:p>
          <w:p w14:paraId="66A30C86" w14:textId="41A3C572" w:rsidR="007D4B17" w:rsidRPr="00FE3E67" w:rsidRDefault="00FE3E67" w:rsidP="000A3D43">
            <w:pPr>
              <w:tabs>
                <w:tab w:val="left" w:pos="4889"/>
                <w:tab w:val="left" w:pos="7870"/>
              </w:tabs>
              <w:ind w:firstLine="0"/>
              <w:jc w:val="left"/>
              <w:rPr>
                <w:color w:val="BFBFBF" w:themeColor="background1" w:themeShade="BF"/>
                <w:sz w:val="14"/>
                <w:szCs w:val="12"/>
              </w:rPr>
            </w:pPr>
            <w:r>
              <w:rPr>
                <w:color w:val="BFBFBF" w:themeColor="background1" w:themeShade="BF"/>
                <w:sz w:val="14"/>
                <w:szCs w:val="12"/>
              </w:rPr>
              <w:t>6</w:t>
            </w:r>
          </w:p>
          <w:p w14:paraId="18246BCA" w14:textId="77777777" w:rsidR="007D4B17" w:rsidRDefault="007D4B17" w:rsidP="000A3D43">
            <w:pPr>
              <w:tabs>
                <w:tab w:val="left" w:pos="4889"/>
                <w:tab w:val="left" w:pos="7870"/>
              </w:tabs>
              <w:ind w:firstLine="0"/>
              <w:jc w:val="left"/>
            </w:pPr>
          </w:p>
          <w:p w14:paraId="4847E891" w14:textId="77777777" w:rsidR="007D4B17" w:rsidRDefault="007D4B17" w:rsidP="000A3D43">
            <w:pPr>
              <w:tabs>
                <w:tab w:val="left" w:pos="4889"/>
                <w:tab w:val="left" w:pos="7870"/>
              </w:tabs>
              <w:ind w:firstLine="0"/>
              <w:jc w:val="left"/>
              <w:rPr>
                <w:u w:val="single"/>
              </w:rPr>
            </w:pPr>
            <w:r>
              <w:rPr>
                <w:u w:val="single"/>
              </w:rPr>
              <w:t>Dodiman</w:t>
            </w:r>
          </w:p>
          <w:p w14:paraId="09B1E7C2" w14:textId="77777777" w:rsidR="007D4B17" w:rsidRPr="003E633D" w:rsidRDefault="007D4B17" w:rsidP="000A3D43">
            <w:pPr>
              <w:tabs>
                <w:tab w:val="left" w:pos="4889"/>
                <w:tab w:val="left" w:pos="7870"/>
              </w:tabs>
              <w:ind w:firstLine="0"/>
              <w:jc w:val="left"/>
            </w:pPr>
            <w:r>
              <w:t>NIM. 32601200551</w:t>
            </w:r>
          </w:p>
        </w:tc>
      </w:tr>
    </w:tbl>
    <w:p w14:paraId="7A06301C" w14:textId="77777777" w:rsidR="007D4B17" w:rsidRDefault="007D4B17" w:rsidP="007D4B17">
      <w:pPr>
        <w:jc w:val="left"/>
        <w:sectPr w:rsidR="007D4B17" w:rsidSect="000A3D43">
          <w:headerReference w:type="default" r:id="rId12"/>
          <w:footerReference w:type="default" r:id="rId13"/>
          <w:pgSz w:w="11907" w:h="16840" w:code="9"/>
          <w:pgMar w:top="2268" w:right="1701" w:bottom="1701" w:left="2268" w:header="720" w:footer="720" w:gutter="0"/>
          <w:pgBorders w:offsetFrom="page">
            <w:top w:val="twistedLines1" w:sz="18" w:space="24" w:color="auto"/>
            <w:left w:val="twistedLines1" w:sz="18" w:space="24" w:color="auto"/>
            <w:bottom w:val="twistedLines1" w:sz="18" w:space="24" w:color="auto"/>
            <w:right w:val="twistedLines1" w:sz="18" w:space="24" w:color="auto"/>
          </w:pgBorders>
          <w:pgNumType w:fmt="lowerRoman"/>
          <w:cols w:space="720"/>
          <w:docGrid w:linePitch="360"/>
        </w:sectPr>
      </w:pPr>
    </w:p>
    <w:p w14:paraId="5A70A898" w14:textId="77777777" w:rsidR="007D4B17" w:rsidRDefault="007D4B17" w:rsidP="007D4B17">
      <w:pPr>
        <w:pStyle w:val="JudulBesar"/>
      </w:pPr>
      <w:bookmarkStart w:id="3" w:name="_Toc526322560"/>
      <w:r>
        <w:lastRenderedPageBreak/>
        <w:t>HALAMAN PENGESAHAN PEMBIMBING</w:t>
      </w:r>
      <w:r>
        <w:br/>
        <w:t>TUGAS AKHIR</w:t>
      </w:r>
      <w:bookmarkEnd w:id="3"/>
    </w:p>
    <w:p w14:paraId="2F00A3F7" w14:textId="77777777" w:rsidR="007D4B17" w:rsidRDefault="007D4B17" w:rsidP="007D4B17">
      <w:pPr>
        <w:tabs>
          <w:tab w:val="left" w:pos="4889"/>
          <w:tab w:val="left" w:pos="7870"/>
        </w:tabs>
        <w:jc w:val="left"/>
      </w:pPr>
    </w:p>
    <w:p w14:paraId="469EFEEA" w14:textId="31A64158" w:rsidR="007D4B17" w:rsidRDefault="007D4B17" w:rsidP="007D4B17">
      <w:pPr>
        <w:ind w:firstLine="0"/>
        <w:rPr>
          <w:rFonts w:cs="Times New Roman"/>
          <w:szCs w:val="24"/>
        </w:rPr>
      </w:pPr>
      <w:r>
        <w:rPr>
          <w:noProof/>
        </w:rPr>
        <w:drawing>
          <wp:anchor distT="0" distB="0" distL="114300" distR="114300" simplePos="0" relativeHeight="251660288" behindDoc="1" locked="0" layoutInCell="0" allowOverlap="1" wp14:anchorId="187235B8" wp14:editId="70839CD2">
            <wp:simplePos x="0" y="0"/>
            <wp:positionH relativeFrom="margin">
              <wp:posOffset>0</wp:posOffset>
            </wp:positionH>
            <wp:positionV relativeFrom="margin">
              <wp:posOffset>525145</wp:posOffset>
            </wp:positionV>
            <wp:extent cx="5039832" cy="4821027"/>
            <wp:effectExtent l="0" t="0" r="8890" b="0"/>
            <wp:wrapNone/>
            <wp:docPr id="10" name="Picture 10" descr="uniss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723821133" descr="unissula"/>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5045027" cy="4825997"/>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szCs w:val="24"/>
        </w:rPr>
        <w:t xml:space="preserve">Laporan Tugas Akhir (TA) dengan judul </w:t>
      </w:r>
      <w:r>
        <w:rPr>
          <w:rFonts w:cs="Times New Roman"/>
          <w:i/>
          <w:szCs w:val="24"/>
        </w:rPr>
        <w:t>“</w:t>
      </w:r>
      <w:r w:rsidRPr="0095483D">
        <w:rPr>
          <w:rFonts w:cs="Times New Roman"/>
          <w:iCs/>
          <w:szCs w:val="24"/>
        </w:rPr>
        <w:t xml:space="preserve">Sistem Rekomendasi Buku Dengan Menggunakan Metode </w:t>
      </w:r>
      <w:r w:rsidRPr="0095483D">
        <w:rPr>
          <w:rFonts w:cs="Times New Roman"/>
          <w:i/>
          <w:szCs w:val="24"/>
        </w:rPr>
        <w:t>Cosine Similarity</w:t>
      </w:r>
      <w:r w:rsidRPr="0095483D">
        <w:rPr>
          <w:rFonts w:cs="Times New Roman"/>
          <w:iCs/>
          <w:szCs w:val="24"/>
        </w:rPr>
        <w:t xml:space="preserve"> Berbasis WEB</w:t>
      </w:r>
      <w:r w:rsidR="002C61AF">
        <w:rPr>
          <w:rFonts w:cs="Times New Roman"/>
          <w:iCs/>
          <w:szCs w:val="24"/>
        </w:rPr>
        <w:t>.</w:t>
      </w:r>
      <w:r w:rsidRPr="0095483D">
        <w:rPr>
          <w:rFonts w:cs="Times New Roman"/>
          <w:iCs/>
          <w:szCs w:val="24"/>
        </w:rPr>
        <w:t xml:space="preserve"> (Studi </w:t>
      </w:r>
      <w:proofErr w:type="gramStart"/>
      <w:r w:rsidRPr="0095483D">
        <w:rPr>
          <w:rFonts w:cs="Times New Roman"/>
          <w:iCs/>
          <w:szCs w:val="24"/>
        </w:rPr>
        <w:t>Kasus :</w:t>
      </w:r>
      <w:proofErr w:type="gramEnd"/>
      <w:r w:rsidRPr="0095483D">
        <w:rPr>
          <w:rFonts w:cs="Times New Roman"/>
          <w:iCs/>
          <w:szCs w:val="24"/>
        </w:rPr>
        <w:t xml:space="preserve"> Perpustakaan Daerah Buton)</w:t>
      </w:r>
      <w:r>
        <w:rPr>
          <w:rFonts w:cs="Times New Roman"/>
          <w:i/>
          <w:szCs w:val="24"/>
        </w:rPr>
        <w:t>”</w:t>
      </w:r>
      <w:r>
        <w:rPr>
          <w:rFonts w:cs="Times New Roman"/>
          <w:szCs w:val="24"/>
        </w:rPr>
        <w:t>disusun oleh :</w:t>
      </w:r>
    </w:p>
    <w:p w14:paraId="5CA63C16" w14:textId="77777777" w:rsidR="007D4B17" w:rsidRDefault="007D4B17" w:rsidP="007D4B17">
      <w:pPr>
        <w:ind w:firstLine="0"/>
      </w:pPr>
    </w:p>
    <w:p w14:paraId="705BF31A" w14:textId="77777777" w:rsidR="007D4B17" w:rsidRPr="00BA47E4" w:rsidRDefault="007D4B17" w:rsidP="007D4B17">
      <w:pPr>
        <w:ind w:firstLine="0"/>
        <w:rPr>
          <w:rFonts w:cs="Times New Roman"/>
          <w:szCs w:val="24"/>
        </w:rPr>
      </w:pPr>
      <w:r>
        <w:rPr>
          <w:rFonts w:cs="Times New Roman"/>
          <w:szCs w:val="24"/>
        </w:rPr>
        <w:t>Nama</w:t>
      </w:r>
      <w:r>
        <w:rPr>
          <w:rFonts w:cs="Times New Roman"/>
          <w:szCs w:val="24"/>
        </w:rPr>
        <w:tab/>
      </w:r>
      <w:r>
        <w:rPr>
          <w:rFonts w:cs="Times New Roman"/>
          <w:szCs w:val="24"/>
        </w:rPr>
        <w:tab/>
        <w:t>: Dodiman</w:t>
      </w:r>
    </w:p>
    <w:p w14:paraId="128A27DB" w14:textId="77777777" w:rsidR="007D4B17" w:rsidRPr="00BA47E4" w:rsidRDefault="007D4B17" w:rsidP="007D4B17">
      <w:pPr>
        <w:ind w:firstLine="0"/>
        <w:rPr>
          <w:rFonts w:cs="Times New Roman"/>
          <w:szCs w:val="24"/>
        </w:rPr>
      </w:pPr>
      <w:r>
        <w:rPr>
          <w:rFonts w:cs="Times New Roman"/>
          <w:szCs w:val="24"/>
        </w:rPr>
        <w:t>Nim</w:t>
      </w:r>
      <w:r>
        <w:rPr>
          <w:rFonts w:cs="Times New Roman"/>
          <w:szCs w:val="24"/>
        </w:rPr>
        <w:tab/>
      </w:r>
      <w:r>
        <w:rPr>
          <w:rFonts w:cs="Times New Roman"/>
          <w:szCs w:val="24"/>
        </w:rPr>
        <w:tab/>
        <w:t>: 3</w:t>
      </w:r>
      <w:r>
        <w:rPr>
          <w:rFonts w:cs="Times New Roman"/>
          <w:szCs w:val="24"/>
          <w:lang w:val="id-ID"/>
        </w:rPr>
        <w:t>26012005</w:t>
      </w:r>
      <w:r>
        <w:rPr>
          <w:rFonts w:cs="Times New Roman"/>
          <w:szCs w:val="24"/>
        </w:rPr>
        <w:t>51</w:t>
      </w:r>
    </w:p>
    <w:p w14:paraId="5927B654" w14:textId="77777777" w:rsidR="007D4B17" w:rsidRDefault="007D4B17" w:rsidP="007D4B17">
      <w:pPr>
        <w:ind w:firstLine="0"/>
        <w:rPr>
          <w:rFonts w:cs="Times New Roman"/>
          <w:szCs w:val="24"/>
        </w:rPr>
      </w:pPr>
      <w:r>
        <w:rPr>
          <w:rFonts w:cs="Times New Roman"/>
          <w:szCs w:val="24"/>
        </w:rPr>
        <w:t>Program Studi</w:t>
      </w:r>
      <w:r>
        <w:rPr>
          <w:rFonts w:cs="Times New Roman"/>
          <w:szCs w:val="24"/>
        </w:rPr>
        <w:tab/>
        <w:t>: Teknik Informatika</w:t>
      </w:r>
    </w:p>
    <w:p w14:paraId="638A9013" w14:textId="77777777" w:rsidR="007D4B17" w:rsidRDefault="007D4B17" w:rsidP="007D4B17">
      <w:pPr>
        <w:ind w:firstLine="0"/>
        <w:rPr>
          <w:rFonts w:cs="Times New Roman"/>
          <w:szCs w:val="24"/>
        </w:rPr>
      </w:pPr>
    </w:p>
    <w:p w14:paraId="55C627C1" w14:textId="77777777" w:rsidR="007D4B17" w:rsidRDefault="007D4B17" w:rsidP="007D4B17">
      <w:pPr>
        <w:ind w:firstLine="0"/>
        <w:rPr>
          <w:rFonts w:cs="Times New Roman"/>
          <w:szCs w:val="24"/>
        </w:rPr>
      </w:pPr>
      <w:r>
        <w:rPr>
          <w:rFonts w:cs="Times New Roman"/>
          <w:szCs w:val="24"/>
        </w:rPr>
        <w:t xml:space="preserve">Telah disetujui oleh Dosen Pembimbing </w:t>
      </w:r>
      <w:proofErr w:type="gramStart"/>
      <w:r>
        <w:rPr>
          <w:rFonts w:cs="Times New Roman"/>
          <w:szCs w:val="24"/>
        </w:rPr>
        <w:t>pada :</w:t>
      </w:r>
      <w:proofErr w:type="gramEnd"/>
    </w:p>
    <w:p w14:paraId="2DF004CF" w14:textId="77777777" w:rsidR="007D4B17" w:rsidRDefault="007D4B17" w:rsidP="007D4B17">
      <w:pPr>
        <w:ind w:firstLine="0"/>
        <w:rPr>
          <w:rFonts w:cs="Times New Roman"/>
          <w:szCs w:val="24"/>
        </w:rPr>
      </w:pPr>
      <w:r>
        <w:rPr>
          <w:rFonts w:cs="Times New Roman"/>
          <w:szCs w:val="24"/>
        </w:rPr>
        <w:t>Hari</w:t>
      </w:r>
      <w:r>
        <w:rPr>
          <w:rFonts w:cs="Times New Roman"/>
          <w:szCs w:val="24"/>
        </w:rPr>
        <w:tab/>
      </w:r>
      <w:r>
        <w:rPr>
          <w:rFonts w:cs="Times New Roman"/>
          <w:szCs w:val="24"/>
        </w:rPr>
        <w:tab/>
        <w:t>: ………………………………</w:t>
      </w:r>
    </w:p>
    <w:p w14:paraId="6BF5500A" w14:textId="77777777" w:rsidR="007D4B17" w:rsidRDefault="007D4B17" w:rsidP="007D4B17">
      <w:pPr>
        <w:ind w:firstLine="0"/>
        <w:rPr>
          <w:rFonts w:cs="Times New Roman"/>
          <w:szCs w:val="24"/>
        </w:rPr>
      </w:pPr>
      <w:r>
        <w:rPr>
          <w:rFonts w:cs="Times New Roman"/>
          <w:szCs w:val="24"/>
        </w:rPr>
        <w:t>Tanggal</w:t>
      </w:r>
      <w:r>
        <w:rPr>
          <w:rFonts w:cs="Times New Roman"/>
          <w:szCs w:val="24"/>
        </w:rPr>
        <w:tab/>
        <w:t>: ………………………………</w:t>
      </w:r>
    </w:p>
    <w:p w14:paraId="7875FB2A" w14:textId="77777777" w:rsidR="007D4B17" w:rsidRDefault="007D4B17" w:rsidP="007D4B17">
      <w:pPr>
        <w:ind w:firstLine="0"/>
      </w:pPr>
    </w:p>
    <w:p w14:paraId="42537144" w14:textId="00DC01C8" w:rsidR="007D4B17" w:rsidRDefault="007D4B17" w:rsidP="00740C18">
      <w:pPr>
        <w:ind w:firstLine="0"/>
        <w:jc w:val="center"/>
      </w:pPr>
      <w:r>
        <w:t>Menyetujui,</w:t>
      </w:r>
      <w:r w:rsidR="001F797F">
        <w:tab/>
      </w:r>
    </w:p>
    <w:tbl>
      <w:tblPr>
        <w:tblStyle w:val="TableGrid"/>
        <w:tblW w:w="81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13"/>
      </w:tblGrid>
      <w:tr w:rsidR="007D4B17" w14:paraId="2D1735F8" w14:textId="77777777" w:rsidTr="001F797F">
        <w:tc>
          <w:tcPr>
            <w:tcW w:w="4111" w:type="dxa"/>
          </w:tcPr>
          <w:p w14:paraId="162D1E10" w14:textId="77777777" w:rsidR="007D4B17" w:rsidRPr="00AE284B" w:rsidRDefault="007D4B17" w:rsidP="000A3D43">
            <w:pPr>
              <w:ind w:firstLine="0"/>
            </w:pPr>
            <w:r w:rsidRPr="00AE284B">
              <w:t>Pembimbing I</w:t>
            </w:r>
          </w:p>
          <w:p w14:paraId="5BE715EA" w14:textId="77777777" w:rsidR="007D4B17" w:rsidRPr="00B96543" w:rsidRDefault="007D4B17" w:rsidP="000A3D43">
            <w:pPr>
              <w:ind w:firstLine="0"/>
              <w:jc w:val="right"/>
              <w:rPr>
                <w:sz w:val="20"/>
                <w:szCs w:val="18"/>
              </w:rPr>
            </w:pPr>
          </w:p>
          <w:p w14:paraId="4B40A47F" w14:textId="77777777" w:rsidR="007D4B17" w:rsidRPr="00B96543" w:rsidRDefault="007D4B17" w:rsidP="000A3D43">
            <w:pPr>
              <w:ind w:firstLine="0"/>
              <w:rPr>
                <w:sz w:val="20"/>
                <w:szCs w:val="18"/>
              </w:rPr>
            </w:pPr>
          </w:p>
          <w:p w14:paraId="09F38AF6" w14:textId="77777777" w:rsidR="007D4B17" w:rsidRDefault="007D4B17" w:rsidP="000A3D43">
            <w:pPr>
              <w:ind w:firstLine="0"/>
              <w:rPr>
                <w:sz w:val="20"/>
                <w:szCs w:val="18"/>
              </w:rPr>
            </w:pPr>
          </w:p>
          <w:p w14:paraId="28D9006A" w14:textId="77777777" w:rsidR="00740C18" w:rsidRDefault="00740C18" w:rsidP="000A3D43">
            <w:pPr>
              <w:ind w:firstLine="0"/>
              <w:rPr>
                <w:sz w:val="20"/>
                <w:szCs w:val="18"/>
              </w:rPr>
            </w:pPr>
          </w:p>
          <w:p w14:paraId="2BA30BC1" w14:textId="77777777" w:rsidR="00740C18" w:rsidRPr="00B96543" w:rsidRDefault="00740C18" w:rsidP="000A3D43">
            <w:pPr>
              <w:ind w:firstLine="0"/>
              <w:rPr>
                <w:sz w:val="20"/>
                <w:szCs w:val="18"/>
              </w:rPr>
            </w:pPr>
          </w:p>
          <w:p w14:paraId="5F26A548" w14:textId="77777777" w:rsidR="007D4B17" w:rsidRPr="00B96543" w:rsidRDefault="007D4B17" w:rsidP="000A3D43">
            <w:pPr>
              <w:ind w:firstLine="0"/>
              <w:rPr>
                <w:sz w:val="20"/>
                <w:szCs w:val="18"/>
              </w:rPr>
            </w:pPr>
          </w:p>
          <w:p w14:paraId="689F918C" w14:textId="77777777" w:rsidR="007D4B17" w:rsidRPr="00B96543" w:rsidRDefault="007D4B17" w:rsidP="000A3D43">
            <w:pPr>
              <w:ind w:firstLine="0"/>
              <w:rPr>
                <w:rFonts w:cs="Times New Roman"/>
                <w:sz w:val="22"/>
              </w:rPr>
            </w:pPr>
            <w:r w:rsidRPr="00B96543">
              <w:rPr>
                <w:rFonts w:cs="Times New Roman"/>
                <w:sz w:val="22"/>
                <w:u w:val="single"/>
              </w:rPr>
              <w:t>Imam Much Ibnu Subroto, ST., M.Sc., Ph.D</w:t>
            </w:r>
          </w:p>
          <w:p w14:paraId="4C9F9242" w14:textId="2B131F21" w:rsidR="007D4B17" w:rsidRPr="00B96543" w:rsidRDefault="007D4B17" w:rsidP="001F797F">
            <w:pPr>
              <w:tabs>
                <w:tab w:val="left" w:pos="1965"/>
                <w:tab w:val="left" w:pos="2562"/>
              </w:tabs>
              <w:ind w:firstLine="0"/>
              <w:rPr>
                <w:sz w:val="20"/>
                <w:szCs w:val="18"/>
              </w:rPr>
            </w:pPr>
            <w:r w:rsidRPr="00B96543">
              <w:rPr>
                <w:rFonts w:cs="Times New Roman"/>
                <w:sz w:val="22"/>
              </w:rPr>
              <w:t>NIDN. 06</w:t>
            </w:r>
            <w:r w:rsidRPr="00B96543">
              <w:rPr>
                <w:rFonts w:cs="Times New Roman"/>
                <w:sz w:val="22"/>
                <w:lang w:val="id-ID"/>
              </w:rPr>
              <w:t>13037301</w:t>
            </w:r>
            <w:r w:rsidRPr="00B96543">
              <w:rPr>
                <w:rFonts w:cs="Times New Roman"/>
                <w:sz w:val="22"/>
                <w:lang w:val="id-ID"/>
              </w:rPr>
              <w:tab/>
            </w:r>
            <w:r w:rsidR="001F797F">
              <w:rPr>
                <w:rFonts w:cs="Times New Roman"/>
                <w:sz w:val="22"/>
                <w:lang w:val="id-ID"/>
              </w:rPr>
              <w:tab/>
            </w:r>
          </w:p>
        </w:tc>
        <w:tc>
          <w:tcPr>
            <w:tcW w:w="4013" w:type="dxa"/>
          </w:tcPr>
          <w:p w14:paraId="20BAC51F" w14:textId="77777777" w:rsidR="007D4B17" w:rsidRDefault="007D4B17" w:rsidP="000A3D43">
            <w:pPr>
              <w:ind w:firstLine="0"/>
            </w:pPr>
            <w:r>
              <w:t>Pembimbing II</w:t>
            </w:r>
          </w:p>
          <w:p w14:paraId="3828F341" w14:textId="77777777" w:rsidR="007D4B17" w:rsidRDefault="007D4B17" w:rsidP="000A3D43">
            <w:pPr>
              <w:ind w:firstLine="0"/>
            </w:pPr>
          </w:p>
          <w:p w14:paraId="1608D8E9" w14:textId="77777777" w:rsidR="007D4B17" w:rsidRDefault="007D4B17" w:rsidP="000A3D43">
            <w:pPr>
              <w:ind w:firstLine="0"/>
            </w:pPr>
          </w:p>
          <w:p w14:paraId="2906B5E5" w14:textId="77777777" w:rsidR="00740C18" w:rsidRDefault="00740C18" w:rsidP="000A3D43">
            <w:pPr>
              <w:ind w:firstLine="0"/>
            </w:pPr>
          </w:p>
          <w:p w14:paraId="6C762361" w14:textId="77777777" w:rsidR="007D4B17" w:rsidRDefault="007D4B17" w:rsidP="000A3D43">
            <w:pPr>
              <w:ind w:firstLine="0"/>
            </w:pPr>
          </w:p>
          <w:p w14:paraId="133D119A" w14:textId="77777777" w:rsidR="00740C18" w:rsidRDefault="00740C18" w:rsidP="000A3D43">
            <w:pPr>
              <w:ind w:firstLine="0"/>
            </w:pPr>
          </w:p>
          <w:p w14:paraId="0B383E0C" w14:textId="77777777" w:rsidR="007D4B17" w:rsidRPr="00B96543" w:rsidRDefault="007D4B17" w:rsidP="000A3D43">
            <w:pPr>
              <w:ind w:firstLine="0"/>
              <w:rPr>
                <w:rFonts w:cs="Times New Roman"/>
                <w:sz w:val="22"/>
                <w:u w:val="single"/>
              </w:rPr>
            </w:pPr>
            <w:r w:rsidRPr="00B96543">
              <w:rPr>
                <w:rFonts w:cs="Times New Roman"/>
                <w:sz w:val="22"/>
                <w:u w:val="single"/>
              </w:rPr>
              <w:t>Sam Farisa Chaerul Haviana, ST., M.kom</w:t>
            </w:r>
          </w:p>
          <w:p w14:paraId="07B104F1" w14:textId="6129406E" w:rsidR="007D4B17" w:rsidRPr="009C0527" w:rsidRDefault="007D4B17" w:rsidP="009C0527">
            <w:pPr>
              <w:tabs>
                <w:tab w:val="left" w:pos="2562"/>
              </w:tabs>
              <w:ind w:firstLine="0"/>
            </w:pPr>
            <w:r w:rsidRPr="009C0527">
              <w:rPr>
                <w:rFonts w:cs="Times New Roman"/>
                <w:sz w:val="22"/>
              </w:rPr>
              <w:t>NIDN.</w:t>
            </w:r>
            <w:r w:rsidR="009C0527" w:rsidRPr="00B96543">
              <w:rPr>
                <w:rFonts w:cs="Times New Roman"/>
                <w:sz w:val="22"/>
              </w:rPr>
              <w:t xml:space="preserve"> 06</w:t>
            </w:r>
            <w:r w:rsidR="009C0527">
              <w:rPr>
                <w:rFonts w:cs="Times New Roman"/>
                <w:sz w:val="22"/>
              </w:rPr>
              <w:t>28028602</w:t>
            </w:r>
          </w:p>
        </w:tc>
      </w:tr>
    </w:tbl>
    <w:p w14:paraId="7C2BCEBE" w14:textId="77777777" w:rsidR="00D52253" w:rsidRDefault="00D52253" w:rsidP="001F797F">
      <w:pPr>
        <w:tabs>
          <w:tab w:val="left" w:pos="3500"/>
        </w:tabs>
        <w:ind w:firstLine="0"/>
        <w:jc w:val="center"/>
      </w:pPr>
    </w:p>
    <w:p w14:paraId="6E7E2935" w14:textId="5070BF93" w:rsidR="007D4B17" w:rsidRDefault="001F797F" w:rsidP="001F797F">
      <w:pPr>
        <w:tabs>
          <w:tab w:val="left" w:pos="3500"/>
        </w:tabs>
        <w:ind w:firstLine="0"/>
        <w:jc w:val="center"/>
      </w:pPr>
      <w:r>
        <w:t>Mengetahui,</w:t>
      </w:r>
    </w:p>
    <w:p w14:paraId="7EBDBFB7" w14:textId="0929E1CA" w:rsidR="001F797F" w:rsidRDefault="001F797F" w:rsidP="001F797F">
      <w:pPr>
        <w:tabs>
          <w:tab w:val="left" w:pos="3500"/>
        </w:tabs>
        <w:ind w:firstLine="0"/>
        <w:jc w:val="center"/>
      </w:pPr>
      <w:r>
        <w:t>Ketua Program Teknik Informatika</w:t>
      </w:r>
    </w:p>
    <w:p w14:paraId="10723A0E" w14:textId="5448653C" w:rsidR="001F797F" w:rsidRDefault="001F797F" w:rsidP="001F797F">
      <w:pPr>
        <w:tabs>
          <w:tab w:val="left" w:pos="3500"/>
        </w:tabs>
        <w:ind w:firstLine="0"/>
        <w:jc w:val="center"/>
      </w:pPr>
      <w:r>
        <w:t>Fakultas Teknologi Industri</w:t>
      </w:r>
    </w:p>
    <w:p w14:paraId="26C7A66D" w14:textId="78608D21" w:rsidR="001F797F" w:rsidRDefault="001F797F" w:rsidP="001F797F">
      <w:pPr>
        <w:tabs>
          <w:tab w:val="left" w:pos="3500"/>
        </w:tabs>
        <w:ind w:firstLine="0"/>
        <w:jc w:val="center"/>
      </w:pPr>
      <w:r>
        <w:t>Universitas Islam Sultan Agung</w:t>
      </w:r>
    </w:p>
    <w:p w14:paraId="607CD2BE" w14:textId="77777777" w:rsidR="001F797F" w:rsidRDefault="001F797F" w:rsidP="001F797F">
      <w:pPr>
        <w:tabs>
          <w:tab w:val="left" w:pos="3500"/>
        </w:tabs>
        <w:ind w:firstLine="0"/>
        <w:jc w:val="center"/>
      </w:pPr>
    </w:p>
    <w:p w14:paraId="11A61A7F" w14:textId="77777777" w:rsidR="00BE6B88" w:rsidRDefault="00BE6B88" w:rsidP="001F797F">
      <w:pPr>
        <w:tabs>
          <w:tab w:val="left" w:pos="3500"/>
        </w:tabs>
        <w:ind w:firstLine="0"/>
        <w:jc w:val="center"/>
      </w:pPr>
    </w:p>
    <w:p w14:paraId="10B8B2CD" w14:textId="77777777" w:rsidR="00BE6B88" w:rsidRDefault="00BE6B88" w:rsidP="001F797F">
      <w:pPr>
        <w:tabs>
          <w:tab w:val="left" w:pos="3500"/>
        </w:tabs>
        <w:ind w:firstLine="0"/>
        <w:jc w:val="center"/>
      </w:pPr>
    </w:p>
    <w:p w14:paraId="736C76B2" w14:textId="4D361834" w:rsidR="001F797F" w:rsidRPr="00B96543" w:rsidRDefault="001F797F" w:rsidP="00A024F0">
      <w:pPr>
        <w:spacing w:line="240" w:lineRule="auto"/>
        <w:ind w:firstLine="0"/>
        <w:jc w:val="center"/>
        <w:rPr>
          <w:rFonts w:cs="Times New Roman"/>
          <w:sz w:val="22"/>
        </w:rPr>
      </w:pPr>
      <w:r w:rsidRPr="00B96543">
        <w:rPr>
          <w:rFonts w:cs="Times New Roman"/>
          <w:sz w:val="22"/>
          <w:u w:val="single"/>
        </w:rPr>
        <w:t>Imam Much Ibnu Subroto, ST., M.Sc., Ph.D</w:t>
      </w:r>
    </w:p>
    <w:p w14:paraId="076913FC" w14:textId="0EBF81CB" w:rsidR="007D4B17" w:rsidRDefault="001F797F" w:rsidP="0027078E">
      <w:pPr>
        <w:spacing w:line="240" w:lineRule="auto"/>
        <w:ind w:firstLine="0"/>
        <w:jc w:val="center"/>
      </w:pPr>
      <w:r w:rsidRPr="00B96543">
        <w:rPr>
          <w:rFonts w:cs="Times New Roman"/>
          <w:sz w:val="22"/>
        </w:rPr>
        <w:t>NIDN. 06</w:t>
      </w:r>
      <w:r w:rsidRPr="00B96543">
        <w:rPr>
          <w:rFonts w:cs="Times New Roman"/>
          <w:sz w:val="22"/>
          <w:lang w:val="id-ID"/>
        </w:rPr>
        <w:t>13037301</w:t>
      </w:r>
      <w:r w:rsidR="007D4B17">
        <w:br w:type="page"/>
      </w:r>
    </w:p>
    <w:p w14:paraId="65306151" w14:textId="77777777" w:rsidR="007D4B17" w:rsidRDefault="007D4B17" w:rsidP="007D4B17">
      <w:pPr>
        <w:pStyle w:val="JudulBesar"/>
      </w:pPr>
      <w:bookmarkStart w:id="4" w:name="_Toc526322561"/>
      <w:r>
        <w:lastRenderedPageBreak/>
        <w:t>HALAMAN PENGESAHAN PENGUJI</w:t>
      </w:r>
      <w:r>
        <w:br/>
        <w:t>TUGAS AKHIR</w:t>
      </w:r>
      <w:bookmarkEnd w:id="4"/>
    </w:p>
    <w:p w14:paraId="0C12582A" w14:textId="77777777" w:rsidR="007D4B17" w:rsidRDefault="007D4B17" w:rsidP="007D4B17"/>
    <w:p w14:paraId="36CD00C6" w14:textId="77777777" w:rsidR="007D4B17" w:rsidRPr="001609FF" w:rsidRDefault="007D4B17" w:rsidP="007D4B17">
      <w:pPr>
        <w:ind w:firstLine="0"/>
        <w:jc w:val="center"/>
        <w:rPr>
          <w:rFonts w:cs="Times New Roman"/>
          <w:b/>
          <w:iCs/>
          <w:szCs w:val="24"/>
        </w:rPr>
      </w:pPr>
      <w:r w:rsidRPr="001609FF">
        <w:rPr>
          <w:rFonts w:cs="Times New Roman"/>
          <w:b/>
          <w:iCs/>
          <w:szCs w:val="24"/>
        </w:rPr>
        <w:t>SISTEM REKOMENDASI BUKU DENGAN</w:t>
      </w:r>
    </w:p>
    <w:p w14:paraId="71A38AA3" w14:textId="2FFA4BFC" w:rsidR="007D4B17" w:rsidRPr="001609FF" w:rsidRDefault="007D4B17" w:rsidP="007D4B17">
      <w:pPr>
        <w:ind w:firstLine="0"/>
        <w:jc w:val="center"/>
        <w:rPr>
          <w:rFonts w:cs="Times New Roman"/>
          <w:b/>
          <w:iCs/>
          <w:szCs w:val="24"/>
        </w:rPr>
      </w:pPr>
      <w:r w:rsidRPr="001609FF">
        <w:rPr>
          <w:iCs/>
          <w:noProof/>
        </w:rPr>
        <w:drawing>
          <wp:anchor distT="0" distB="0" distL="114300" distR="114300" simplePos="0" relativeHeight="251661312" behindDoc="1" locked="0" layoutInCell="0" allowOverlap="1" wp14:anchorId="04242159" wp14:editId="79200CF3">
            <wp:simplePos x="0" y="0"/>
            <wp:positionH relativeFrom="margin">
              <wp:posOffset>0</wp:posOffset>
            </wp:positionH>
            <wp:positionV relativeFrom="margin">
              <wp:posOffset>1247347</wp:posOffset>
            </wp:positionV>
            <wp:extent cx="5039832" cy="4821027"/>
            <wp:effectExtent l="0" t="0" r="8890" b="0"/>
            <wp:wrapNone/>
            <wp:docPr id="19" name="Picture 19" descr="uniss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723821133" descr="unissula"/>
                    <pic:cNvPicPr>
                      <a:picLocks noChangeAspect="1" noChangeArrowheads="1"/>
                    </pic:cNvPicPr>
                  </pic:nvPicPr>
                  <pic:blipFill>
                    <a:blip r:embed="rId11">
                      <a:lum bright="70000" contrast="-70000"/>
                      <a:extLst>
                        <a:ext uri="{28A0092B-C50C-407E-A947-70E740481C1C}">
                          <a14:useLocalDpi xmlns:a14="http://schemas.microsoft.com/office/drawing/2010/main" val="0"/>
                        </a:ext>
                      </a:extLst>
                    </a:blip>
                    <a:srcRect/>
                    <a:stretch>
                      <a:fillRect/>
                    </a:stretch>
                  </pic:blipFill>
                  <pic:spPr bwMode="auto">
                    <a:xfrm>
                      <a:off x="0" y="0"/>
                      <a:ext cx="5039832" cy="4821027"/>
                    </a:xfrm>
                    <a:prstGeom prst="rect">
                      <a:avLst/>
                    </a:prstGeom>
                    <a:noFill/>
                  </pic:spPr>
                </pic:pic>
              </a:graphicData>
            </a:graphic>
            <wp14:sizeRelH relativeFrom="page">
              <wp14:pctWidth>0</wp14:pctWidth>
            </wp14:sizeRelH>
            <wp14:sizeRelV relativeFrom="page">
              <wp14:pctHeight>0</wp14:pctHeight>
            </wp14:sizeRelV>
          </wp:anchor>
        </w:drawing>
      </w:r>
      <w:r w:rsidRPr="001609FF">
        <w:rPr>
          <w:rFonts w:cs="Times New Roman"/>
          <w:b/>
          <w:iCs/>
          <w:szCs w:val="24"/>
        </w:rPr>
        <w:t xml:space="preserve">MENGGUNAKAN METODE </w:t>
      </w:r>
      <w:r w:rsidRPr="001609FF">
        <w:rPr>
          <w:rFonts w:cs="Times New Roman"/>
          <w:b/>
          <w:i/>
          <w:szCs w:val="24"/>
        </w:rPr>
        <w:t>COSINE SIMILARITY</w:t>
      </w:r>
      <w:r w:rsidR="001609FF">
        <w:rPr>
          <w:rFonts w:cs="Times New Roman"/>
          <w:b/>
          <w:iCs/>
          <w:szCs w:val="24"/>
        </w:rPr>
        <w:t xml:space="preserve"> </w:t>
      </w:r>
      <w:r w:rsidRPr="001609FF">
        <w:rPr>
          <w:rFonts w:cs="Times New Roman"/>
          <w:b/>
          <w:iCs/>
          <w:szCs w:val="24"/>
        </w:rPr>
        <w:t>BERBASIS WEB</w:t>
      </w:r>
    </w:p>
    <w:p w14:paraId="2A0A7FD5" w14:textId="77777777" w:rsidR="007D4B17" w:rsidRPr="001609FF" w:rsidRDefault="007D4B17" w:rsidP="007D4B17">
      <w:pPr>
        <w:jc w:val="center"/>
        <w:rPr>
          <w:rFonts w:cs="Times New Roman"/>
          <w:b/>
          <w:iCs/>
          <w:szCs w:val="24"/>
        </w:rPr>
      </w:pPr>
      <w:r w:rsidRPr="001609FF">
        <w:rPr>
          <w:rFonts w:cs="Times New Roman"/>
          <w:b/>
          <w:iCs/>
          <w:szCs w:val="24"/>
        </w:rPr>
        <w:t xml:space="preserve">(Studi </w:t>
      </w:r>
      <w:proofErr w:type="gramStart"/>
      <w:r w:rsidRPr="001609FF">
        <w:rPr>
          <w:rFonts w:cs="Times New Roman"/>
          <w:b/>
          <w:iCs/>
          <w:szCs w:val="24"/>
        </w:rPr>
        <w:t>Kasus :</w:t>
      </w:r>
      <w:proofErr w:type="gramEnd"/>
      <w:r w:rsidRPr="001609FF">
        <w:rPr>
          <w:rFonts w:cs="Times New Roman"/>
          <w:b/>
          <w:iCs/>
          <w:szCs w:val="24"/>
        </w:rPr>
        <w:t xml:space="preserve"> Perpustakaan Daerah Buton)</w:t>
      </w:r>
    </w:p>
    <w:p w14:paraId="6FD6E884" w14:textId="77777777" w:rsidR="007D4B17" w:rsidRDefault="007D4B17" w:rsidP="007D4B17"/>
    <w:p w14:paraId="22A2FD80" w14:textId="77777777" w:rsidR="007D4B17" w:rsidRPr="003848B8" w:rsidRDefault="007D4B17" w:rsidP="007D4B17">
      <w:pPr>
        <w:ind w:firstLine="0"/>
        <w:jc w:val="center"/>
        <w:rPr>
          <w:b/>
          <w:bCs/>
        </w:rPr>
      </w:pPr>
      <w:proofErr w:type="gramStart"/>
      <w:r w:rsidRPr="003848B8">
        <w:rPr>
          <w:b/>
          <w:bCs/>
        </w:rPr>
        <w:t>Oleh :</w:t>
      </w:r>
      <w:proofErr w:type="gramEnd"/>
    </w:p>
    <w:p w14:paraId="61E3E08E" w14:textId="1EC4BB20" w:rsidR="007D4B17" w:rsidRPr="003848B8" w:rsidRDefault="006A5AB3" w:rsidP="007D4B17">
      <w:pPr>
        <w:ind w:firstLine="0"/>
        <w:jc w:val="center"/>
        <w:rPr>
          <w:b/>
          <w:bCs/>
        </w:rPr>
      </w:pPr>
      <w:r>
        <w:rPr>
          <w:b/>
          <w:bCs/>
        </w:rPr>
        <w:t>Dodiman</w:t>
      </w:r>
    </w:p>
    <w:p w14:paraId="7E2A853E" w14:textId="2F3E5C6B" w:rsidR="007D4B17" w:rsidRPr="003848B8" w:rsidRDefault="006A5AB3" w:rsidP="007D4B17">
      <w:pPr>
        <w:ind w:firstLine="0"/>
        <w:jc w:val="center"/>
        <w:rPr>
          <w:b/>
          <w:bCs/>
        </w:rPr>
      </w:pPr>
      <w:r>
        <w:rPr>
          <w:b/>
          <w:bCs/>
        </w:rPr>
        <w:t>32601200551</w:t>
      </w:r>
    </w:p>
    <w:p w14:paraId="40469DAD" w14:textId="77777777" w:rsidR="007D4B17" w:rsidRDefault="007D4B17" w:rsidP="007D4B17">
      <w:pPr>
        <w:ind w:firstLine="0"/>
      </w:pPr>
    </w:p>
    <w:p w14:paraId="701BBCF4" w14:textId="77777777" w:rsidR="007D4B17" w:rsidRDefault="007D4B17" w:rsidP="007D4B17">
      <w:pPr>
        <w:ind w:firstLine="0"/>
      </w:pPr>
      <w:r w:rsidRPr="003848B8">
        <w:t xml:space="preserve">Telah diujikan dan dinyatakan Lulus Ujian Sarjana yang dilaksanakan pada </w:t>
      </w:r>
      <w:r>
        <w:t>……………………</w:t>
      </w:r>
      <w:r w:rsidRPr="003848B8">
        <w:t xml:space="preserve"> oleh Tim Penguji pada Program Studi Teknik Informatika Universitas Islam Sultan Agung.</w:t>
      </w:r>
      <w:r w:rsidRPr="00754ECB">
        <w:rPr>
          <w:noProof/>
        </w:rPr>
        <w:t xml:space="preserve"> </w:t>
      </w:r>
    </w:p>
    <w:p w14:paraId="732CC4F0" w14:textId="77777777" w:rsidR="007D4B17" w:rsidRDefault="007D4B17" w:rsidP="007D4B17">
      <w:pPr>
        <w:ind w:firstLine="0"/>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3449"/>
      </w:tblGrid>
      <w:tr w:rsidR="007D4B17" w14:paraId="2EC7B9C4" w14:textId="77777777" w:rsidTr="000A3D43">
        <w:tc>
          <w:tcPr>
            <w:tcW w:w="4489" w:type="dxa"/>
          </w:tcPr>
          <w:p w14:paraId="178C2566" w14:textId="77777777" w:rsidR="007D4B17" w:rsidRDefault="007D4B17" w:rsidP="000A3D43">
            <w:pPr>
              <w:ind w:firstLine="0"/>
            </w:pPr>
          </w:p>
        </w:tc>
        <w:tc>
          <w:tcPr>
            <w:tcW w:w="3449" w:type="dxa"/>
          </w:tcPr>
          <w:p w14:paraId="27A98E60" w14:textId="1D2F68C0" w:rsidR="007D4B17" w:rsidRDefault="007D4B17" w:rsidP="00335B49">
            <w:pPr>
              <w:spacing w:after="240"/>
              <w:ind w:firstLine="0"/>
            </w:pPr>
            <w:r>
              <w:t xml:space="preserve">Semarang,  </w:t>
            </w:r>
            <w:r w:rsidR="00335B49">
              <w:t xml:space="preserve"> </w:t>
            </w:r>
            <w:r>
              <w:t>September 2018</w:t>
            </w:r>
          </w:p>
        </w:tc>
      </w:tr>
      <w:tr w:rsidR="007D4B17" w14:paraId="1D597042" w14:textId="77777777" w:rsidTr="000A3D43">
        <w:tc>
          <w:tcPr>
            <w:tcW w:w="4489" w:type="dxa"/>
          </w:tcPr>
          <w:p w14:paraId="3F2E5338" w14:textId="77777777" w:rsidR="007D4B17" w:rsidRDefault="007D4B17" w:rsidP="000A3D43">
            <w:pPr>
              <w:ind w:firstLine="0"/>
            </w:pPr>
            <w:r w:rsidRPr="000A0488">
              <w:t>Anggota Penguji I</w:t>
            </w:r>
          </w:p>
          <w:p w14:paraId="6F3B5BF7" w14:textId="77777777" w:rsidR="007D4B17" w:rsidRDefault="007D4B17" w:rsidP="000A3D43">
            <w:pPr>
              <w:ind w:firstLine="0"/>
            </w:pPr>
          </w:p>
          <w:p w14:paraId="5343FDA7" w14:textId="58945D20" w:rsidR="007D4B17" w:rsidRDefault="00B15103" w:rsidP="00B15103">
            <w:pPr>
              <w:tabs>
                <w:tab w:val="left" w:pos="1320"/>
              </w:tabs>
              <w:ind w:firstLine="0"/>
            </w:pPr>
            <w:r>
              <w:tab/>
            </w:r>
          </w:p>
          <w:p w14:paraId="08ACCB94" w14:textId="77777777" w:rsidR="00B15103" w:rsidRDefault="00B15103" w:rsidP="00B15103">
            <w:pPr>
              <w:tabs>
                <w:tab w:val="left" w:pos="1320"/>
              </w:tabs>
              <w:ind w:firstLine="0"/>
            </w:pPr>
          </w:p>
          <w:p w14:paraId="4EC57881" w14:textId="77777777" w:rsidR="00B15103" w:rsidRDefault="00B15103" w:rsidP="00B15103">
            <w:pPr>
              <w:tabs>
                <w:tab w:val="left" w:pos="1320"/>
              </w:tabs>
              <w:ind w:firstLine="0"/>
            </w:pPr>
          </w:p>
          <w:p w14:paraId="7266D14C" w14:textId="0016B7F7" w:rsidR="007D4B17" w:rsidRPr="00F60B57" w:rsidRDefault="009503C5" w:rsidP="000A3D43">
            <w:pPr>
              <w:ind w:firstLine="0"/>
              <w:rPr>
                <w:u w:val="single"/>
              </w:rPr>
            </w:pPr>
            <w:r>
              <w:rPr>
                <w:u w:val="single"/>
              </w:rPr>
              <w:t>Badie’ah, ST., M.Kom</w:t>
            </w:r>
          </w:p>
          <w:p w14:paraId="6D784472" w14:textId="39E0D6DB" w:rsidR="007D4B17" w:rsidRPr="00F60B57" w:rsidRDefault="00B15103" w:rsidP="000A3D43">
            <w:pPr>
              <w:ind w:firstLine="0"/>
            </w:pPr>
            <w:r>
              <w:rPr>
                <w:rFonts w:cs="Times New Roman"/>
                <w:szCs w:val="24"/>
              </w:rPr>
              <w:t>NIDN. 0619018701</w:t>
            </w:r>
          </w:p>
        </w:tc>
        <w:tc>
          <w:tcPr>
            <w:tcW w:w="3449" w:type="dxa"/>
          </w:tcPr>
          <w:p w14:paraId="39E6C2B9" w14:textId="77777777" w:rsidR="007D4B17" w:rsidRDefault="007D4B17" w:rsidP="000A3D43">
            <w:pPr>
              <w:ind w:firstLine="0"/>
            </w:pPr>
            <w:r w:rsidRPr="000A0488">
              <w:t>Anggota Penguji II</w:t>
            </w:r>
          </w:p>
          <w:p w14:paraId="64C9100B" w14:textId="77777777" w:rsidR="007D4B17" w:rsidRDefault="007D4B17" w:rsidP="00B15103">
            <w:pPr>
              <w:ind w:firstLine="720"/>
            </w:pPr>
          </w:p>
          <w:p w14:paraId="680A90A7" w14:textId="77777777" w:rsidR="00B15103" w:rsidRDefault="00B15103" w:rsidP="00B15103">
            <w:pPr>
              <w:ind w:firstLine="720"/>
            </w:pPr>
          </w:p>
          <w:p w14:paraId="4DFF5CB5" w14:textId="77777777" w:rsidR="00B15103" w:rsidRDefault="00B15103" w:rsidP="00B15103">
            <w:pPr>
              <w:ind w:firstLine="720"/>
            </w:pPr>
          </w:p>
          <w:p w14:paraId="107951DD" w14:textId="77777777" w:rsidR="007D4B17" w:rsidRDefault="007D4B17" w:rsidP="000A3D43">
            <w:pPr>
              <w:ind w:firstLine="0"/>
            </w:pPr>
          </w:p>
          <w:p w14:paraId="194632ED" w14:textId="0B95C9CD" w:rsidR="007D4B17" w:rsidRPr="00F60B57" w:rsidRDefault="009503C5" w:rsidP="009503C5">
            <w:pPr>
              <w:ind w:firstLine="0"/>
              <w:rPr>
                <w:u w:val="single"/>
              </w:rPr>
            </w:pPr>
            <w:r>
              <w:rPr>
                <w:u w:val="single"/>
              </w:rPr>
              <w:t xml:space="preserve">Bagus Satrio WP, </w:t>
            </w:r>
            <w:r w:rsidR="007D4B17" w:rsidRPr="00F60B57">
              <w:rPr>
                <w:u w:val="single"/>
              </w:rPr>
              <w:t>S</w:t>
            </w:r>
            <w:r>
              <w:rPr>
                <w:u w:val="single"/>
              </w:rPr>
              <w:t xml:space="preserve">.Kom., M.Cs </w:t>
            </w:r>
          </w:p>
          <w:p w14:paraId="351C64F2" w14:textId="797B4FCD" w:rsidR="007D4B17" w:rsidRDefault="009503C5" w:rsidP="000A3D43">
            <w:pPr>
              <w:ind w:firstLine="0"/>
            </w:pPr>
            <w:r>
              <w:rPr>
                <w:rFonts w:cs="Times New Roman"/>
                <w:szCs w:val="24"/>
              </w:rPr>
              <w:t>NIDN. 1027118801</w:t>
            </w:r>
          </w:p>
        </w:tc>
      </w:tr>
    </w:tbl>
    <w:p w14:paraId="0B344D60" w14:textId="77777777" w:rsidR="007D4B17" w:rsidRDefault="007D4B17" w:rsidP="007D4B17">
      <w:pPr>
        <w:tabs>
          <w:tab w:val="left" w:pos="5526"/>
        </w:tabs>
        <w:spacing w:line="276" w:lineRule="auto"/>
        <w:ind w:firstLine="0"/>
        <w:jc w:val="left"/>
        <w:rPr>
          <w:rFonts w:cs="Times New Roman"/>
          <w:szCs w:val="24"/>
        </w:rPr>
      </w:pPr>
      <w:r>
        <w:rPr>
          <w:rFonts w:cs="Times New Roman"/>
          <w:szCs w:val="24"/>
        </w:rPr>
        <w:tab/>
      </w:r>
    </w:p>
    <w:p w14:paraId="70891498" w14:textId="77777777" w:rsidR="007D4B17" w:rsidRDefault="007D4B17" w:rsidP="007D4B17">
      <w:pPr>
        <w:spacing w:line="276" w:lineRule="auto"/>
        <w:ind w:firstLine="0"/>
        <w:jc w:val="center"/>
        <w:rPr>
          <w:rFonts w:cs="Times New Roman"/>
          <w:szCs w:val="24"/>
        </w:rPr>
      </w:pPr>
    </w:p>
    <w:p w14:paraId="55E7F850" w14:textId="77777777" w:rsidR="007D4B17" w:rsidRDefault="007D4B17" w:rsidP="007D4B17">
      <w:pPr>
        <w:spacing w:line="276" w:lineRule="auto"/>
        <w:ind w:firstLine="0"/>
        <w:jc w:val="center"/>
        <w:rPr>
          <w:rFonts w:cs="Times New Roman"/>
          <w:szCs w:val="24"/>
        </w:rPr>
      </w:pPr>
      <w:proofErr w:type="gramStart"/>
      <w:r>
        <w:rPr>
          <w:rFonts w:cs="Times New Roman"/>
          <w:szCs w:val="24"/>
        </w:rPr>
        <w:t>Mengetahui :</w:t>
      </w:r>
      <w:proofErr w:type="gramEnd"/>
    </w:p>
    <w:p w14:paraId="3F2E00E2" w14:textId="77777777" w:rsidR="007D4B17" w:rsidRDefault="007D4B17" w:rsidP="007D4B17">
      <w:pPr>
        <w:ind w:firstLine="0"/>
        <w:jc w:val="center"/>
        <w:rPr>
          <w:rFonts w:cs="Times New Roman"/>
          <w:szCs w:val="24"/>
        </w:rPr>
      </w:pPr>
      <w:r>
        <w:rPr>
          <w:rFonts w:cs="Times New Roman"/>
          <w:szCs w:val="24"/>
        </w:rPr>
        <w:t>Ketua Penguji</w:t>
      </w:r>
    </w:p>
    <w:p w14:paraId="62E4C68D" w14:textId="77777777" w:rsidR="007D4B17" w:rsidRDefault="007D4B17" w:rsidP="007D4B17">
      <w:pPr>
        <w:ind w:firstLine="0"/>
        <w:jc w:val="center"/>
        <w:rPr>
          <w:rFonts w:cs="Times New Roman"/>
          <w:szCs w:val="24"/>
        </w:rPr>
      </w:pPr>
    </w:p>
    <w:p w14:paraId="7DA1F100" w14:textId="77777777" w:rsidR="007D4B17" w:rsidRDefault="007D4B17" w:rsidP="007D4B17">
      <w:pPr>
        <w:ind w:firstLine="0"/>
        <w:jc w:val="center"/>
        <w:rPr>
          <w:rFonts w:cs="Times New Roman"/>
          <w:szCs w:val="24"/>
        </w:rPr>
      </w:pPr>
    </w:p>
    <w:p w14:paraId="48A78EC7" w14:textId="77777777" w:rsidR="007D4B17" w:rsidRDefault="007D4B17" w:rsidP="007D4B17">
      <w:pPr>
        <w:ind w:firstLine="0"/>
        <w:jc w:val="center"/>
        <w:rPr>
          <w:rFonts w:cs="Times New Roman"/>
          <w:szCs w:val="24"/>
        </w:rPr>
      </w:pPr>
    </w:p>
    <w:p w14:paraId="5F1D32D8" w14:textId="72FE04C8" w:rsidR="007D4B17" w:rsidRPr="00D60300" w:rsidRDefault="009503C5" w:rsidP="00B5181F">
      <w:pPr>
        <w:spacing w:line="240" w:lineRule="auto"/>
        <w:jc w:val="center"/>
        <w:rPr>
          <w:rFonts w:cs="Times New Roman"/>
          <w:szCs w:val="24"/>
        </w:rPr>
      </w:pPr>
      <w:r>
        <w:rPr>
          <w:rFonts w:cs="Times New Roman"/>
          <w:szCs w:val="24"/>
          <w:u w:val="single"/>
        </w:rPr>
        <w:t>Dedy Kurniadi, ST., M.Kom</w:t>
      </w:r>
    </w:p>
    <w:p w14:paraId="7E347E67" w14:textId="0F8720BB" w:rsidR="007D4B17" w:rsidRPr="00B15103" w:rsidRDefault="007D4B17" w:rsidP="00B5181F">
      <w:pPr>
        <w:spacing w:line="240" w:lineRule="auto"/>
        <w:jc w:val="center"/>
      </w:pPr>
      <w:r>
        <w:rPr>
          <w:rFonts w:cs="Times New Roman"/>
          <w:szCs w:val="24"/>
        </w:rPr>
        <w:t xml:space="preserve">NIDN. </w:t>
      </w:r>
      <w:r w:rsidR="00F21440" w:rsidRPr="00F21440">
        <w:rPr>
          <w:rFonts w:cs="Times New Roman"/>
          <w:szCs w:val="24"/>
        </w:rPr>
        <w:t>06</w:t>
      </w:r>
      <w:r w:rsidR="00B15103">
        <w:rPr>
          <w:rFonts w:cs="Times New Roman"/>
          <w:szCs w:val="24"/>
        </w:rPr>
        <w:t>22058802</w:t>
      </w:r>
    </w:p>
    <w:p w14:paraId="3EE231E0" w14:textId="77777777" w:rsidR="007D4B17" w:rsidRPr="00064CB9" w:rsidRDefault="007D4B17" w:rsidP="007D4B17">
      <w:pPr>
        <w:ind w:firstLine="0"/>
        <w:jc w:val="center"/>
        <w:sectPr w:rsidR="007D4B17" w:rsidRPr="00064CB9" w:rsidSect="000A3D43">
          <w:pgSz w:w="11907" w:h="16840" w:code="9"/>
          <w:pgMar w:top="2268" w:right="1701" w:bottom="1701" w:left="2268" w:header="720" w:footer="720" w:gutter="0"/>
          <w:pgBorders w:offsetFrom="page">
            <w:top w:val="twistedLines1" w:sz="18" w:space="24" w:color="auto"/>
            <w:left w:val="twistedLines1" w:sz="18" w:space="24" w:color="auto"/>
            <w:bottom w:val="twistedLines1" w:sz="18" w:space="24" w:color="auto"/>
            <w:right w:val="twistedLines1" w:sz="18" w:space="24" w:color="auto"/>
          </w:pgBorders>
          <w:pgNumType w:fmt="lowerRoman"/>
          <w:cols w:space="720"/>
          <w:docGrid w:linePitch="360"/>
        </w:sectPr>
      </w:pPr>
    </w:p>
    <w:p w14:paraId="06A02CFB" w14:textId="77777777" w:rsidR="007D4B17" w:rsidRDefault="007D4B17" w:rsidP="007D4B17">
      <w:pPr>
        <w:pStyle w:val="JudulBesar"/>
      </w:pPr>
      <w:bookmarkStart w:id="5" w:name="_Toc526322562"/>
      <w:r w:rsidRPr="006233A0">
        <w:lastRenderedPageBreak/>
        <w:t>PERYATAAN PERSETUJUAN PUBLIKASI KARYA ILMIAH</w:t>
      </w:r>
      <w:bookmarkEnd w:id="5"/>
    </w:p>
    <w:p w14:paraId="49EA3B0D" w14:textId="77777777" w:rsidR="007D4B17" w:rsidRDefault="007D4B17" w:rsidP="007D4B17"/>
    <w:p w14:paraId="39E83F75" w14:textId="77777777" w:rsidR="007D4B17" w:rsidRDefault="007D4B17" w:rsidP="007D4B17">
      <w:pPr>
        <w:ind w:firstLine="0"/>
        <w:rPr>
          <w:rFonts w:cs="Times New Roman"/>
          <w:szCs w:val="24"/>
        </w:rPr>
      </w:pPr>
      <w:r w:rsidRPr="00D26B97">
        <w:rPr>
          <w:rFonts w:cs="Times New Roman"/>
          <w:szCs w:val="24"/>
        </w:rPr>
        <w:t>Saya yang bertanda tangan di bawah ini:</w:t>
      </w:r>
    </w:p>
    <w:tbl>
      <w:tblPr>
        <w:tblStyle w:val="TableGrid"/>
        <w:tblW w:w="0" w:type="auto"/>
        <w:tblInd w:w="108" w:type="dxa"/>
        <w:tblBorders>
          <w:top w:val="single" w:sz="4" w:space="0" w:color="000000" w:themeColor="text1"/>
          <w:left w:val="none" w:sz="0" w:space="0" w:color="auto"/>
          <w:bottom w:val="single" w:sz="4" w:space="0" w:color="000000" w:themeColor="text1"/>
          <w:right w:val="none" w:sz="0" w:space="0" w:color="auto"/>
        </w:tblBorders>
        <w:tblLook w:val="04A0" w:firstRow="1" w:lastRow="0" w:firstColumn="1" w:lastColumn="0" w:noHBand="0" w:noVBand="1"/>
      </w:tblPr>
      <w:tblGrid>
        <w:gridCol w:w="7830"/>
      </w:tblGrid>
      <w:tr w:rsidR="007D4B17" w14:paraId="67E22340" w14:textId="77777777" w:rsidTr="000A3D43">
        <w:tc>
          <w:tcPr>
            <w:tcW w:w="7938" w:type="dxa"/>
            <w:vAlign w:val="center"/>
          </w:tcPr>
          <w:p w14:paraId="1DD74E43" w14:textId="77777777" w:rsidR="007D4B17" w:rsidRDefault="007D4B17" w:rsidP="000A3D43">
            <w:pPr>
              <w:spacing w:line="360" w:lineRule="auto"/>
              <w:ind w:firstLine="0"/>
              <w:rPr>
                <w:rFonts w:cs="Times New Roman"/>
                <w:szCs w:val="24"/>
              </w:rPr>
            </w:pPr>
            <w:r w:rsidRPr="00D26B97">
              <w:rPr>
                <w:rFonts w:cs="Times New Roman"/>
                <w:szCs w:val="24"/>
              </w:rPr>
              <w:t xml:space="preserve">Nama </w:t>
            </w:r>
            <w:r>
              <w:rPr>
                <w:rFonts w:cs="Times New Roman"/>
                <w:szCs w:val="24"/>
              </w:rPr>
              <w:tab/>
            </w:r>
            <w:r>
              <w:rPr>
                <w:rFonts w:cs="Times New Roman"/>
                <w:szCs w:val="24"/>
              </w:rPr>
              <w:tab/>
            </w:r>
            <w:r>
              <w:rPr>
                <w:rFonts w:cs="Times New Roman"/>
                <w:szCs w:val="24"/>
              </w:rPr>
              <w:tab/>
            </w:r>
            <w:r w:rsidRPr="00D26B97">
              <w:rPr>
                <w:rFonts w:cs="Times New Roman"/>
                <w:szCs w:val="24"/>
              </w:rPr>
              <w:t xml:space="preserve">: </w:t>
            </w:r>
            <w:r>
              <w:rPr>
                <w:rFonts w:cs="Times New Roman"/>
                <w:szCs w:val="24"/>
              </w:rPr>
              <w:t>Dodiman</w:t>
            </w:r>
          </w:p>
        </w:tc>
      </w:tr>
      <w:tr w:rsidR="007D4B17" w14:paraId="698F9E72" w14:textId="77777777" w:rsidTr="000A3D43">
        <w:tc>
          <w:tcPr>
            <w:tcW w:w="7938" w:type="dxa"/>
            <w:vAlign w:val="center"/>
          </w:tcPr>
          <w:p w14:paraId="696F2FF4" w14:textId="77777777" w:rsidR="007D4B17" w:rsidRPr="00D26B97" w:rsidRDefault="007D4B17" w:rsidP="000A3D43">
            <w:pPr>
              <w:spacing w:line="360" w:lineRule="auto"/>
              <w:ind w:left="-108" w:firstLine="108"/>
              <w:rPr>
                <w:rFonts w:cs="Times New Roman"/>
                <w:szCs w:val="24"/>
              </w:rPr>
            </w:pPr>
            <w:r w:rsidRPr="00D26B97">
              <w:rPr>
                <w:rFonts w:cs="Times New Roman"/>
                <w:szCs w:val="24"/>
              </w:rPr>
              <w:t xml:space="preserve">NIM </w:t>
            </w:r>
            <w:r>
              <w:rPr>
                <w:rFonts w:cs="Times New Roman"/>
                <w:szCs w:val="24"/>
              </w:rPr>
              <w:tab/>
            </w:r>
            <w:r>
              <w:rPr>
                <w:rFonts w:cs="Times New Roman"/>
                <w:szCs w:val="24"/>
              </w:rPr>
              <w:tab/>
            </w:r>
            <w:r>
              <w:rPr>
                <w:rFonts w:cs="Times New Roman"/>
                <w:szCs w:val="24"/>
              </w:rPr>
              <w:tab/>
            </w:r>
            <w:r w:rsidRPr="00D26B97">
              <w:rPr>
                <w:rFonts w:cs="Times New Roman"/>
                <w:szCs w:val="24"/>
              </w:rPr>
              <w:t>: 32601</w:t>
            </w:r>
            <w:r>
              <w:rPr>
                <w:rFonts w:cs="Times New Roman"/>
                <w:szCs w:val="24"/>
              </w:rPr>
              <w:t>200551</w:t>
            </w:r>
          </w:p>
        </w:tc>
      </w:tr>
      <w:tr w:rsidR="007D4B17" w14:paraId="35ECE157" w14:textId="77777777" w:rsidTr="000A3D43">
        <w:tc>
          <w:tcPr>
            <w:tcW w:w="7938" w:type="dxa"/>
            <w:vAlign w:val="center"/>
          </w:tcPr>
          <w:p w14:paraId="45BE7074" w14:textId="77777777" w:rsidR="007D4B17" w:rsidRPr="00D26B97" w:rsidRDefault="007D4B17" w:rsidP="000A3D43">
            <w:pPr>
              <w:spacing w:line="360" w:lineRule="auto"/>
              <w:ind w:left="-108" w:firstLine="108"/>
              <w:rPr>
                <w:rFonts w:cs="Times New Roman"/>
                <w:szCs w:val="24"/>
              </w:rPr>
            </w:pPr>
            <w:r w:rsidRPr="00D26B97">
              <w:rPr>
                <w:rFonts w:cs="Times New Roman"/>
                <w:szCs w:val="24"/>
              </w:rPr>
              <w:t xml:space="preserve">Program Studi </w:t>
            </w:r>
            <w:r>
              <w:rPr>
                <w:rFonts w:cs="Times New Roman"/>
                <w:szCs w:val="24"/>
              </w:rPr>
              <w:tab/>
            </w:r>
            <w:r w:rsidRPr="00D26B97">
              <w:rPr>
                <w:rFonts w:cs="Times New Roman"/>
                <w:szCs w:val="24"/>
              </w:rPr>
              <w:t>: Teknik Informatika</w:t>
            </w:r>
          </w:p>
        </w:tc>
      </w:tr>
      <w:tr w:rsidR="007D4B17" w14:paraId="63486779" w14:textId="77777777" w:rsidTr="000A3D43">
        <w:tc>
          <w:tcPr>
            <w:tcW w:w="7938" w:type="dxa"/>
            <w:vAlign w:val="center"/>
          </w:tcPr>
          <w:p w14:paraId="5B8DA038" w14:textId="77777777" w:rsidR="007D4B17" w:rsidRPr="00D26B97" w:rsidRDefault="007D4B17" w:rsidP="000A3D43">
            <w:pPr>
              <w:spacing w:line="360" w:lineRule="auto"/>
              <w:ind w:left="-108" w:firstLine="108"/>
              <w:rPr>
                <w:rFonts w:cs="Times New Roman"/>
                <w:szCs w:val="24"/>
              </w:rPr>
            </w:pPr>
            <w:r w:rsidRPr="00D26B97">
              <w:rPr>
                <w:rFonts w:cs="Times New Roman"/>
                <w:szCs w:val="24"/>
              </w:rPr>
              <w:t xml:space="preserve">Fakultas </w:t>
            </w:r>
            <w:r>
              <w:rPr>
                <w:rFonts w:cs="Times New Roman"/>
                <w:szCs w:val="24"/>
              </w:rPr>
              <w:tab/>
            </w:r>
            <w:r>
              <w:rPr>
                <w:rFonts w:cs="Times New Roman"/>
                <w:szCs w:val="24"/>
              </w:rPr>
              <w:tab/>
            </w:r>
            <w:r w:rsidRPr="00D26B97">
              <w:rPr>
                <w:rFonts w:cs="Times New Roman"/>
                <w:szCs w:val="24"/>
              </w:rPr>
              <w:t>: Teknologi Industri</w:t>
            </w:r>
          </w:p>
        </w:tc>
      </w:tr>
      <w:tr w:rsidR="007D4B17" w14:paraId="3DDFA3BD" w14:textId="77777777" w:rsidTr="000A3D43">
        <w:tc>
          <w:tcPr>
            <w:tcW w:w="7938" w:type="dxa"/>
            <w:vAlign w:val="center"/>
          </w:tcPr>
          <w:p w14:paraId="6BB672B5" w14:textId="77777777" w:rsidR="007D4B17" w:rsidRDefault="007D4B17" w:rsidP="000A3D43">
            <w:pPr>
              <w:spacing w:line="360" w:lineRule="auto"/>
              <w:ind w:left="-108" w:firstLine="108"/>
              <w:rPr>
                <w:rFonts w:cs="Times New Roman"/>
                <w:szCs w:val="24"/>
              </w:rPr>
            </w:pPr>
            <w:r w:rsidRPr="00D26B97">
              <w:rPr>
                <w:rFonts w:cs="Times New Roman"/>
                <w:szCs w:val="24"/>
              </w:rPr>
              <w:t xml:space="preserve">Alamat Asal </w:t>
            </w:r>
            <w:r>
              <w:rPr>
                <w:rFonts w:cs="Times New Roman"/>
                <w:szCs w:val="24"/>
              </w:rPr>
              <w:tab/>
            </w:r>
            <w:r>
              <w:rPr>
                <w:rFonts w:cs="Times New Roman"/>
                <w:szCs w:val="24"/>
              </w:rPr>
              <w:tab/>
            </w:r>
            <w:r w:rsidRPr="00D26B97">
              <w:rPr>
                <w:rFonts w:cs="Times New Roman"/>
                <w:szCs w:val="24"/>
              </w:rPr>
              <w:t>:</w:t>
            </w:r>
            <w:r>
              <w:rPr>
                <w:rFonts w:cs="Times New Roman"/>
                <w:szCs w:val="24"/>
              </w:rPr>
              <w:t xml:space="preserve"> Kel. Takimpo, Kec. Pasarwajo, Kab. Buton </w:t>
            </w:r>
          </w:p>
          <w:p w14:paraId="515B7D38" w14:textId="77777777" w:rsidR="007D4B17" w:rsidRPr="00D26B97" w:rsidRDefault="007D4B17" w:rsidP="000A3D43">
            <w:pPr>
              <w:spacing w:line="360" w:lineRule="auto"/>
              <w:ind w:left="-108" w:firstLine="108"/>
              <w:rPr>
                <w:rFonts w:cs="Times New Roman"/>
                <w:szCs w:val="24"/>
              </w:rPr>
            </w:pPr>
            <w:r>
              <w:rPr>
                <w:rFonts w:cs="Times New Roman"/>
                <w:szCs w:val="24"/>
              </w:rPr>
              <w:t xml:space="preserve">                                      </w:t>
            </w:r>
            <w:r w:rsidRPr="00D26B97">
              <w:rPr>
                <w:rFonts w:cs="Times New Roman"/>
                <w:szCs w:val="24"/>
              </w:rPr>
              <w:t>Provinsi Sulawesi Tenggara</w:t>
            </w:r>
          </w:p>
        </w:tc>
      </w:tr>
      <w:tr w:rsidR="007D4B17" w14:paraId="5F467CCE" w14:textId="77777777" w:rsidTr="000A3D43">
        <w:tc>
          <w:tcPr>
            <w:tcW w:w="7938" w:type="dxa"/>
            <w:vAlign w:val="center"/>
          </w:tcPr>
          <w:p w14:paraId="47994DB2" w14:textId="77777777" w:rsidR="007D4B17" w:rsidRPr="00D26B97" w:rsidRDefault="007D4B17" w:rsidP="000A3D43">
            <w:pPr>
              <w:spacing w:line="360" w:lineRule="auto"/>
              <w:ind w:left="-108" w:firstLine="108"/>
              <w:rPr>
                <w:rFonts w:cs="Times New Roman"/>
                <w:szCs w:val="24"/>
              </w:rPr>
            </w:pPr>
            <w:r w:rsidRPr="00D26B97">
              <w:rPr>
                <w:rFonts w:cs="Times New Roman"/>
                <w:szCs w:val="24"/>
              </w:rPr>
              <w:t>No. HP / Email</w:t>
            </w:r>
            <w:r>
              <w:rPr>
                <w:rFonts w:cs="Times New Roman"/>
                <w:szCs w:val="24"/>
              </w:rPr>
              <w:tab/>
            </w:r>
            <w:r w:rsidRPr="00D26B97">
              <w:rPr>
                <w:rFonts w:cs="Times New Roman"/>
                <w:szCs w:val="24"/>
              </w:rPr>
              <w:t xml:space="preserve">: </w:t>
            </w:r>
            <w:r>
              <w:rPr>
                <w:rFonts w:cs="Times New Roman"/>
                <w:szCs w:val="24"/>
              </w:rPr>
              <w:t>082351651894</w:t>
            </w:r>
            <w:r w:rsidRPr="00D26B97">
              <w:rPr>
                <w:rFonts w:cs="Times New Roman"/>
                <w:szCs w:val="24"/>
              </w:rPr>
              <w:t xml:space="preserve"> / </w:t>
            </w:r>
            <w:hyperlink r:id="rId14" w:history="1">
              <w:r w:rsidRPr="00601E96">
                <w:rPr>
                  <w:rStyle w:val="Hyperlink"/>
                  <w:rFonts w:cs="Times New Roman"/>
                  <w:szCs w:val="24"/>
                </w:rPr>
                <w:t>dodiman@std.unissula.ac.id</w:t>
              </w:r>
            </w:hyperlink>
          </w:p>
        </w:tc>
      </w:tr>
    </w:tbl>
    <w:p w14:paraId="2E2ECE31" w14:textId="77777777" w:rsidR="007D4B17" w:rsidRPr="00D26B97" w:rsidRDefault="007D4B17" w:rsidP="007D4B17">
      <w:pPr>
        <w:rPr>
          <w:rFonts w:cs="Times New Roman"/>
          <w:szCs w:val="24"/>
        </w:rPr>
      </w:pPr>
    </w:p>
    <w:p w14:paraId="54A90218" w14:textId="77777777" w:rsidR="007D4B17" w:rsidRDefault="007D4B17" w:rsidP="007D4B17">
      <w:pPr>
        <w:ind w:firstLine="0"/>
        <w:rPr>
          <w:rFonts w:cs="Times New Roman"/>
          <w:szCs w:val="24"/>
        </w:rPr>
      </w:pPr>
      <w:r w:rsidRPr="00D26B97">
        <w:rPr>
          <w:rFonts w:cs="Times New Roman"/>
          <w:szCs w:val="24"/>
        </w:rPr>
        <w:t>Dengan ini menyerahkan karya ilmiah berupa Tugas Akhir dengan judul:</w:t>
      </w:r>
      <w:r>
        <w:rPr>
          <w:rFonts w:cs="Times New Roman"/>
          <w:szCs w:val="24"/>
        </w:rPr>
        <w:t xml:space="preserve"> </w:t>
      </w:r>
    </w:p>
    <w:p w14:paraId="72C239D1" w14:textId="77777777" w:rsidR="007D4B17" w:rsidRDefault="007D4B17" w:rsidP="007D4B17">
      <w:pPr>
        <w:rPr>
          <w:rFonts w:cs="Times New Roman"/>
          <w:szCs w:val="24"/>
        </w:rPr>
      </w:pPr>
    </w:p>
    <w:p w14:paraId="203104BC" w14:textId="77777777" w:rsidR="007D4B17" w:rsidRDefault="007D4B17" w:rsidP="007D4B17">
      <w:pPr>
        <w:ind w:firstLine="0"/>
        <w:rPr>
          <w:rFonts w:cs="Times New Roman"/>
          <w:szCs w:val="24"/>
        </w:rPr>
      </w:pPr>
      <w:r>
        <w:rPr>
          <w:rFonts w:cs="Times New Roman"/>
          <w:noProof/>
          <w:szCs w:val="24"/>
        </w:rPr>
        <mc:AlternateContent>
          <mc:Choice Requires="wps">
            <w:drawing>
              <wp:anchor distT="0" distB="0" distL="114300" distR="114300" simplePos="0" relativeHeight="251662336" behindDoc="0" locked="0" layoutInCell="1" allowOverlap="1" wp14:anchorId="5D9DBA44" wp14:editId="06FFA370">
                <wp:simplePos x="0" y="0"/>
                <wp:positionH relativeFrom="column">
                  <wp:posOffset>7620</wp:posOffset>
                </wp:positionH>
                <wp:positionV relativeFrom="paragraph">
                  <wp:posOffset>504190</wp:posOffset>
                </wp:positionV>
                <wp:extent cx="5019675" cy="0"/>
                <wp:effectExtent l="9525" t="5715" r="9525" b="1333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196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18E00E7" id="_x0000_t32" coordsize="21600,21600" o:spt="32" o:oned="t" path="m,l21600,21600e" filled="f">
                <v:path arrowok="t" fillok="f" o:connecttype="none"/>
                <o:lock v:ext="edit" shapetype="t"/>
              </v:shapetype>
              <v:shape id="Straight Arrow Connector 1" o:spid="_x0000_s1026" type="#_x0000_t32" style="position:absolute;margin-left:.6pt;margin-top:39.7pt;width:395.2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"/>
            </w:pict>
          </mc:Fallback>
        </mc:AlternateContent>
      </w:r>
      <w:r w:rsidRPr="00AD449F">
        <w:t xml:space="preserve"> </w:t>
      </w:r>
      <w:r w:rsidRPr="00AD449F">
        <w:rPr>
          <w:rFonts w:cs="Times New Roman"/>
          <w:szCs w:val="24"/>
        </w:rPr>
        <w:t xml:space="preserve">Sistem Rekomendasi Buku Dengan Menggunakan Metode </w:t>
      </w:r>
      <w:r w:rsidRPr="00B62C45">
        <w:rPr>
          <w:rFonts w:cs="Times New Roman"/>
          <w:i/>
          <w:iCs/>
          <w:szCs w:val="24"/>
        </w:rPr>
        <w:t>Cosine Similarity</w:t>
      </w:r>
      <w:r w:rsidRPr="00AD449F">
        <w:rPr>
          <w:rFonts w:cs="Times New Roman"/>
          <w:szCs w:val="24"/>
        </w:rPr>
        <w:t xml:space="preserve"> Berbasis WEB. (Studi </w:t>
      </w:r>
      <w:proofErr w:type="gramStart"/>
      <w:r w:rsidRPr="00AD449F">
        <w:rPr>
          <w:rFonts w:cs="Times New Roman"/>
          <w:szCs w:val="24"/>
        </w:rPr>
        <w:t>Kasus :</w:t>
      </w:r>
      <w:proofErr w:type="gramEnd"/>
      <w:r w:rsidRPr="00AD449F">
        <w:rPr>
          <w:rFonts w:cs="Times New Roman"/>
          <w:szCs w:val="24"/>
        </w:rPr>
        <w:t xml:space="preserve"> Perpustakaan Daerah Buton)</w:t>
      </w:r>
      <w:r>
        <w:rPr>
          <w:rFonts w:cs="Times New Roman"/>
          <w:szCs w:val="24"/>
        </w:rPr>
        <w:t>.</w:t>
      </w:r>
    </w:p>
    <w:p w14:paraId="138F52E0" w14:textId="77777777" w:rsidR="007D4B17" w:rsidRPr="00D26B97" w:rsidRDefault="007D4B17" w:rsidP="007D4B17">
      <w:pPr>
        <w:rPr>
          <w:rFonts w:cs="Times New Roman"/>
          <w:szCs w:val="24"/>
        </w:rPr>
      </w:pPr>
    </w:p>
    <w:p w14:paraId="7C6B2626" w14:textId="77777777" w:rsidR="007D4B17" w:rsidRDefault="007D4B17" w:rsidP="007D4B17">
      <w:pPr>
        <w:ind w:firstLine="0"/>
        <w:rPr>
          <w:rFonts w:cs="Times New Roman"/>
          <w:szCs w:val="24"/>
        </w:rPr>
      </w:pPr>
      <w:r w:rsidRPr="00D26B97">
        <w:rPr>
          <w:rFonts w:cs="Times New Roman"/>
          <w:szCs w:val="24"/>
        </w:rPr>
        <w:t>Dan menyetujuinya menjadi hak milik Universitas Islam Sultan Agung serta</w:t>
      </w:r>
      <w:r>
        <w:rPr>
          <w:rFonts w:cs="Times New Roman"/>
          <w:szCs w:val="24"/>
        </w:rPr>
        <w:t xml:space="preserve"> </w:t>
      </w:r>
      <w:r w:rsidRPr="00D26B97">
        <w:rPr>
          <w:rFonts w:cs="Times New Roman"/>
          <w:szCs w:val="24"/>
        </w:rPr>
        <w:t>memberikan Hak Bebas Royalti Non-ekslusif untuk disimpan, dialihmediakan,</w:t>
      </w:r>
      <w:r>
        <w:rPr>
          <w:rFonts w:cs="Times New Roman"/>
          <w:szCs w:val="24"/>
        </w:rPr>
        <w:t xml:space="preserve"> </w:t>
      </w:r>
      <w:r w:rsidRPr="00D26B97">
        <w:rPr>
          <w:rFonts w:cs="Times New Roman"/>
          <w:szCs w:val="24"/>
        </w:rPr>
        <w:t>dikelola dalam pangkalan data, dan dipublikasikannya di internet atau media lain</w:t>
      </w:r>
      <w:r>
        <w:rPr>
          <w:rFonts w:cs="Times New Roman"/>
          <w:szCs w:val="24"/>
        </w:rPr>
        <w:t xml:space="preserve"> </w:t>
      </w:r>
      <w:r w:rsidRPr="00D26B97">
        <w:rPr>
          <w:rFonts w:cs="Times New Roman"/>
          <w:szCs w:val="24"/>
        </w:rPr>
        <w:t>untuk kepentingan akademis selama tetap mencantumkan nama Peneliti sebagai</w:t>
      </w:r>
      <w:r>
        <w:rPr>
          <w:rFonts w:cs="Times New Roman"/>
          <w:szCs w:val="24"/>
        </w:rPr>
        <w:t xml:space="preserve"> </w:t>
      </w:r>
      <w:r w:rsidRPr="00D26B97">
        <w:rPr>
          <w:rFonts w:cs="Times New Roman"/>
          <w:szCs w:val="24"/>
        </w:rPr>
        <w:t>pemilik Hak Cipta.</w:t>
      </w:r>
    </w:p>
    <w:p w14:paraId="35A38AA6" w14:textId="77777777" w:rsidR="007D4B17" w:rsidRPr="00D26B97" w:rsidRDefault="007D4B17" w:rsidP="007D4B17">
      <w:pPr>
        <w:rPr>
          <w:rFonts w:cs="Times New Roman"/>
          <w:szCs w:val="24"/>
        </w:rPr>
      </w:pPr>
    </w:p>
    <w:p w14:paraId="5E0ACC1C" w14:textId="77777777" w:rsidR="007D4B17" w:rsidRDefault="007D4B17" w:rsidP="007D4B17">
      <w:pPr>
        <w:ind w:firstLine="0"/>
      </w:pPr>
      <w:r w:rsidRPr="00D26B97">
        <w:rPr>
          <w:rFonts w:cs="Times New Roman"/>
          <w:szCs w:val="24"/>
        </w:rPr>
        <w:t>Pernyataan ini saya buat dengan sungguh-sungguh. Apabila dikemudian hari</w:t>
      </w:r>
      <w:r>
        <w:rPr>
          <w:rFonts w:cs="Times New Roman"/>
          <w:szCs w:val="24"/>
        </w:rPr>
        <w:t xml:space="preserve"> </w:t>
      </w:r>
      <w:r w:rsidRPr="00D26B97">
        <w:rPr>
          <w:rFonts w:cs="Times New Roman"/>
          <w:szCs w:val="24"/>
        </w:rPr>
        <w:t>terbukti ada pelanggaran Hak Cipta/Plagiatisme dalam karya ilmiah ini, maka</w:t>
      </w:r>
      <w:r>
        <w:rPr>
          <w:rFonts w:cs="Times New Roman"/>
          <w:szCs w:val="24"/>
        </w:rPr>
        <w:t xml:space="preserve"> </w:t>
      </w:r>
      <w:r w:rsidRPr="00D26B97">
        <w:rPr>
          <w:rFonts w:cs="Times New Roman"/>
          <w:szCs w:val="24"/>
        </w:rPr>
        <w:t xml:space="preserve">segala bentuk tuntutan hukum yang timbul </w:t>
      </w:r>
      <w:proofErr w:type="gramStart"/>
      <w:r w:rsidRPr="00D26B97">
        <w:rPr>
          <w:rFonts w:cs="Times New Roman"/>
          <w:szCs w:val="24"/>
        </w:rPr>
        <w:t>akan</w:t>
      </w:r>
      <w:proofErr w:type="gramEnd"/>
      <w:r w:rsidRPr="00D26B97">
        <w:rPr>
          <w:rFonts w:cs="Times New Roman"/>
          <w:szCs w:val="24"/>
        </w:rPr>
        <w:t xml:space="preserve"> saya tanggung secara pribadi tanpa</w:t>
      </w:r>
      <w:r>
        <w:rPr>
          <w:rFonts w:cs="Times New Roman"/>
          <w:szCs w:val="24"/>
        </w:rPr>
        <w:t xml:space="preserve"> </w:t>
      </w:r>
      <w:r w:rsidRPr="00D26B97">
        <w:rPr>
          <w:rFonts w:cs="Times New Roman"/>
          <w:szCs w:val="24"/>
        </w:rPr>
        <w:t>melibatkan pihak Universitas Islam Sultan Agu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74"/>
      </w:tblGrid>
      <w:tr w:rsidR="007D4B17" w14:paraId="701505B2" w14:textId="77777777" w:rsidTr="000A3D43">
        <w:tc>
          <w:tcPr>
            <w:tcW w:w="3964" w:type="dxa"/>
          </w:tcPr>
          <w:p w14:paraId="5F4524CA" w14:textId="77777777" w:rsidR="007D4B17" w:rsidRDefault="007D4B17" w:rsidP="000A3D43">
            <w:pPr>
              <w:ind w:firstLine="0"/>
            </w:pPr>
          </w:p>
        </w:tc>
        <w:tc>
          <w:tcPr>
            <w:tcW w:w="3974" w:type="dxa"/>
          </w:tcPr>
          <w:p w14:paraId="7AA13252" w14:textId="62FFFFBB" w:rsidR="007D4B17" w:rsidRDefault="0010742F" w:rsidP="006169E1">
            <w:pPr>
              <w:ind w:firstLine="0"/>
              <w:jc w:val="center"/>
            </w:pPr>
            <w:r>
              <w:t>Semarang, 30</w:t>
            </w:r>
            <w:r w:rsidR="007D4B17" w:rsidRPr="00651E66">
              <w:t xml:space="preserve"> </w:t>
            </w:r>
            <w:r w:rsidR="007D4B17">
              <w:t>September</w:t>
            </w:r>
            <w:r w:rsidR="007D4B17" w:rsidRPr="00651E66">
              <w:t xml:space="preserve"> 2018</w:t>
            </w:r>
          </w:p>
          <w:p w14:paraId="288489A5" w14:textId="67E9AF97" w:rsidR="006169E1" w:rsidRPr="006169E1" w:rsidRDefault="006169E1" w:rsidP="006169E1">
            <w:pPr>
              <w:tabs>
                <w:tab w:val="left" w:pos="2580"/>
              </w:tabs>
              <w:ind w:firstLine="0"/>
              <w:jc w:val="left"/>
              <w:rPr>
                <w:sz w:val="8"/>
                <w:szCs w:val="6"/>
              </w:rPr>
            </w:pPr>
            <w:r>
              <w:tab/>
            </w:r>
          </w:p>
          <w:p w14:paraId="151464EF" w14:textId="77777777" w:rsidR="007D4B17" w:rsidRDefault="007D4B17" w:rsidP="000A3D43">
            <w:pPr>
              <w:ind w:firstLine="0"/>
              <w:jc w:val="center"/>
            </w:pPr>
            <w:r w:rsidRPr="00651E66">
              <w:t>Yang menyatakan,</w:t>
            </w:r>
          </w:p>
          <w:p w14:paraId="4A70E317" w14:textId="77777777" w:rsidR="007D4B17" w:rsidRDefault="007D4B17" w:rsidP="000A3D43">
            <w:pPr>
              <w:ind w:firstLine="0"/>
              <w:jc w:val="center"/>
            </w:pPr>
          </w:p>
          <w:p w14:paraId="70053271" w14:textId="7FA13E8D" w:rsidR="00B62D15" w:rsidRDefault="00B62D15" w:rsidP="006169E1">
            <w:pPr>
              <w:tabs>
                <w:tab w:val="left" w:pos="4889"/>
                <w:tab w:val="left" w:pos="7870"/>
              </w:tabs>
              <w:ind w:firstLine="0"/>
              <w:jc w:val="left"/>
              <w:rPr>
                <w:color w:val="BFBFBF" w:themeColor="background1" w:themeShade="BF"/>
                <w:sz w:val="14"/>
                <w:szCs w:val="12"/>
              </w:rPr>
            </w:pPr>
            <w:r>
              <w:rPr>
                <w:color w:val="BFBFBF" w:themeColor="background1" w:themeShade="BF"/>
                <w:sz w:val="14"/>
                <w:szCs w:val="12"/>
              </w:rPr>
              <w:t xml:space="preserve">                           6</w:t>
            </w:r>
          </w:p>
          <w:p w14:paraId="126D02C7" w14:textId="77777777" w:rsidR="00B62D15" w:rsidRPr="00B62D15" w:rsidRDefault="00B62D15" w:rsidP="00B62D15">
            <w:pPr>
              <w:tabs>
                <w:tab w:val="left" w:pos="4889"/>
                <w:tab w:val="left" w:pos="7870"/>
              </w:tabs>
              <w:ind w:firstLine="0"/>
              <w:jc w:val="left"/>
              <w:rPr>
                <w:color w:val="BFBFBF" w:themeColor="background1" w:themeShade="BF"/>
                <w:sz w:val="14"/>
                <w:szCs w:val="12"/>
              </w:rPr>
            </w:pPr>
          </w:p>
          <w:p w14:paraId="022DCA97" w14:textId="77777777" w:rsidR="007D4B17" w:rsidRDefault="007D4B17" w:rsidP="000A3D43">
            <w:pPr>
              <w:ind w:firstLine="0"/>
              <w:jc w:val="center"/>
            </w:pPr>
          </w:p>
          <w:p w14:paraId="270E8CFC" w14:textId="77777777" w:rsidR="006169E1" w:rsidRPr="006169E1" w:rsidRDefault="006169E1" w:rsidP="000A3D43">
            <w:pPr>
              <w:ind w:firstLine="0"/>
              <w:jc w:val="center"/>
              <w:rPr>
                <w:sz w:val="14"/>
                <w:szCs w:val="12"/>
              </w:rPr>
            </w:pPr>
          </w:p>
          <w:p w14:paraId="31C1BA4E" w14:textId="77777777" w:rsidR="007D4B17" w:rsidRPr="00FF2681" w:rsidRDefault="007D4B17" w:rsidP="000A3D43">
            <w:pPr>
              <w:ind w:firstLine="0"/>
              <w:jc w:val="center"/>
              <w:rPr>
                <w:u w:val="single"/>
              </w:rPr>
            </w:pPr>
            <w:r w:rsidRPr="00FF2681">
              <w:rPr>
                <w:u w:val="single"/>
              </w:rPr>
              <w:t>Dodiman</w:t>
            </w:r>
          </w:p>
        </w:tc>
      </w:tr>
    </w:tbl>
    <w:p w14:paraId="718879D1" w14:textId="77777777" w:rsidR="007D4B17" w:rsidRDefault="007D4B17" w:rsidP="007D4B17">
      <w:pPr>
        <w:ind w:firstLine="0"/>
        <w:sectPr w:rsidR="007D4B17" w:rsidSect="00845E73">
          <w:headerReference w:type="default" r:id="rId15"/>
          <w:footerReference w:type="default" r:id="rId16"/>
          <w:pgSz w:w="11907" w:h="16840" w:code="9"/>
          <w:pgMar w:top="2268" w:right="1701" w:bottom="1701" w:left="2268" w:header="720" w:footer="720" w:gutter="0"/>
          <w:pgNumType w:fmt="lowerRoman"/>
          <w:cols w:space="720"/>
          <w:docGrid w:linePitch="360"/>
        </w:sectPr>
      </w:pPr>
    </w:p>
    <w:p w14:paraId="1BB64662" w14:textId="77777777" w:rsidR="007D4B17" w:rsidRDefault="007D4B17" w:rsidP="007D4B17">
      <w:pPr>
        <w:pStyle w:val="JudulBesar"/>
      </w:pPr>
      <w:bookmarkStart w:id="6" w:name="_Toc526322563"/>
      <w:r>
        <w:lastRenderedPageBreak/>
        <w:t>MOTTO</w:t>
      </w:r>
      <w:bookmarkEnd w:id="6"/>
    </w:p>
    <w:p w14:paraId="3AB6D007" w14:textId="77777777" w:rsidR="007D4B17" w:rsidRDefault="007D4B17" w:rsidP="007D4B17"/>
    <w:p w14:paraId="12577FC0" w14:textId="5E3776F3" w:rsidR="007D4B17" w:rsidRPr="000368F7" w:rsidRDefault="000368F7" w:rsidP="000368F7">
      <w:pPr>
        <w:ind w:firstLine="0"/>
        <w:jc w:val="center"/>
        <w:rPr>
          <w:i/>
          <w:iCs/>
        </w:rPr>
      </w:pPr>
      <w:r w:rsidRPr="000368F7">
        <w:rPr>
          <w:i/>
          <w:iCs/>
        </w:rPr>
        <w:t xml:space="preserve">Hai orang-orang yang beriman, peliharalah dirimu dan keluargamu dari </w:t>
      </w:r>
      <w:proofErr w:type="gramStart"/>
      <w:r w:rsidRPr="000368F7">
        <w:rPr>
          <w:i/>
          <w:iCs/>
        </w:rPr>
        <w:t>api</w:t>
      </w:r>
      <w:proofErr w:type="gramEnd"/>
      <w:r w:rsidRPr="000368F7">
        <w:rPr>
          <w:i/>
          <w:iCs/>
        </w:rPr>
        <w:t xml:space="preserve"> neraka yang bahan b</w:t>
      </w:r>
      <w:r w:rsidR="004D6902">
        <w:rPr>
          <w:i/>
          <w:iCs/>
        </w:rPr>
        <w:t>akarnya adalah manusia dan batu,</w:t>
      </w:r>
      <w:r w:rsidRPr="000368F7">
        <w:rPr>
          <w:i/>
          <w:iCs/>
        </w:rPr>
        <w:t xml:space="preserve"> penjaganya malaikat-malaikat yang kasar, yang keras, yang tidak mendurhakai Allah terhadap apa yang diperintahkan-Nya kepada mereka dan selalu mengerjakan apa yang diperintahkan.  (QS. At-Tahrim: 6)</w:t>
      </w:r>
    </w:p>
    <w:p w14:paraId="41CCAF1C" w14:textId="77777777" w:rsidR="007D4B17" w:rsidRPr="00845E73" w:rsidRDefault="007D4B17" w:rsidP="007D4B17"/>
    <w:p w14:paraId="64668E26" w14:textId="58066ABD" w:rsidR="007D4B17" w:rsidRPr="00AA4232" w:rsidRDefault="00AA4232" w:rsidP="00AA4232">
      <w:pPr>
        <w:ind w:firstLine="0"/>
        <w:jc w:val="center"/>
        <w:rPr>
          <w:i/>
          <w:iCs/>
        </w:rPr>
      </w:pPr>
      <w:r w:rsidRPr="00AA4232">
        <w:rPr>
          <w:i/>
          <w:iCs/>
        </w:rPr>
        <w:t>Hai jiwa yang tenang, kembalilah kepada Tuhanmu dengan hati yang puas lagi diridai-Nya. Maka masuklah ke dalam jamaah hamba-hamba-Ku dan masuklah ke dalam surga-Ku</w:t>
      </w:r>
      <w:r>
        <w:rPr>
          <w:i/>
          <w:iCs/>
        </w:rPr>
        <w:t xml:space="preserve"> (QS. Al-Fajr: 27-30)</w:t>
      </w:r>
      <w:r w:rsidRPr="00AA4232">
        <w:rPr>
          <w:i/>
          <w:iCs/>
        </w:rPr>
        <w:t>.</w:t>
      </w:r>
    </w:p>
    <w:p w14:paraId="4D6844DC" w14:textId="77777777" w:rsidR="007D4B17" w:rsidRPr="00845E73" w:rsidRDefault="007D4B17" w:rsidP="007D4B17"/>
    <w:p w14:paraId="34268BD5" w14:textId="77777777" w:rsidR="007D4B17" w:rsidRPr="00845E73" w:rsidRDefault="007D4B17" w:rsidP="007D4B17"/>
    <w:p w14:paraId="45CF3109" w14:textId="77777777" w:rsidR="007D4B17" w:rsidRDefault="007D4B17" w:rsidP="007D4B17"/>
    <w:p w14:paraId="38990B20" w14:textId="77777777" w:rsidR="007D4B17" w:rsidRDefault="007D4B17" w:rsidP="007D4B17">
      <w:pPr>
        <w:ind w:firstLine="0"/>
        <w:sectPr w:rsidR="007D4B17" w:rsidSect="00845E73">
          <w:pgSz w:w="11907" w:h="16840" w:code="9"/>
          <w:pgMar w:top="2268" w:right="1701" w:bottom="1701" w:left="2268" w:header="720" w:footer="720" w:gutter="0"/>
          <w:pgNumType w:fmt="lowerRoman"/>
          <w:cols w:space="720"/>
          <w:docGrid w:linePitch="360"/>
        </w:sectPr>
      </w:pPr>
    </w:p>
    <w:p w14:paraId="624C90D5" w14:textId="77777777" w:rsidR="007D4B17" w:rsidRDefault="007D4B17" w:rsidP="007D4B17">
      <w:pPr>
        <w:pStyle w:val="JudulBesar"/>
      </w:pPr>
      <w:bookmarkStart w:id="7" w:name="_Toc526322564"/>
      <w:r>
        <w:lastRenderedPageBreak/>
        <w:t>PERSEMBAHAN</w:t>
      </w:r>
      <w:bookmarkEnd w:id="7"/>
    </w:p>
    <w:p w14:paraId="2E5D1CC9" w14:textId="77777777" w:rsidR="007D4B17" w:rsidRDefault="007D4B17" w:rsidP="007D4B17">
      <w:pPr>
        <w:tabs>
          <w:tab w:val="center" w:pos="4181"/>
        </w:tabs>
        <w:ind w:firstLine="0"/>
      </w:pPr>
    </w:p>
    <w:p w14:paraId="452629F4" w14:textId="77777777" w:rsidR="007D4B17" w:rsidRDefault="007D4B17" w:rsidP="00187A74">
      <w:pPr>
        <w:tabs>
          <w:tab w:val="center" w:pos="4181"/>
        </w:tabs>
        <w:ind w:firstLine="0"/>
      </w:pPr>
      <w:r w:rsidRPr="00522204">
        <w:t xml:space="preserve">Tugas Akhir ini penulis persembahkan </w:t>
      </w:r>
      <w:proofErr w:type="gramStart"/>
      <w:r w:rsidRPr="00522204">
        <w:t>kepada</w:t>
      </w:r>
      <w:r>
        <w:t xml:space="preserve"> :</w:t>
      </w:r>
      <w:proofErr w:type="gramEnd"/>
    </w:p>
    <w:p w14:paraId="60D60A2C" w14:textId="175067B0" w:rsidR="007D4B17" w:rsidRDefault="00A80B30" w:rsidP="007A78D6">
      <w:pPr>
        <w:pStyle w:val="nopersembahan"/>
      </w:pPr>
      <w:r>
        <w:t>Ayah</w:t>
      </w:r>
      <w:r w:rsidR="00E467A4">
        <w:t>anda</w:t>
      </w:r>
      <w:r>
        <w:t xml:space="preserve"> tercinta</w:t>
      </w:r>
      <w:r w:rsidR="00E467A4">
        <w:t xml:space="preserve"> La Galu dan Ibunda tercinta Wa Hamu yang selalu mencurahkan kasih sayangnya, do’a tulus ikhlasnya, serta dukungan moral dan material kepada penulis.</w:t>
      </w:r>
    </w:p>
    <w:p w14:paraId="2EA17390" w14:textId="2DF5F3C1" w:rsidR="00A80B30" w:rsidRDefault="00A80B30" w:rsidP="007A78D6">
      <w:pPr>
        <w:pStyle w:val="nopersembahan"/>
      </w:pPr>
      <w:r>
        <w:t>Kakak tercinta</w:t>
      </w:r>
      <w:r w:rsidR="004A6488">
        <w:t xml:space="preserve"> Suliyati</w:t>
      </w:r>
      <w:r>
        <w:t>, adik tercinta</w:t>
      </w:r>
      <w:r w:rsidR="004A6488">
        <w:t xml:space="preserve"> Karmila Dawista, Erdin Dawista, Safira Dawista, </w:t>
      </w:r>
      <w:r w:rsidR="00057C6D">
        <w:t xml:space="preserve">Ipar tercinta La Ode Supardi, serta seluruh keluarga </w:t>
      </w:r>
      <w:r w:rsidR="004A6488">
        <w:t xml:space="preserve">yang </w:t>
      </w:r>
      <w:r w:rsidR="00870185">
        <w:t xml:space="preserve">telah </w:t>
      </w:r>
      <w:r w:rsidR="004A6488">
        <w:t>memberikan dukungan dan doa kepada penulis.</w:t>
      </w:r>
    </w:p>
    <w:p w14:paraId="6BFAE094" w14:textId="224748A0" w:rsidR="00A80B30" w:rsidRDefault="00A80B30" w:rsidP="007A78D6">
      <w:pPr>
        <w:pStyle w:val="nopersembahan"/>
      </w:pPr>
      <w:r>
        <w:t>Pemerintah Sulawesi Tenggara</w:t>
      </w:r>
      <w:r w:rsidR="00E62A4C">
        <w:t xml:space="preserve"> dan pemerintah Kabupaten Buton yang telah memberikan beasiswa selama 4 tahun kuliah pada penulis.</w:t>
      </w:r>
    </w:p>
    <w:p w14:paraId="32C0D36D" w14:textId="2FA755C5" w:rsidR="00585765" w:rsidRDefault="00585765" w:rsidP="007A78D6">
      <w:pPr>
        <w:pStyle w:val="nopersembahan"/>
      </w:pPr>
      <w:r>
        <w:t xml:space="preserve">Imam Much Ibnu Subroto, ST., M.Sc., Ph.D selaku Dosen Pembimbing I dan </w:t>
      </w:r>
      <w:r w:rsidRPr="00585765">
        <w:t>Sam Farisa Chaerul Haviana, ST., M.kom</w:t>
      </w:r>
      <w:r>
        <w:t xml:space="preserve"> selaku Dosen Pembimbing II yang membimbing</w:t>
      </w:r>
      <w:r w:rsidR="001C3A1E">
        <w:t xml:space="preserve"> penulis selama</w:t>
      </w:r>
      <w:r w:rsidR="005C4E2C">
        <w:t xml:space="preserve"> proses</w:t>
      </w:r>
      <w:r w:rsidR="001C3A1E">
        <w:t xml:space="preserve"> penyusunan tugas akhir.</w:t>
      </w:r>
    </w:p>
    <w:p w14:paraId="1BE26EB0" w14:textId="623C56A9" w:rsidR="00E83E10" w:rsidRDefault="00E83E10" w:rsidP="007A78D6">
      <w:pPr>
        <w:pStyle w:val="nopersembahan"/>
      </w:pPr>
      <w:r>
        <w:t xml:space="preserve">Seluruh Dosen Teknik Informatika </w:t>
      </w:r>
      <w:r w:rsidR="00447EEE">
        <w:t xml:space="preserve">UNISSULA </w:t>
      </w:r>
      <w:r>
        <w:t>yang telah mengajarkan ilmu yang bermanfaat kepada penulis selama proses perkuliahan.</w:t>
      </w:r>
    </w:p>
    <w:p w14:paraId="1C3E316B" w14:textId="631DAE06" w:rsidR="00A80B30" w:rsidRDefault="00D16B75" w:rsidP="007A78D6">
      <w:pPr>
        <w:pStyle w:val="nopersembahan"/>
      </w:pPr>
      <w:r>
        <w:t>Saudara seperjuangan Teknik Informatika 2012 Syahardin, Sariyanto, Sariadin, Asrul, Aziz Zulfi, Setia Wali, Hasna dan lainya</w:t>
      </w:r>
    </w:p>
    <w:p w14:paraId="0E5121B0" w14:textId="77777777" w:rsidR="007D4B17" w:rsidRDefault="007D4B17" w:rsidP="00187A74">
      <w:pPr>
        <w:tabs>
          <w:tab w:val="center" w:pos="4181"/>
        </w:tabs>
        <w:ind w:firstLine="0"/>
      </w:pPr>
    </w:p>
    <w:p w14:paraId="59861F66" w14:textId="77777777" w:rsidR="007D4B17" w:rsidRPr="00845E73" w:rsidRDefault="007D4B17" w:rsidP="007D4B17">
      <w:pPr>
        <w:tabs>
          <w:tab w:val="center" w:pos="4181"/>
        </w:tabs>
        <w:ind w:firstLine="0"/>
        <w:sectPr w:rsidR="007D4B17" w:rsidRPr="00845E73" w:rsidSect="00845E73">
          <w:pgSz w:w="11907" w:h="16840" w:code="9"/>
          <w:pgMar w:top="2268" w:right="1701" w:bottom="1701" w:left="2268" w:header="720" w:footer="720" w:gutter="0"/>
          <w:pgNumType w:fmt="lowerRoman"/>
          <w:cols w:space="720"/>
          <w:docGrid w:linePitch="360"/>
        </w:sectPr>
      </w:pPr>
    </w:p>
    <w:p w14:paraId="096F6A51" w14:textId="77777777" w:rsidR="007D4B17" w:rsidRPr="00850427" w:rsidRDefault="007D4B17" w:rsidP="007D4B17">
      <w:pPr>
        <w:pStyle w:val="JudulBesar"/>
      </w:pPr>
      <w:bookmarkStart w:id="8" w:name="_Toc526322565"/>
      <w:r>
        <w:lastRenderedPageBreak/>
        <w:t>KATA PENGANTAR</w:t>
      </w:r>
      <w:bookmarkEnd w:id="8"/>
    </w:p>
    <w:p w14:paraId="124E6C3C" w14:textId="77777777" w:rsidR="007D4B17" w:rsidRPr="003C4DB6" w:rsidRDefault="007D4B17" w:rsidP="007D4B17">
      <w:pPr>
        <w:tabs>
          <w:tab w:val="left" w:pos="3333"/>
        </w:tabs>
        <w:bidi/>
        <w:ind w:firstLine="0"/>
        <w:rPr>
          <w:rFonts w:cs="KFGQPC Uthmanic Script HAFS"/>
        </w:rPr>
      </w:pPr>
      <w:r>
        <w:rPr>
          <w:rFonts w:cs="KFGQPC Uthmanic Script HAFS"/>
          <w:rtl/>
        </w:rPr>
        <w:tab/>
      </w:r>
      <w:r>
        <w:rPr>
          <w:rFonts w:cs="KFGQPC Uthmanic Script HAFS" w:hint="cs"/>
          <w:rtl/>
        </w:rPr>
        <w:t>بِسْمِ اللَّهِ الرَّحْمَٰنِ الرَّحِيمِ</w:t>
      </w:r>
    </w:p>
    <w:p w14:paraId="659B0639" w14:textId="77777777" w:rsidR="007D4B17" w:rsidRDefault="007D4B17" w:rsidP="007D4B17"/>
    <w:p w14:paraId="074A9D0A" w14:textId="77777777" w:rsidR="007D4B17" w:rsidRDefault="007D4B17" w:rsidP="007D4B17">
      <w:r>
        <w:t xml:space="preserve">Tiada kata paling indah di ucapkan selain puja dan puji syukur kehadirat Allah SWT, dengan limpahan rahmat, hidayah dan karunia-Nya dan yang memberikan nikmat kesehatan, Islam, dan Iman kepada kita semua. Sholawat serta </w:t>
      </w:r>
      <w:proofErr w:type="gramStart"/>
      <w:r>
        <w:t>salam</w:t>
      </w:r>
      <w:proofErr w:type="gramEnd"/>
      <w:r>
        <w:t xml:space="preserve"> kami haturkan kepada baginda Nabi Muhammad SAW, keluarga, sahabat dan para pengikutnya hingga di akhir zaman. Beliau adalah suri taulan manusia yang diutus Allah untuk merubah tatanan kehidupan manusia dari sifat jahiliya menuju tatanan kehidupan yang penuh iman dan Ilmu.</w:t>
      </w:r>
    </w:p>
    <w:p w14:paraId="518B25F7" w14:textId="0949B68F" w:rsidR="00447EEE" w:rsidRDefault="007D4B17" w:rsidP="002A516A">
      <w:r>
        <w:t>Rasa syukur tidak terhingga kepada Allah SWT bagi penulis, yang telah</w:t>
      </w:r>
      <w:r w:rsidR="002A516A">
        <w:t xml:space="preserve"> </w:t>
      </w:r>
      <w:r>
        <w:t>menyelesaikan penelitian dan penulisan tugas akhir ini. Penulis menyadari bahwa dalam penulisan tugas akhir ini tidak terlepas dari berbagai pihak yang telah memberikan dukungan serta bantuan, baik moril maupun materil, maka sepantasnya penulis mengucapkan terima kasih kepada:</w:t>
      </w:r>
    </w:p>
    <w:p w14:paraId="4FD9EB8B" w14:textId="66786389" w:rsidR="000B04E5" w:rsidRDefault="000B04E5" w:rsidP="00E80560">
      <w:pPr>
        <w:pStyle w:val="nopersembahan"/>
        <w:numPr>
          <w:ilvl w:val="0"/>
          <w:numId w:val="26"/>
        </w:numPr>
        <w:ind w:left="357" w:hanging="357"/>
      </w:pPr>
      <w:r>
        <w:t>Ir. H. Prabowo Setiyawan, MT., Ph.D., selaku Rektor Universitas Islam Sultan Agung Semarang Periode 2018-2022 yang telah memberi penulis kesempatan untuk melanjutkan Pendidikan Sarjana Teknik Informatika di UNISSULA.</w:t>
      </w:r>
    </w:p>
    <w:p w14:paraId="623AD176" w14:textId="165A27FA" w:rsidR="000B04E5" w:rsidRDefault="000B04E5" w:rsidP="007A78D6">
      <w:pPr>
        <w:pStyle w:val="nopersembahan"/>
      </w:pPr>
      <w:r>
        <w:t xml:space="preserve">Dr. Hj. Sri Artini </w:t>
      </w:r>
      <w:proofErr w:type="gramStart"/>
      <w:r>
        <w:t>Dwi</w:t>
      </w:r>
      <w:proofErr w:type="gramEnd"/>
      <w:r>
        <w:t xml:space="preserve"> Prasetyowati, M.Si selaku Dekan Fakultas Teknologi Industri Universitas Islam Sultan Agung Semarang.</w:t>
      </w:r>
    </w:p>
    <w:p w14:paraId="6A566EEC" w14:textId="1E578DF7" w:rsidR="000B04E5" w:rsidRDefault="000B04E5" w:rsidP="007A78D6">
      <w:pPr>
        <w:pStyle w:val="nopersembahan"/>
      </w:pPr>
      <w:r>
        <w:t>Imam Much Ibnu, ST., M.Sc., Ph.D sekalu Ketua Prodi Teknik Informatika FTI UNISSULA Semarang yang telah memberikan kebijakan kepada penulis sehingga dapat menyelesaikan Tugas Akhir ini.</w:t>
      </w:r>
    </w:p>
    <w:p w14:paraId="59AA6D8E" w14:textId="736B00DA" w:rsidR="002A516A" w:rsidRDefault="002A516A" w:rsidP="007A78D6">
      <w:pPr>
        <w:pStyle w:val="nopersembahan"/>
      </w:pPr>
      <w:r>
        <w:t xml:space="preserve">Imam Much Ibnu, ST., M.Sc., Ph.D selaku Dosen Pembimbing I dan </w:t>
      </w:r>
      <w:r w:rsidRPr="00585765">
        <w:t>Sam Farisa Chaerul Haviana, ST., M.kom</w:t>
      </w:r>
      <w:r>
        <w:t xml:space="preserve"> selaku Dosen Pembimbing II yang membimbing penulis dalam penyusunan Tugas Akhir ini.</w:t>
      </w:r>
    </w:p>
    <w:p w14:paraId="1A63CD03" w14:textId="219FBB31" w:rsidR="002A516A" w:rsidRDefault="002A516A" w:rsidP="007A78D6">
      <w:pPr>
        <w:pStyle w:val="nopersembahan"/>
      </w:pPr>
      <w:r>
        <w:t>Seluruh dosen FTI dan Karyawan yang telah banyak memberikan ilmunya selama penulis menempuh pendidikan di UNISSULA.</w:t>
      </w:r>
    </w:p>
    <w:p w14:paraId="41A92049" w14:textId="77777777" w:rsidR="002A516A" w:rsidRDefault="002A516A" w:rsidP="007A78D6">
      <w:pPr>
        <w:pStyle w:val="nopersembahan"/>
      </w:pPr>
      <w:r>
        <w:t>Pemerintah Sulawesi Tenggara dan pemerintah Kabupaten Buton yang telah memberikan beasiswa selama 4 tahun kuliah pada penulis.</w:t>
      </w:r>
    </w:p>
    <w:p w14:paraId="02834CD3" w14:textId="64BB2BC1" w:rsidR="002A516A" w:rsidRDefault="002A516A" w:rsidP="007A78D6">
      <w:pPr>
        <w:pStyle w:val="nopersembahan"/>
      </w:pPr>
      <w:r>
        <w:lastRenderedPageBreak/>
        <w:t>Ayahanda tercinta La Galu dan Ibunda tercinta Wa Hamu yang selalu mencurahkan kasih sayangnya, do’a tulus ikhlasnya, serta dukungan moral dan material kepada penulis.</w:t>
      </w:r>
    </w:p>
    <w:p w14:paraId="14CD8EFD" w14:textId="77777777" w:rsidR="002A516A" w:rsidRDefault="002A516A" w:rsidP="007A78D6">
      <w:pPr>
        <w:pStyle w:val="nopersembahan"/>
      </w:pPr>
      <w:r>
        <w:t>Kakak tercinta Suliyati, adik tercinta Karmila Dawista, Erdin Dawista, Safira Dawista, Ipar tercinta La Ode Supardi, serta seluruh keluarga yang telah memberikan dukungan dan doa kepada penulis.</w:t>
      </w:r>
    </w:p>
    <w:p w14:paraId="06C6D45C" w14:textId="51930DC0" w:rsidR="002A516A" w:rsidRDefault="002A516A" w:rsidP="007A78D6">
      <w:pPr>
        <w:pStyle w:val="nopersembahan"/>
      </w:pPr>
      <w:r>
        <w:t>Saudara seperjuangan Teknik Informatika 2012 Syahardin, Sariyanto, Sariadin, Asrul, Aziz Zulfi, Setia Wali, Hasna dan yang lainnya tanpa terkecuali.</w:t>
      </w:r>
    </w:p>
    <w:p w14:paraId="643F54B8" w14:textId="77777777" w:rsidR="007D4B17" w:rsidRDefault="007D4B17" w:rsidP="000B04E5"/>
    <w:p w14:paraId="6CA20EA7" w14:textId="77777777" w:rsidR="007D4B17" w:rsidRDefault="007D4B17" w:rsidP="007D4B17">
      <w:r>
        <w:t>Penulis berharap semoga bantuan dan berbagai upaya yang telah disumbangkan kepada penulis mendapat pahala yang setimpal disisi Allah SWT dan tetap mendapat lindungan-Nya dalam menjalankan aktivitas sehari-hari. Akhirnya penulis memohon ampunan kepada Allah SWT atas segala khilaf baik yang disengaja maupun yang tidak disengaja.</w:t>
      </w:r>
    </w:p>
    <w:p w14:paraId="20190785" w14:textId="77777777" w:rsidR="007D4B17" w:rsidRDefault="007D4B17" w:rsidP="007D4B1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7D4B17" w14:paraId="60392006" w14:textId="77777777" w:rsidTr="001341A6">
        <w:tc>
          <w:tcPr>
            <w:tcW w:w="3964" w:type="dxa"/>
          </w:tcPr>
          <w:p w14:paraId="7B422DB0" w14:textId="77777777" w:rsidR="007D4B17" w:rsidRDefault="007D4B17" w:rsidP="000A3D43">
            <w:pPr>
              <w:ind w:firstLine="0"/>
            </w:pPr>
          </w:p>
        </w:tc>
        <w:tc>
          <w:tcPr>
            <w:tcW w:w="3964" w:type="dxa"/>
          </w:tcPr>
          <w:p w14:paraId="34DFB7DE" w14:textId="26A12F9E" w:rsidR="007D4B17" w:rsidRDefault="00180991" w:rsidP="000A3D43">
            <w:pPr>
              <w:ind w:firstLine="0"/>
            </w:pPr>
            <w:r>
              <w:t xml:space="preserve">Semarang, 30 </w:t>
            </w:r>
            <w:r w:rsidR="007D4B17">
              <w:t>September 2018</w:t>
            </w:r>
          </w:p>
          <w:p w14:paraId="059D8E1A" w14:textId="77777777" w:rsidR="007D4B17" w:rsidRDefault="007D4B17" w:rsidP="000A3D43">
            <w:pPr>
              <w:ind w:firstLine="0"/>
            </w:pPr>
            <w:r>
              <w:t>Penulis,</w:t>
            </w:r>
          </w:p>
          <w:p w14:paraId="086135BE" w14:textId="77777777" w:rsidR="007D4B17" w:rsidRDefault="007D4B17" w:rsidP="000A3D43">
            <w:pPr>
              <w:ind w:firstLine="0"/>
            </w:pPr>
          </w:p>
          <w:p w14:paraId="145779A4" w14:textId="77777777" w:rsidR="007D4B17" w:rsidRDefault="007D4B17" w:rsidP="000A3D43">
            <w:pPr>
              <w:ind w:firstLine="0"/>
            </w:pPr>
          </w:p>
          <w:p w14:paraId="7AE24438" w14:textId="77777777" w:rsidR="007D4B17" w:rsidRDefault="007D4B17" w:rsidP="000A3D43">
            <w:pPr>
              <w:ind w:firstLine="0"/>
            </w:pPr>
          </w:p>
          <w:p w14:paraId="556008A9" w14:textId="77777777" w:rsidR="007D4B17" w:rsidRPr="00F977CD" w:rsidRDefault="007D4B17" w:rsidP="000A3D43">
            <w:pPr>
              <w:ind w:firstLine="0"/>
              <w:rPr>
                <w:u w:val="single"/>
              </w:rPr>
            </w:pPr>
            <w:r w:rsidRPr="00F977CD">
              <w:rPr>
                <w:u w:val="single"/>
              </w:rPr>
              <w:t>Dodiman</w:t>
            </w:r>
          </w:p>
        </w:tc>
      </w:tr>
    </w:tbl>
    <w:p w14:paraId="0A8E5DD9" w14:textId="77777777" w:rsidR="007D4B17" w:rsidRDefault="007D4B17" w:rsidP="007D4B17">
      <w:pPr>
        <w:ind w:firstLine="0"/>
      </w:pPr>
    </w:p>
    <w:p w14:paraId="364A591B" w14:textId="77777777" w:rsidR="00D445E8" w:rsidRDefault="00D445E8" w:rsidP="007D4B17">
      <w:pPr>
        <w:ind w:firstLine="0"/>
      </w:pPr>
    </w:p>
    <w:p w14:paraId="1E96A3AE" w14:textId="77777777" w:rsidR="00D445E8" w:rsidRDefault="00D445E8" w:rsidP="00D445E8">
      <w:pPr>
        <w:pStyle w:val="JudulBesar"/>
        <w:sectPr w:rsidR="00D445E8" w:rsidSect="004D77A4">
          <w:headerReference w:type="default" r:id="rId17"/>
          <w:footerReference w:type="default" r:id="rId18"/>
          <w:pgSz w:w="11907" w:h="16840" w:code="9"/>
          <w:pgMar w:top="2268" w:right="1701" w:bottom="1701" w:left="2268" w:header="720" w:footer="720" w:gutter="0"/>
          <w:pgNumType w:fmt="lowerRoman"/>
          <w:cols w:space="720"/>
          <w:docGrid w:linePitch="360"/>
        </w:sectPr>
      </w:pPr>
    </w:p>
    <w:p w14:paraId="12B3153E" w14:textId="77777777" w:rsidR="007D4B17" w:rsidRDefault="007D4B17" w:rsidP="007D4B17">
      <w:pPr>
        <w:pStyle w:val="JudulBesar"/>
      </w:pPr>
      <w:bookmarkStart w:id="9" w:name="_Toc526322566"/>
      <w:r>
        <w:lastRenderedPageBreak/>
        <w:t>DAFTAR ISI</w:t>
      </w:r>
      <w:bookmarkEnd w:id="9"/>
    </w:p>
    <w:sdt>
      <w:sdtPr>
        <w:rPr>
          <w:rFonts w:ascii="Times New Roman" w:eastAsiaTheme="minorHAnsi" w:hAnsi="Times New Roman" w:cstheme="minorBidi"/>
          <w:color w:val="auto"/>
          <w:sz w:val="24"/>
          <w:szCs w:val="22"/>
        </w:rPr>
        <w:id w:val="1002931370"/>
        <w:docPartObj>
          <w:docPartGallery w:val="Table of Contents"/>
          <w:docPartUnique/>
        </w:docPartObj>
      </w:sdtPr>
      <w:sdtEndPr>
        <w:rPr>
          <w:noProof/>
        </w:rPr>
      </w:sdtEndPr>
      <w:sdtContent>
        <w:p w14:paraId="7B42A2F8" w14:textId="77777777" w:rsidR="007D4B17" w:rsidRDefault="007D4B17" w:rsidP="007D4B17">
          <w:pPr>
            <w:pStyle w:val="TOCHeading"/>
          </w:pPr>
        </w:p>
        <w:p w14:paraId="61E273E8" w14:textId="77777777" w:rsidR="00950F17" w:rsidRPr="00950F17" w:rsidRDefault="007D4B17" w:rsidP="00973DD3">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526322557" w:history="1">
            <w:r w:rsidR="00950F17" w:rsidRPr="00950F17">
              <w:rPr>
                <w:rStyle w:val="Hyperlink"/>
                <w:noProof/>
              </w:rPr>
              <w:t>SAMPUL DEP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57 \h </w:instrText>
            </w:r>
            <w:r w:rsidR="00950F17" w:rsidRPr="00950F17">
              <w:rPr>
                <w:noProof/>
                <w:webHidden/>
              </w:rPr>
            </w:r>
            <w:r w:rsidR="00950F17" w:rsidRPr="00950F17">
              <w:rPr>
                <w:noProof/>
                <w:webHidden/>
              </w:rPr>
              <w:fldChar w:fldCharType="separate"/>
            </w:r>
            <w:r w:rsidR="00740C18">
              <w:rPr>
                <w:noProof/>
                <w:webHidden/>
              </w:rPr>
              <w:t>i</w:t>
            </w:r>
            <w:r w:rsidR="00950F17" w:rsidRPr="00950F17">
              <w:rPr>
                <w:noProof/>
                <w:webHidden/>
              </w:rPr>
              <w:fldChar w:fldCharType="end"/>
            </w:r>
          </w:hyperlink>
        </w:p>
        <w:p w14:paraId="47858364" w14:textId="77777777" w:rsidR="00950F17" w:rsidRPr="00950F17" w:rsidRDefault="003C0083" w:rsidP="00973DD3">
          <w:pPr>
            <w:pStyle w:val="TOC1"/>
            <w:rPr>
              <w:rFonts w:asciiTheme="minorHAnsi" w:eastAsiaTheme="minorEastAsia" w:hAnsiTheme="minorHAnsi"/>
              <w:noProof/>
              <w:sz w:val="22"/>
            </w:rPr>
          </w:pPr>
          <w:hyperlink w:anchor="_Toc526322558" w:history="1">
            <w:r w:rsidR="00950F17" w:rsidRPr="00950F17">
              <w:rPr>
                <w:rStyle w:val="Hyperlink"/>
                <w:noProof/>
              </w:rPr>
              <w:t>JUDUL TUGAS AKHI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58 \h </w:instrText>
            </w:r>
            <w:r w:rsidR="00950F17" w:rsidRPr="00950F17">
              <w:rPr>
                <w:noProof/>
                <w:webHidden/>
              </w:rPr>
            </w:r>
            <w:r w:rsidR="00950F17" w:rsidRPr="00950F17">
              <w:rPr>
                <w:noProof/>
                <w:webHidden/>
              </w:rPr>
              <w:fldChar w:fldCharType="separate"/>
            </w:r>
            <w:r w:rsidR="00740C18">
              <w:rPr>
                <w:noProof/>
                <w:webHidden/>
              </w:rPr>
              <w:t>ii</w:t>
            </w:r>
            <w:r w:rsidR="00950F17" w:rsidRPr="00950F17">
              <w:rPr>
                <w:noProof/>
                <w:webHidden/>
              </w:rPr>
              <w:fldChar w:fldCharType="end"/>
            </w:r>
          </w:hyperlink>
        </w:p>
        <w:p w14:paraId="680E73AF" w14:textId="77777777" w:rsidR="00950F17" w:rsidRPr="00950F17" w:rsidRDefault="003C0083" w:rsidP="00973DD3">
          <w:pPr>
            <w:pStyle w:val="TOC1"/>
            <w:rPr>
              <w:rFonts w:asciiTheme="minorHAnsi" w:eastAsiaTheme="minorEastAsia" w:hAnsiTheme="minorHAnsi"/>
              <w:noProof/>
              <w:sz w:val="22"/>
            </w:rPr>
          </w:pPr>
          <w:hyperlink w:anchor="_Toc526322559" w:history="1">
            <w:r w:rsidR="00950F17" w:rsidRPr="00950F17">
              <w:rPr>
                <w:rStyle w:val="Hyperlink"/>
                <w:noProof/>
              </w:rPr>
              <w:t>PERNYATAAN KEASLIAN TUGAS AKHI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59 \h </w:instrText>
            </w:r>
            <w:r w:rsidR="00950F17" w:rsidRPr="00950F17">
              <w:rPr>
                <w:noProof/>
                <w:webHidden/>
              </w:rPr>
            </w:r>
            <w:r w:rsidR="00950F17" w:rsidRPr="00950F17">
              <w:rPr>
                <w:noProof/>
                <w:webHidden/>
              </w:rPr>
              <w:fldChar w:fldCharType="separate"/>
            </w:r>
            <w:r w:rsidR="00740C18">
              <w:rPr>
                <w:noProof/>
                <w:webHidden/>
              </w:rPr>
              <w:t>iii</w:t>
            </w:r>
            <w:r w:rsidR="00950F17" w:rsidRPr="00950F17">
              <w:rPr>
                <w:noProof/>
                <w:webHidden/>
              </w:rPr>
              <w:fldChar w:fldCharType="end"/>
            </w:r>
          </w:hyperlink>
        </w:p>
        <w:p w14:paraId="0D78F10C" w14:textId="77777777" w:rsidR="00950F17" w:rsidRPr="00950F17" w:rsidRDefault="003C0083" w:rsidP="00973DD3">
          <w:pPr>
            <w:pStyle w:val="TOC1"/>
            <w:rPr>
              <w:rFonts w:asciiTheme="minorHAnsi" w:eastAsiaTheme="minorEastAsia" w:hAnsiTheme="minorHAnsi"/>
              <w:noProof/>
              <w:sz w:val="22"/>
            </w:rPr>
          </w:pPr>
          <w:hyperlink w:anchor="_Toc526322560" w:history="1">
            <w:r w:rsidR="00950F17" w:rsidRPr="00950F17">
              <w:rPr>
                <w:rStyle w:val="Hyperlink"/>
                <w:noProof/>
              </w:rPr>
              <w:t>HALAMAN PENGESAHAN PEMBIMBING TUGAS AKHI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0 \h </w:instrText>
            </w:r>
            <w:r w:rsidR="00950F17" w:rsidRPr="00950F17">
              <w:rPr>
                <w:noProof/>
                <w:webHidden/>
              </w:rPr>
            </w:r>
            <w:r w:rsidR="00950F17" w:rsidRPr="00950F17">
              <w:rPr>
                <w:noProof/>
                <w:webHidden/>
              </w:rPr>
              <w:fldChar w:fldCharType="separate"/>
            </w:r>
            <w:r w:rsidR="00740C18">
              <w:rPr>
                <w:noProof/>
                <w:webHidden/>
              </w:rPr>
              <w:t>iv</w:t>
            </w:r>
            <w:r w:rsidR="00950F17" w:rsidRPr="00950F17">
              <w:rPr>
                <w:noProof/>
                <w:webHidden/>
              </w:rPr>
              <w:fldChar w:fldCharType="end"/>
            </w:r>
          </w:hyperlink>
        </w:p>
        <w:p w14:paraId="73C3FF1F" w14:textId="77777777" w:rsidR="00950F17" w:rsidRPr="00950F17" w:rsidRDefault="003C0083" w:rsidP="00973DD3">
          <w:pPr>
            <w:pStyle w:val="TOC1"/>
            <w:rPr>
              <w:rFonts w:asciiTheme="minorHAnsi" w:eastAsiaTheme="minorEastAsia" w:hAnsiTheme="minorHAnsi"/>
              <w:noProof/>
              <w:sz w:val="22"/>
            </w:rPr>
          </w:pPr>
          <w:hyperlink w:anchor="_Toc526322561" w:history="1">
            <w:r w:rsidR="00950F17" w:rsidRPr="00950F17">
              <w:rPr>
                <w:rStyle w:val="Hyperlink"/>
                <w:noProof/>
              </w:rPr>
              <w:t>HALAMAN PENGESAHAN PENGUJI TUGAS AKHI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1 \h </w:instrText>
            </w:r>
            <w:r w:rsidR="00950F17" w:rsidRPr="00950F17">
              <w:rPr>
                <w:noProof/>
                <w:webHidden/>
              </w:rPr>
            </w:r>
            <w:r w:rsidR="00950F17" w:rsidRPr="00950F17">
              <w:rPr>
                <w:noProof/>
                <w:webHidden/>
              </w:rPr>
              <w:fldChar w:fldCharType="separate"/>
            </w:r>
            <w:r w:rsidR="00740C18">
              <w:rPr>
                <w:noProof/>
                <w:webHidden/>
              </w:rPr>
              <w:t>v</w:t>
            </w:r>
            <w:r w:rsidR="00950F17" w:rsidRPr="00950F17">
              <w:rPr>
                <w:noProof/>
                <w:webHidden/>
              </w:rPr>
              <w:fldChar w:fldCharType="end"/>
            </w:r>
          </w:hyperlink>
        </w:p>
        <w:p w14:paraId="411F3715" w14:textId="77777777" w:rsidR="00950F17" w:rsidRPr="00950F17" w:rsidRDefault="003C0083" w:rsidP="00973DD3">
          <w:pPr>
            <w:pStyle w:val="TOC1"/>
            <w:rPr>
              <w:rFonts w:asciiTheme="minorHAnsi" w:eastAsiaTheme="minorEastAsia" w:hAnsiTheme="minorHAnsi"/>
              <w:noProof/>
              <w:sz w:val="22"/>
            </w:rPr>
          </w:pPr>
          <w:hyperlink w:anchor="_Toc526322562" w:history="1">
            <w:r w:rsidR="00950F17" w:rsidRPr="00950F17">
              <w:rPr>
                <w:rStyle w:val="Hyperlink"/>
                <w:noProof/>
              </w:rPr>
              <w:t>PERYATAAN PERSETUJUAN PUBLIKASI KARYA ILMIAH</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2 \h </w:instrText>
            </w:r>
            <w:r w:rsidR="00950F17" w:rsidRPr="00950F17">
              <w:rPr>
                <w:noProof/>
                <w:webHidden/>
              </w:rPr>
            </w:r>
            <w:r w:rsidR="00950F17" w:rsidRPr="00950F17">
              <w:rPr>
                <w:noProof/>
                <w:webHidden/>
              </w:rPr>
              <w:fldChar w:fldCharType="separate"/>
            </w:r>
            <w:r w:rsidR="00740C18">
              <w:rPr>
                <w:noProof/>
                <w:webHidden/>
              </w:rPr>
              <w:t>vi</w:t>
            </w:r>
            <w:r w:rsidR="00950F17" w:rsidRPr="00950F17">
              <w:rPr>
                <w:noProof/>
                <w:webHidden/>
              </w:rPr>
              <w:fldChar w:fldCharType="end"/>
            </w:r>
          </w:hyperlink>
        </w:p>
        <w:p w14:paraId="6590ECFB" w14:textId="77777777" w:rsidR="00950F17" w:rsidRPr="00950F17" w:rsidRDefault="003C0083" w:rsidP="00973DD3">
          <w:pPr>
            <w:pStyle w:val="TOC1"/>
            <w:rPr>
              <w:rFonts w:asciiTheme="minorHAnsi" w:eastAsiaTheme="minorEastAsia" w:hAnsiTheme="minorHAnsi"/>
              <w:noProof/>
              <w:sz w:val="22"/>
            </w:rPr>
          </w:pPr>
          <w:hyperlink w:anchor="_Toc526322563" w:history="1">
            <w:r w:rsidR="00950F17" w:rsidRPr="00950F17">
              <w:rPr>
                <w:rStyle w:val="Hyperlink"/>
                <w:noProof/>
              </w:rPr>
              <w:t>MOTTO</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3 \h </w:instrText>
            </w:r>
            <w:r w:rsidR="00950F17" w:rsidRPr="00950F17">
              <w:rPr>
                <w:noProof/>
                <w:webHidden/>
              </w:rPr>
            </w:r>
            <w:r w:rsidR="00950F17" w:rsidRPr="00950F17">
              <w:rPr>
                <w:noProof/>
                <w:webHidden/>
              </w:rPr>
              <w:fldChar w:fldCharType="separate"/>
            </w:r>
            <w:r w:rsidR="00740C18">
              <w:rPr>
                <w:noProof/>
                <w:webHidden/>
              </w:rPr>
              <w:t>vii</w:t>
            </w:r>
            <w:r w:rsidR="00950F17" w:rsidRPr="00950F17">
              <w:rPr>
                <w:noProof/>
                <w:webHidden/>
              </w:rPr>
              <w:fldChar w:fldCharType="end"/>
            </w:r>
          </w:hyperlink>
        </w:p>
        <w:p w14:paraId="03E0368C" w14:textId="77777777" w:rsidR="00950F17" w:rsidRPr="00950F17" w:rsidRDefault="003C0083" w:rsidP="00973DD3">
          <w:pPr>
            <w:pStyle w:val="TOC1"/>
            <w:rPr>
              <w:rFonts w:asciiTheme="minorHAnsi" w:eastAsiaTheme="minorEastAsia" w:hAnsiTheme="minorHAnsi"/>
              <w:noProof/>
              <w:sz w:val="22"/>
            </w:rPr>
          </w:pPr>
          <w:hyperlink w:anchor="_Toc526322564" w:history="1">
            <w:r w:rsidR="00950F17" w:rsidRPr="00950F17">
              <w:rPr>
                <w:rStyle w:val="Hyperlink"/>
                <w:noProof/>
              </w:rPr>
              <w:t>PERSEMBAH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4 \h </w:instrText>
            </w:r>
            <w:r w:rsidR="00950F17" w:rsidRPr="00950F17">
              <w:rPr>
                <w:noProof/>
                <w:webHidden/>
              </w:rPr>
            </w:r>
            <w:r w:rsidR="00950F17" w:rsidRPr="00950F17">
              <w:rPr>
                <w:noProof/>
                <w:webHidden/>
              </w:rPr>
              <w:fldChar w:fldCharType="separate"/>
            </w:r>
            <w:r w:rsidR="00740C18">
              <w:rPr>
                <w:noProof/>
                <w:webHidden/>
              </w:rPr>
              <w:t>viii</w:t>
            </w:r>
            <w:r w:rsidR="00950F17" w:rsidRPr="00950F17">
              <w:rPr>
                <w:noProof/>
                <w:webHidden/>
              </w:rPr>
              <w:fldChar w:fldCharType="end"/>
            </w:r>
          </w:hyperlink>
        </w:p>
        <w:p w14:paraId="4B9958C6" w14:textId="77777777" w:rsidR="00950F17" w:rsidRPr="00950F17" w:rsidRDefault="003C0083" w:rsidP="00973DD3">
          <w:pPr>
            <w:pStyle w:val="TOC1"/>
            <w:rPr>
              <w:rFonts w:asciiTheme="minorHAnsi" w:eastAsiaTheme="minorEastAsia" w:hAnsiTheme="minorHAnsi"/>
              <w:noProof/>
              <w:sz w:val="22"/>
            </w:rPr>
          </w:pPr>
          <w:hyperlink w:anchor="_Toc526322565" w:history="1">
            <w:r w:rsidR="00950F17" w:rsidRPr="00950F17">
              <w:rPr>
                <w:rStyle w:val="Hyperlink"/>
                <w:noProof/>
              </w:rPr>
              <w:t>KATA PENGANTA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5 \h </w:instrText>
            </w:r>
            <w:r w:rsidR="00950F17" w:rsidRPr="00950F17">
              <w:rPr>
                <w:noProof/>
                <w:webHidden/>
              </w:rPr>
            </w:r>
            <w:r w:rsidR="00950F17" w:rsidRPr="00950F17">
              <w:rPr>
                <w:noProof/>
                <w:webHidden/>
              </w:rPr>
              <w:fldChar w:fldCharType="separate"/>
            </w:r>
            <w:r w:rsidR="00740C18">
              <w:rPr>
                <w:noProof/>
                <w:webHidden/>
              </w:rPr>
              <w:t>ix</w:t>
            </w:r>
            <w:r w:rsidR="00950F17" w:rsidRPr="00950F17">
              <w:rPr>
                <w:noProof/>
                <w:webHidden/>
              </w:rPr>
              <w:fldChar w:fldCharType="end"/>
            </w:r>
          </w:hyperlink>
        </w:p>
        <w:p w14:paraId="54EF7B72" w14:textId="77777777" w:rsidR="00950F17" w:rsidRPr="00950F17" w:rsidRDefault="003C0083" w:rsidP="00973DD3">
          <w:pPr>
            <w:pStyle w:val="TOC1"/>
            <w:rPr>
              <w:rFonts w:asciiTheme="minorHAnsi" w:eastAsiaTheme="minorEastAsia" w:hAnsiTheme="minorHAnsi"/>
              <w:noProof/>
              <w:sz w:val="22"/>
            </w:rPr>
          </w:pPr>
          <w:hyperlink w:anchor="_Toc526322566" w:history="1">
            <w:r w:rsidR="00950F17" w:rsidRPr="00950F17">
              <w:rPr>
                <w:rStyle w:val="Hyperlink"/>
                <w:noProof/>
              </w:rPr>
              <w:t>DAFTAR ISI</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6 \h </w:instrText>
            </w:r>
            <w:r w:rsidR="00950F17" w:rsidRPr="00950F17">
              <w:rPr>
                <w:noProof/>
                <w:webHidden/>
              </w:rPr>
            </w:r>
            <w:r w:rsidR="00950F17" w:rsidRPr="00950F17">
              <w:rPr>
                <w:noProof/>
                <w:webHidden/>
              </w:rPr>
              <w:fldChar w:fldCharType="separate"/>
            </w:r>
            <w:r w:rsidR="00740C18">
              <w:rPr>
                <w:noProof/>
                <w:webHidden/>
              </w:rPr>
              <w:t>xi</w:t>
            </w:r>
            <w:r w:rsidR="00950F17" w:rsidRPr="00950F17">
              <w:rPr>
                <w:noProof/>
                <w:webHidden/>
              </w:rPr>
              <w:fldChar w:fldCharType="end"/>
            </w:r>
          </w:hyperlink>
        </w:p>
        <w:p w14:paraId="025FA440" w14:textId="77777777" w:rsidR="00950F17" w:rsidRPr="00950F17" w:rsidRDefault="003C0083" w:rsidP="00973DD3">
          <w:pPr>
            <w:pStyle w:val="TOC1"/>
            <w:rPr>
              <w:rFonts w:asciiTheme="minorHAnsi" w:eastAsiaTheme="minorEastAsia" w:hAnsiTheme="minorHAnsi"/>
              <w:noProof/>
              <w:sz w:val="22"/>
            </w:rPr>
          </w:pPr>
          <w:hyperlink w:anchor="_Toc526322567" w:history="1">
            <w:r w:rsidR="00950F17" w:rsidRPr="00950F17">
              <w:rPr>
                <w:rStyle w:val="Hyperlink"/>
                <w:noProof/>
              </w:rPr>
              <w:t>DAFTAR GAMBA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7 \h </w:instrText>
            </w:r>
            <w:r w:rsidR="00950F17" w:rsidRPr="00950F17">
              <w:rPr>
                <w:noProof/>
                <w:webHidden/>
              </w:rPr>
            </w:r>
            <w:r w:rsidR="00950F17" w:rsidRPr="00950F17">
              <w:rPr>
                <w:noProof/>
                <w:webHidden/>
              </w:rPr>
              <w:fldChar w:fldCharType="separate"/>
            </w:r>
            <w:r w:rsidR="00740C18">
              <w:rPr>
                <w:noProof/>
                <w:webHidden/>
              </w:rPr>
              <w:t>xiii</w:t>
            </w:r>
            <w:r w:rsidR="00950F17" w:rsidRPr="00950F17">
              <w:rPr>
                <w:noProof/>
                <w:webHidden/>
              </w:rPr>
              <w:fldChar w:fldCharType="end"/>
            </w:r>
          </w:hyperlink>
        </w:p>
        <w:p w14:paraId="2A2CEAF1" w14:textId="77777777" w:rsidR="00950F17" w:rsidRPr="00950F17" w:rsidRDefault="003C0083" w:rsidP="00973DD3">
          <w:pPr>
            <w:pStyle w:val="TOC1"/>
            <w:rPr>
              <w:rFonts w:asciiTheme="minorHAnsi" w:eastAsiaTheme="minorEastAsia" w:hAnsiTheme="minorHAnsi"/>
              <w:noProof/>
              <w:sz w:val="22"/>
            </w:rPr>
          </w:pPr>
          <w:hyperlink w:anchor="_Toc526322568" w:history="1">
            <w:r w:rsidR="00950F17" w:rsidRPr="00950F17">
              <w:rPr>
                <w:rStyle w:val="Hyperlink"/>
                <w:noProof/>
              </w:rPr>
              <w:t>DAFTAR TABEL</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8 \h </w:instrText>
            </w:r>
            <w:r w:rsidR="00950F17" w:rsidRPr="00950F17">
              <w:rPr>
                <w:noProof/>
                <w:webHidden/>
              </w:rPr>
            </w:r>
            <w:r w:rsidR="00950F17" w:rsidRPr="00950F17">
              <w:rPr>
                <w:noProof/>
                <w:webHidden/>
              </w:rPr>
              <w:fldChar w:fldCharType="separate"/>
            </w:r>
            <w:r w:rsidR="00740C18">
              <w:rPr>
                <w:noProof/>
                <w:webHidden/>
              </w:rPr>
              <w:t>xv</w:t>
            </w:r>
            <w:r w:rsidR="00950F17" w:rsidRPr="00950F17">
              <w:rPr>
                <w:noProof/>
                <w:webHidden/>
              </w:rPr>
              <w:fldChar w:fldCharType="end"/>
            </w:r>
          </w:hyperlink>
        </w:p>
        <w:p w14:paraId="183DE22B" w14:textId="77777777" w:rsidR="00950F17" w:rsidRPr="00950F17" w:rsidRDefault="003C0083" w:rsidP="00973DD3">
          <w:pPr>
            <w:pStyle w:val="TOC1"/>
            <w:rPr>
              <w:rFonts w:asciiTheme="minorHAnsi" w:eastAsiaTheme="minorEastAsia" w:hAnsiTheme="minorHAnsi"/>
              <w:noProof/>
              <w:sz w:val="22"/>
            </w:rPr>
          </w:pPr>
          <w:hyperlink w:anchor="_Toc526322569" w:history="1">
            <w:r w:rsidR="00950F17" w:rsidRPr="00950F17">
              <w:rPr>
                <w:rStyle w:val="Hyperlink"/>
                <w:noProof/>
              </w:rPr>
              <w:t>ABSTRAK</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69 \h </w:instrText>
            </w:r>
            <w:r w:rsidR="00950F17" w:rsidRPr="00950F17">
              <w:rPr>
                <w:noProof/>
                <w:webHidden/>
              </w:rPr>
            </w:r>
            <w:r w:rsidR="00950F17" w:rsidRPr="00950F17">
              <w:rPr>
                <w:noProof/>
                <w:webHidden/>
              </w:rPr>
              <w:fldChar w:fldCharType="separate"/>
            </w:r>
            <w:r w:rsidR="00740C18">
              <w:rPr>
                <w:noProof/>
                <w:webHidden/>
              </w:rPr>
              <w:t>xvii</w:t>
            </w:r>
            <w:r w:rsidR="00950F17" w:rsidRPr="00950F17">
              <w:rPr>
                <w:noProof/>
                <w:webHidden/>
              </w:rPr>
              <w:fldChar w:fldCharType="end"/>
            </w:r>
          </w:hyperlink>
        </w:p>
        <w:p w14:paraId="191A4219" w14:textId="77777777" w:rsidR="00950F17" w:rsidRPr="00950F17" w:rsidRDefault="003C0083" w:rsidP="00973DD3">
          <w:pPr>
            <w:pStyle w:val="TOC1"/>
            <w:rPr>
              <w:rFonts w:asciiTheme="minorHAnsi" w:eastAsiaTheme="minorEastAsia" w:hAnsiTheme="minorHAnsi"/>
              <w:noProof/>
              <w:sz w:val="22"/>
            </w:rPr>
          </w:pPr>
          <w:hyperlink w:anchor="_Toc526322570" w:history="1">
            <w:r w:rsidR="00950F17" w:rsidRPr="00950F17">
              <w:rPr>
                <w:rStyle w:val="Hyperlink"/>
                <w:noProof/>
              </w:rPr>
              <w:t>BAB I PENDAHULU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0 \h </w:instrText>
            </w:r>
            <w:r w:rsidR="00950F17" w:rsidRPr="00950F17">
              <w:rPr>
                <w:noProof/>
                <w:webHidden/>
              </w:rPr>
            </w:r>
            <w:r w:rsidR="00950F17" w:rsidRPr="00950F17">
              <w:rPr>
                <w:noProof/>
                <w:webHidden/>
              </w:rPr>
              <w:fldChar w:fldCharType="separate"/>
            </w:r>
            <w:r w:rsidR="00740C18">
              <w:rPr>
                <w:noProof/>
                <w:webHidden/>
              </w:rPr>
              <w:t>1</w:t>
            </w:r>
            <w:r w:rsidR="00950F17" w:rsidRPr="00950F17">
              <w:rPr>
                <w:noProof/>
                <w:webHidden/>
              </w:rPr>
              <w:fldChar w:fldCharType="end"/>
            </w:r>
          </w:hyperlink>
        </w:p>
        <w:p w14:paraId="1F666E95" w14:textId="77777777" w:rsidR="00950F17" w:rsidRPr="00950F17" w:rsidRDefault="003C0083" w:rsidP="00950F17">
          <w:pPr>
            <w:pStyle w:val="TOC2"/>
            <w:rPr>
              <w:rFonts w:asciiTheme="minorHAnsi" w:eastAsiaTheme="minorEastAsia" w:hAnsiTheme="minorHAnsi"/>
              <w:noProof/>
              <w:sz w:val="22"/>
            </w:rPr>
          </w:pPr>
          <w:hyperlink w:anchor="_Toc526322571" w:history="1">
            <w:r w:rsidR="00950F17" w:rsidRPr="00950F17">
              <w:rPr>
                <w:rStyle w:val="Hyperlink"/>
                <w:noProof/>
              </w:rPr>
              <w:t>1.1.</w:t>
            </w:r>
            <w:r w:rsidR="00950F17" w:rsidRPr="00950F17">
              <w:rPr>
                <w:rFonts w:asciiTheme="minorHAnsi" w:eastAsiaTheme="minorEastAsia" w:hAnsiTheme="minorHAnsi"/>
                <w:noProof/>
                <w:sz w:val="22"/>
              </w:rPr>
              <w:tab/>
            </w:r>
            <w:r w:rsidR="00950F17" w:rsidRPr="00950F17">
              <w:rPr>
                <w:rStyle w:val="Hyperlink"/>
                <w:noProof/>
              </w:rPr>
              <w:t>Latar Belakang</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1 \h </w:instrText>
            </w:r>
            <w:r w:rsidR="00950F17" w:rsidRPr="00950F17">
              <w:rPr>
                <w:noProof/>
                <w:webHidden/>
              </w:rPr>
            </w:r>
            <w:r w:rsidR="00950F17" w:rsidRPr="00950F17">
              <w:rPr>
                <w:noProof/>
                <w:webHidden/>
              </w:rPr>
              <w:fldChar w:fldCharType="separate"/>
            </w:r>
            <w:r w:rsidR="00740C18">
              <w:rPr>
                <w:noProof/>
                <w:webHidden/>
              </w:rPr>
              <w:t>1</w:t>
            </w:r>
            <w:r w:rsidR="00950F17" w:rsidRPr="00950F17">
              <w:rPr>
                <w:noProof/>
                <w:webHidden/>
              </w:rPr>
              <w:fldChar w:fldCharType="end"/>
            </w:r>
          </w:hyperlink>
        </w:p>
        <w:p w14:paraId="37AD1821" w14:textId="77777777" w:rsidR="00950F17" w:rsidRPr="00950F17" w:rsidRDefault="003C0083" w:rsidP="00950F17">
          <w:pPr>
            <w:pStyle w:val="TOC2"/>
            <w:rPr>
              <w:rFonts w:asciiTheme="minorHAnsi" w:eastAsiaTheme="minorEastAsia" w:hAnsiTheme="minorHAnsi"/>
              <w:noProof/>
              <w:sz w:val="22"/>
            </w:rPr>
          </w:pPr>
          <w:hyperlink w:anchor="_Toc526322572" w:history="1">
            <w:r w:rsidR="00950F17" w:rsidRPr="00950F17">
              <w:rPr>
                <w:rStyle w:val="Hyperlink"/>
                <w:noProof/>
              </w:rPr>
              <w:t>1.2.</w:t>
            </w:r>
            <w:r w:rsidR="00950F17" w:rsidRPr="00950F17">
              <w:rPr>
                <w:rFonts w:asciiTheme="minorHAnsi" w:eastAsiaTheme="minorEastAsia" w:hAnsiTheme="minorHAnsi"/>
                <w:noProof/>
                <w:sz w:val="22"/>
              </w:rPr>
              <w:tab/>
            </w:r>
            <w:r w:rsidR="00950F17" w:rsidRPr="00950F17">
              <w:rPr>
                <w:rStyle w:val="Hyperlink"/>
                <w:noProof/>
              </w:rPr>
              <w:t>Perumusan Masalah</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2 \h </w:instrText>
            </w:r>
            <w:r w:rsidR="00950F17" w:rsidRPr="00950F17">
              <w:rPr>
                <w:noProof/>
                <w:webHidden/>
              </w:rPr>
            </w:r>
            <w:r w:rsidR="00950F17" w:rsidRPr="00950F17">
              <w:rPr>
                <w:noProof/>
                <w:webHidden/>
              </w:rPr>
              <w:fldChar w:fldCharType="separate"/>
            </w:r>
            <w:r w:rsidR="00740C18">
              <w:rPr>
                <w:noProof/>
                <w:webHidden/>
              </w:rPr>
              <w:t>2</w:t>
            </w:r>
            <w:r w:rsidR="00950F17" w:rsidRPr="00950F17">
              <w:rPr>
                <w:noProof/>
                <w:webHidden/>
              </w:rPr>
              <w:fldChar w:fldCharType="end"/>
            </w:r>
          </w:hyperlink>
        </w:p>
        <w:p w14:paraId="06838734" w14:textId="77777777" w:rsidR="00950F17" w:rsidRPr="00950F17" w:rsidRDefault="003C0083" w:rsidP="00950F17">
          <w:pPr>
            <w:pStyle w:val="TOC2"/>
            <w:rPr>
              <w:rFonts w:asciiTheme="minorHAnsi" w:eastAsiaTheme="minorEastAsia" w:hAnsiTheme="minorHAnsi"/>
              <w:noProof/>
              <w:sz w:val="22"/>
            </w:rPr>
          </w:pPr>
          <w:hyperlink w:anchor="_Toc526322573" w:history="1">
            <w:r w:rsidR="00950F17" w:rsidRPr="00950F17">
              <w:rPr>
                <w:rStyle w:val="Hyperlink"/>
                <w:noProof/>
              </w:rPr>
              <w:t>1.3.</w:t>
            </w:r>
            <w:r w:rsidR="00950F17" w:rsidRPr="00950F17">
              <w:rPr>
                <w:rFonts w:asciiTheme="minorHAnsi" w:eastAsiaTheme="minorEastAsia" w:hAnsiTheme="minorHAnsi"/>
                <w:noProof/>
                <w:sz w:val="22"/>
              </w:rPr>
              <w:tab/>
            </w:r>
            <w:r w:rsidR="00950F17" w:rsidRPr="00950F17">
              <w:rPr>
                <w:rStyle w:val="Hyperlink"/>
                <w:noProof/>
              </w:rPr>
              <w:t>Pembatasan Masalah</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3 \h </w:instrText>
            </w:r>
            <w:r w:rsidR="00950F17" w:rsidRPr="00950F17">
              <w:rPr>
                <w:noProof/>
                <w:webHidden/>
              </w:rPr>
            </w:r>
            <w:r w:rsidR="00950F17" w:rsidRPr="00950F17">
              <w:rPr>
                <w:noProof/>
                <w:webHidden/>
              </w:rPr>
              <w:fldChar w:fldCharType="separate"/>
            </w:r>
            <w:r w:rsidR="00740C18">
              <w:rPr>
                <w:noProof/>
                <w:webHidden/>
              </w:rPr>
              <w:t>2</w:t>
            </w:r>
            <w:r w:rsidR="00950F17" w:rsidRPr="00950F17">
              <w:rPr>
                <w:noProof/>
                <w:webHidden/>
              </w:rPr>
              <w:fldChar w:fldCharType="end"/>
            </w:r>
          </w:hyperlink>
        </w:p>
        <w:p w14:paraId="7EE687DD" w14:textId="77777777" w:rsidR="00950F17" w:rsidRPr="00950F17" w:rsidRDefault="003C0083" w:rsidP="00950F17">
          <w:pPr>
            <w:pStyle w:val="TOC2"/>
            <w:rPr>
              <w:rFonts w:asciiTheme="minorHAnsi" w:eastAsiaTheme="minorEastAsia" w:hAnsiTheme="minorHAnsi"/>
              <w:noProof/>
              <w:sz w:val="22"/>
            </w:rPr>
          </w:pPr>
          <w:hyperlink w:anchor="_Toc526322574" w:history="1">
            <w:r w:rsidR="00950F17" w:rsidRPr="00950F17">
              <w:rPr>
                <w:rStyle w:val="Hyperlink"/>
                <w:noProof/>
              </w:rPr>
              <w:t>1.4.</w:t>
            </w:r>
            <w:r w:rsidR="00950F17" w:rsidRPr="00950F17">
              <w:rPr>
                <w:rFonts w:asciiTheme="minorHAnsi" w:eastAsiaTheme="minorEastAsia" w:hAnsiTheme="minorHAnsi"/>
                <w:noProof/>
                <w:sz w:val="22"/>
              </w:rPr>
              <w:tab/>
            </w:r>
            <w:r w:rsidR="00950F17" w:rsidRPr="00950F17">
              <w:rPr>
                <w:rStyle w:val="Hyperlink"/>
                <w:noProof/>
              </w:rPr>
              <w:t>Tujuan Peneliti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4 \h </w:instrText>
            </w:r>
            <w:r w:rsidR="00950F17" w:rsidRPr="00950F17">
              <w:rPr>
                <w:noProof/>
                <w:webHidden/>
              </w:rPr>
            </w:r>
            <w:r w:rsidR="00950F17" w:rsidRPr="00950F17">
              <w:rPr>
                <w:noProof/>
                <w:webHidden/>
              </w:rPr>
              <w:fldChar w:fldCharType="separate"/>
            </w:r>
            <w:r w:rsidR="00740C18">
              <w:rPr>
                <w:noProof/>
                <w:webHidden/>
              </w:rPr>
              <w:t>2</w:t>
            </w:r>
            <w:r w:rsidR="00950F17" w:rsidRPr="00950F17">
              <w:rPr>
                <w:noProof/>
                <w:webHidden/>
              </w:rPr>
              <w:fldChar w:fldCharType="end"/>
            </w:r>
          </w:hyperlink>
        </w:p>
        <w:p w14:paraId="6CF72F68" w14:textId="77777777" w:rsidR="00950F17" w:rsidRPr="00950F17" w:rsidRDefault="003C0083" w:rsidP="00950F17">
          <w:pPr>
            <w:pStyle w:val="TOC2"/>
            <w:rPr>
              <w:rFonts w:asciiTheme="minorHAnsi" w:eastAsiaTheme="minorEastAsia" w:hAnsiTheme="minorHAnsi"/>
              <w:noProof/>
              <w:sz w:val="22"/>
            </w:rPr>
          </w:pPr>
          <w:hyperlink w:anchor="_Toc526322575" w:history="1">
            <w:r w:rsidR="00950F17" w:rsidRPr="00950F17">
              <w:rPr>
                <w:rStyle w:val="Hyperlink"/>
                <w:noProof/>
              </w:rPr>
              <w:t>1.5.</w:t>
            </w:r>
            <w:r w:rsidR="00950F17" w:rsidRPr="00950F17">
              <w:rPr>
                <w:rFonts w:asciiTheme="minorHAnsi" w:eastAsiaTheme="minorEastAsia" w:hAnsiTheme="minorHAnsi"/>
                <w:noProof/>
                <w:sz w:val="22"/>
              </w:rPr>
              <w:tab/>
            </w:r>
            <w:r w:rsidR="00950F17" w:rsidRPr="00950F17">
              <w:rPr>
                <w:rStyle w:val="Hyperlink"/>
                <w:noProof/>
              </w:rPr>
              <w:t>Manfaat Peneliti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5 \h </w:instrText>
            </w:r>
            <w:r w:rsidR="00950F17" w:rsidRPr="00950F17">
              <w:rPr>
                <w:noProof/>
                <w:webHidden/>
              </w:rPr>
            </w:r>
            <w:r w:rsidR="00950F17" w:rsidRPr="00950F17">
              <w:rPr>
                <w:noProof/>
                <w:webHidden/>
              </w:rPr>
              <w:fldChar w:fldCharType="separate"/>
            </w:r>
            <w:r w:rsidR="00740C18">
              <w:rPr>
                <w:noProof/>
                <w:webHidden/>
              </w:rPr>
              <w:t>2</w:t>
            </w:r>
            <w:r w:rsidR="00950F17" w:rsidRPr="00950F17">
              <w:rPr>
                <w:noProof/>
                <w:webHidden/>
              </w:rPr>
              <w:fldChar w:fldCharType="end"/>
            </w:r>
          </w:hyperlink>
        </w:p>
        <w:p w14:paraId="61E28803" w14:textId="77777777" w:rsidR="00950F17" w:rsidRPr="00950F17" w:rsidRDefault="003C0083" w:rsidP="00950F17">
          <w:pPr>
            <w:pStyle w:val="TOC2"/>
            <w:rPr>
              <w:rFonts w:asciiTheme="minorHAnsi" w:eastAsiaTheme="minorEastAsia" w:hAnsiTheme="minorHAnsi"/>
              <w:noProof/>
              <w:sz w:val="22"/>
            </w:rPr>
          </w:pPr>
          <w:hyperlink w:anchor="_Toc526322576" w:history="1">
            <w:r w:rsidR="00950F17" w:rsidRPr="00950F17">
              <w:rPr>
                <w:rStyle w:val="Hyperlink"/>
                <w:noProof/>
              </w:rPr>
              <w:t>1.6.</w:t>
            </w:r>
            <w:r w:rsidR="00950F17" w:rsidRPr="00950F17">
              <w:rPr>
                <w:rFonts w:asciiTheme="minorHAnsi" w:eastAsiaTheme="minorEastAsia" w:hAnsiTheme="minorHAnsi"/>
                <w:noProof/>
                <w:sz w:val="22"/>
              </w:rPr>
              <w:tab/>
            </w:r>
            <w:r w:rsidR="00950F17" w:rsidRPr="00950F17">
              <w:rPr>
                <w:rStyle w:val="Hyperlink"/>
                <w:noProof/>
              </w:rPr>
              <w:t>Sistematika Penulis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6 \h </w:instrText>
            </w:r>
            <w:r w:rsidR="00950F17" w:rsidRPr="00950F17">
              <w:rPr>
                <w:noProof/>
                <w:webHidden/>
              </w:rPr>
            </w:r>
            <w:r w:rsidR="00950F17" w:rsidRPr="00950F17">
              <w:rPr>
                <w:noProof/>
                <w:webHidden/>
              </w:rPr>
              <w:fldChar w:fldCharType="separate"/>
            </w:r>
            <w:r w:rsidR="00740C18">
              <w:rPr>
                <w:noProof/>
                <w:webHidden/>
              </w:rPr>
              <w:t>3</w:t>
            </w:r>
            <w:r w:rsidR="00950F17" w:rsidRPr="00950F17">
              <w:rPr>
                <w:noProof/>
                <w:webHidden/>
              </w:rPr>
              <w:fldChar w:fldCharType="end"/>
            </w:r>
          </w:hyperlink>
        </w:p>
        <w:p w14:paraId="4A88D632" w14:textId="77777777" w:rsidR="00950F17" w:rsidRPr="00950F17" w:rsidRDefault="003C0083" w:rsidP="00973DD3">
          <w:pPr>
            <w:pStyle w:val="TOC1"/>
            <w:rPr>
              <w:rFonts w:asciiTheme="minorHAnsi" w:eastAsiaTheme="minorEastAsia" w:hAnsiTheme="minorHAnsi"/>
              <w:noProof/>
              <w:sz w:val="22"/>
            </w:rPr>
          </w:pPr>
          <w:hyperlink w:anchor="_Toc526322577" w:history="1">
            <w:r w:rsidR="00950F17" w:rsidRPr="00950F17">
              <w:rPr>
                <w:rStyle w:val="Hyperlink"/>
                <w:noProof/>
              </w:rPr>
              <w:t>BAB II TINJAUAN PUSTAKA</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7 \h </w:instrText>
            </w:r>
            <w:r w:rsidR="00950F17" w:rsidRPr="00950F17">
              <w:rPr>
                <w:noProof/>
                <w:webHidden/>
              </w:rPr>
            </w:r>
            <w:r w:rsidR="00950F17" w:rsidRPr="00950F17">
              <w:rPr>
                <w:noProof/>
                <w:webHidden/>
              </w:rPr>
              <w:fldChar w:fldCharType="separate"/>
            </w:r>
            <w:r w:rsidR="00740C18">
              <w:rPr>
                <w:noProof/>
                <w:webHidden/>
              </w:rPr>
              <w:t>4</w:t>
            </w:r>
            <w:r w:rsidR="00950F17" w:rsidRPr="00950F17">
              <w:rPr>
                <w:noProof/>
                <w:webHidden/>
              </w:rPr>
              <w:fldChar w:fldCharType="end"/>
            </w:r>
          </w:hyperlink>
        </w:p>
        <w:p w14:paraId="7E8E26B5" w14:textId="77777777" w:rsidR="00950F17" w:rsidRPr="00950F17" w:rsidRDefault="003C0083" w:rsidP="00950F17">
          <w:pPr>
            <w:pStyle w:val="TOC2"/>
            <w:rPr>
              <w:rFonts w:asciiTheme="minorHAnsi" w:eastAsiaTheme="minorEastAsia" w:hAnsiTheme="minorHAnsi"/>
              <w:noProof/>
              <w:sz w:val="22"/>
            </w:rPr>
          </w:pPr>
          <w:hyperlink w:anchor="_Toc526322578" w:history="1">
            <w:r w:rsidR="00950F17" w:rsidRPr="00950F17">
              <w:rPr>
                <w:rStyle w:val="Hyperlink"/>
                <w:noProof/>
              </w:rPr>
              <w:t>2.1.</w:t>
            </w:r>
            <w:r w:rsidR="00950F17" w:rsidRPr="00950F17">
              <w:rPr>
                <w:rFonts w:asciiTheme="minorHAnsi" w:eastAsiaTheme="minorEastAsia" w:hAnsiTheme="minorHAnsi"/>
                <w:noProof/>
                <w:sz w:val="22"/>
              </w:rPr>
              <w:tab/>
            </w:r>
            <w:r w:rsidR="00950F17" w:rsidRPr="00950F17">
              <w:rPr>
                <w:rStyle w:val="Hyperlink"/>
                <w:noProof/>
              </w:rPr>
              <w:t>Tinjauan pustaka</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8 \h </w:instrText>
            </w:r>
            <w:r w:rsidR="00950F17" w:rsidRPr="00950F17">
              <w:rPr>
                <w:noProof/>
                <w:webHidden/>
              </w:rPr>
            </w:r>
            <w:r w:rsidR="00950F17" w:rsidRPr="00950F17">
              <w:rPr>
                <w:noProof/>
                <w:webHidden/>
              </w:rPr>
              <w:fldChar w:fldCharType="separate"/>
            </w:r>
            <w:r w:rsidR="00740C18">
              <w:rPr>
                <w:noProof/>
                <w:webHidden/>
              </w:rPr>
              <w:t>4</w:t>
            </w:r>
            <w:r w:rsidR="00950F17" w:rsidRPr="00950F17">
              <w:rPr>
                <w:noProof/>
                <w:webHidden/>
              </w:rPr>
              <w:fldChar w:fldCharType="end"/>
            </w:r>
          </w:hyperlink>
        </w:p>
        <w:p w14:paraId="2E6FF932" w14:textId="77777777" w:rsidR="00950F17" w:rsidRPr="00950F17" w:rsidRDefault="003C0083" w:rsidP="00950F17">
          <w:pPr>
            <w:pStyle w:val="TOC2"/>
            <w:rPr>
              <w:rFonts w:asciiTheme="minorHAnsi" w:eastAsiaTheme="minorEastAsia" w:hAnsiTheme="minorHAnsi"/>
              <w:noProof/>
              <w:sz w:val="22"/>
            </w:rPr>
          </w:pPr>
          <w:hyperlink w:anchor="_Toc526322579" w:history="1">
            <w:r w:rsidR="00950F17" w:rsidRPr="00950F17">
              <w:rPr>
                <w:rStyle w:val="Hyperlink"/>
                <w:noProof/>
              </w:rPr>
              <w:t>2.2.</w:t>
            </w:r>
            <w:r w:rsidR="00950F17" w:rsidRPr="00950F17">
              <w:rPr>
                <w:rFonts w:asciiTheme="minorHAnsi" w:eastAsiaTheme="minorEastAsia" w:hAnsiTheme="minorHAnsi"/>
                <w:noProof/>
                <w:sz w:val="22"/>
              </w:rPr>
              <w:tab/>
            </w:r>
            <w:r w:rsidR="00950F17" w:rsidRPr="00950F17">
              <w:rPr>
                <w:rStyle w:val="Hyperlink"/>
                <w:noProof/>
              </w:rPr>
              <w:t>Dasar Teori</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79 \h </w:instrText>
            </w:r>
            <w:r w:rsidR="00950F17" w:rsidRPr="00950F17">
              <w:rPr>
                <w:noProof/>
                <w:webHidden/>
              </w:rPr>
            </w:r>
            <w:r w:rsidR="00950F17" w:rsidRPr="00950F17">
              <w:rPr>
                <w:noProof/>
                <w:webHidden/>
              </w:rPr>
              <w:fldChar w:fldCharType="separate"/>
            </w:r>
            <w:r w:rsidR="00740C18">
              <w:rPr>
                <w:noProof/>
                <w:webHidden/>
              </w:rPr>
              <w:t>5</w:t>
            </w:r>
            <w:r w:rsidR="00950F17" w:rsidRPr="00950F17">
              <w:rPr>
                <w:noProof/>
                <w:webHidden/>
              </w:rPr>
              <w:fldChar w:fldCharType="end"/>
            </w:r>
          </w:hyperlink>
        </w:p>
        <w:p w14:paraId="18B7CE5B" w14:textId="77777777" w:rsidR="00950F17" w:rsidRPr="00950F17" w:rsidRDefault="003C0083" w:rsidP="00973DD3">
          <w:pPr>
            <w:pStyle w:val="TOC3"/>
            <w:rPr>
              <w:rFonts w:asciiTheme="minorHAnsi" w:eastAsiaTheme="minorEastAsia" w:hAnsiTheme="minorHAnsi"/>
              <w:sz w:val="22"/>
            </w:rPr>
          </w:pPr>
          <w:hyperlink w:anchor="_Toc526322580" w:history="1">
            <w:r w:rsidR="00950F17" w:rsidRPr="00950F17">
              <w:rPr>
                <w:rStyle w:val="Hyperlink"/>
              </w:rPr>
              <w:t>2.2.1.</w:t>
            </w:r>
            <w:r w:rsidR="00950F17" w:rsidRPr="00950F17">
              <w:rPr>
                <w:rFonts w:asciiTheme="minorHAnsi" w:eastAsiaTheme="minorEastAsia" w:hAnsiTheme="minorHAnsi"/>
                <w:sz w:val="22"/>
              </w:rPr>
              <w:tab/>
            </w:r>
            <w:r w:rsidR="00950F17" w:rsidRPr="00950F17">
              <w:rPr>
                <w:rStyle w:val="Hyperlink"/>
                <w:i/>
                <w:iCs/>
              </w:rPr>
              <w:t>Teks Mining</w:t>
            </w:r>
            <w:r w:rsidR="00950F17" w:rsidRPr="00950F17">
              <w:rPr>
                <w:webHidden/>
              </w:rPr>
              <w:tab/>
            </w:r>
            <w:r w:rsidR="00950F17" w:rsidRPr="00950F17">
              <w:rPr>
                <w:webHidden/>
              </w:rPr>
              <w:fldChar w:fldCharType="begin"/>
            </w:r>
            <w:r w:rsidR="00950F17" w:rsidRPr="00950F17">
              <w:rPr>
                <w:webHidden/>
              </w:rPr>
              <w:instrText xml:space="preserve"> PAGEREF _Toc526322580 \h </w:instrText>
            </w:r>
            <w:r w:rsidR="00950F17" w:rsidRPr="00950F17">
              <w:rPr>
                <w:webHidden/>
              </w:rPr>
            </w:r>
            <w:r w:rsidR="00950F17" w:rsidRPr="00950F17">
              <w:rPr>
                <w:webHidden/>
              </w:rPr>
              <w:fldChar w:fldCharType="separate"/>
            </w:r>
            <w:r w:rsidR="00740C18">
              <w:rPr>
                <w:webHidden/>
              </w:rPr>
              <w:t>5</w:t>
            </w:r>
            <w:r w:rsidR="00950F17" w:rsidRPr="00950F17">
              <w:rPr>
                <w:webHidden/>
              </w:rPr>
              <w:fldChar w:fldCharType="end"/>
            </w:r>
          </w:hyperlink>
        </w:p>
        <w:p w14:paraId="5E742EB5" w14:textId="77777777" w:rsidR="00950F17" w:rsidRPr="00950F17" w:rsidRDefault="003C0083" w:rsidP="00973DD3">
          <w:pPr>
            <w:pStyle w:val="TOC3"/>
            <w:rPr>
              <w:rFonts w:asciiTheme="minorHAnsi" w:eastAsiaTheme="minorEastAsia" w:hAnsiTheme="minorHAnsi"/>
              <w:sz w:val="22"/>
            </w:rPr>
          </w:pPr>
          <w:hyperlink w:anchor="_Toc526322581" w:history="1">
            <w:r w:rsidR="00950F17" w:rsidRPr="00950F17">
              <w:rPr>
                <w:rStyle w:val="Hyperlink"/>
              </w:rPr>
              <w:t>2.2.2.</w:t>
            </w:r>
            <w:r w:rsidR="00950F17" w:rsidRPr="00950F17">
              <w:rPr>
                <w:rFonts w:asciiTheme="minorHAnsi" w:eastAsiaTheme="minorEastAsia" w:hAnsiTheme="minorHAnsi"/>
                <w:sz w:val="22"/>
              </w:rPr>
              <w:tab/>
            </w:r>
            <w:r w:rsidR="00950F17" w:rsidRPr="00950F17">
              <w:rPr>
                <w:rStyle w:val="Hyperlink"/>
              </w:rPr>
              <w:t>TF – IDF</w:t>
            </w:r>
            <w:r w:rsidR="00950F17" w:rsidRPr="00950F17">
              <w:rPr>
                <w:webHidden/>
              </w:rPr>
              <w:tab/>
            </w:r>
            <w:r w:rsidR="00950F17" w:rsidRPr="00950F17">
              <w:rPr>
                <w:webHidden/>
              </w:rPr>
              <w:fldChar w:fldCharType="begin"/>
            </w:r>
            <w:r w:rsidR="00950F17" w:rsidRPr="00950F17">
              <w:rPr>
                <w:webHidden/>
              </w:rPr>
              <w:instrText xml:space="preserve"> PAGEREF _Toc526322581 \h </w:instrText>
            </w:r>
            <w:r w:rsidR="00950F17" w:rsidRPr="00950F17">
              <w:rPr>
                <w:webHidden/>
              </w:rPr>
            </w:r>
            <w:r w:rsidR="00950F17" w:rsidRPr="00950F17">
              <w:rPr>
                <w:webHidden/>
              </w:rPr>
              <w:fldChar w:fldCharType="separate"/>
            </w:r>
            <w:r w:rsidR="00740C18">
              <w:rPr>
                <w:webHidden/>
              </w:rPr>
              <w:t>6</w:t>
            </w:r>
            <w:r w:rsidR="00950F17" w:rsidRPr="00950F17">
              <w:rPr>
                <w:webHidden/>
              </w:rPr>
              <w:fldChar w:fldCharType="end"/>
            </w:r>
          </w:hyperlink>
        </w:p>
        <w:p w14:paraId="2A30B1B1" w14:textId="77777777" w:rsidR="00950F17" w:rsidRPr="00950F17" w:rsidRDefault="003C0083" w:rsidP="00973DD3">
          <w:pPr>
            <w:pStyle w:val="TOC3"/>
            <w:rPr>
              <w:rFonts w:asciiTheme="minorHAnsi" w:eastAsiaTheme="minorEastAsia" w:hAnsiTheme="minorHAnsi"/>
              <w:sz w:val="22"/>
            </w:rPr>
          </w:pPr>
          <w:hyperlink w:anchor="_Toc526322582" w:history="1">
            <w:r w:rsidR="00950F17" w:rsidRPr="00950F17">
              <w:rPr>
                <w:rStyle w:val="Hyperlink"/>
              </w:rPr>
              <w:t>2.2.3.</w:t>
            </w:r>
            <w:r w:rsidR="00950F17" w:rsidRPr="00950F17">
              <w:rPr>
                <w:rFonts w:asciiTheme="minorHAnsi" w:eastAsiaTheme="minorEastAsia" w:hAnsiTheme="minorHAnsi"/>
                <w:sz w:val="22"/>
              </w:rPr>
              <w:tab/>
            </w:r>
            <w:r w:rsidR="00950F17" w:rsidRPr="00950F17">
              <w:rPr>
                <w:rStyle w:val="Hyperlink"/>
                <w:i/>
                <w:iCs/>
              </w:rPr>
              <w:t>Cosine Similarity</w:t>
            </w:r>
            <w:r w:rsidR="00950F17" w:rsidRPr="00950F17">
              <w:rPr>
                <w:webHidden/>
              </w:rPr>
              <w:tab/>
            </w:r>
            <w:r w:rsidR="00950F17" w:rsidRPr="00950F17">
              <w:rPr>
                <w:webHidden/>
              </w:rPr>
              <w:fldChar w:fldCharType="begin"/>
            </w:r>
            <w:r w:rsidR="00950F17" w:rsidRPr="00950F17">
              <w:rPr>
                <w:webHidden/>
              </w:rPr>
              <w:instrText xml:space="preserve"> PAGEREF _Toc526322582 \h </w:instrText>
            </w:r>
            <w:r w:rsidR="00950F17" w:rsidRPr="00950F17">
              <w:rPr>
                <w:webHidden/>
              </w:rPr>
            </w:r>
            <w:r w:rsidR="00950F17" w:rsidRPr="00950F17">
              <w:rPr>
                <w:webHidden/>
              </w:rPr>
              <w:fldChar w:fldCharType="separate"/>
            </w:r>
            <w:r w:rsidR="00740C18">
              <w:rPr>
                <w:webHidden/>
              </w:rPr>
              <w:t>6</w:t>
            </w:r>
            <w:r w:rsidR="00950F17" w:rsidRPr="00950F17">
              <w:rPr>
                <w:webHidden/>
              </w:rPr>
              <w:fldChar w:fldCharType="end"/>
            </w:r>
          </w:hyperlink>
        </w:p>
        <w:p w14:paraId="291DA845" w14:textId="77777777" w:rsidR="00950F17" w:rsidRPr="00950F17" w:rsidRDefault="003C0083" w:rsidP="00973DD3">
          <w:pPr>
            <w:pStyle w:val="TOC3"/>
            <w:rPr>
              <w:rFonts w:asciiTheme="minorHAnsi" w:eastAsiaTheme="minorEastAsia" w:hAnsiTheme="minorHAnsi"/>
              <w:sz w:val="22"/>
            </w:rPr>
          </w:pPr>
          <w:hyperlink w:anchor="_Toc526322583" w:history="1">
            <w:r w:rsidR="00950F17" w:rsidRPr="00950F17">
              <w:rPr>
                <w:rStyle w:val="Hyperlink"/>
              </w:rPr>
              <w:t>2.2.4.</w:t>
            </w:r>
            <w:r w:rsidR="00950F17" w:rsidRPr="00950F17">
              <w:rPr>
                <w:rFonts w:asciiTheme="minorHAnsi" w:eastAsiaTheme="minorEastAsia" w:hAnsiTheme="minorHAnsi"/>
                <w:sz w:val="22"/>
              </w:rPr>
              <w:tab/>
            </w:r>
            <w:r w:rsidR="00950F17" w:rsidRPr="00950F17">
              <w:rPr>
                <w:rStyle w:val="Hyperlink"/>
                <w:i/>
                <w:iCs/>
              </w:rPr>
              <w:t>Precision</w:t>
            </w:r>
            <w:r w:rsidR="00950F17" w:rsidRPr="00950F17">
              <w:rPr>
                <w:rStyle w:val="Hyperlink"/>
              </w:rPr>
              <w:t xml:space="preserve"> dan </w:t>
            </w:r>
            <w:r w:rsidR="00950F17" w:rsidRPr="00950F17">
              <w:rPr>
                <w:rStyle w:val="Hyperlink"/>
                <w:i/>
                <w:iCs/>
              </w:rPr>
              <w:t>Recall</w:t>
            </w:r>
            <w:r w:rsidR="00950F17" w:rsidRPr="00950F17">
              <w:rPr>
                <w:webHidden/>
              </w:rPr>
              <w:tab/>
            </w:r>
            <w:r w:rsidR="00950F17" w:rsidRPr="00950F17">
              <w:rPr>
                <w:webHidden/>
              </w:rPr>
              <w:fldChar w:fldCharType="begin"/>
            </w:r>
            <w:r w:rsidR="00950F17" w:rsidRPr="00950F17">
              <w:rPr>
                <w:webHidden/>
              </w:rPr>
              <w:instrText xml:space="preserve"> PAGEREF _Toc526322583 \h </w:instrText>
            </w:r>
            <w:r w:rsidR="00950F17" w:rsidRPr="00950F17">
              <w:rPr>
                <w:webHidden/>
              </w:rPr>
            </w:r>
            <w:r w:rsidR="00950F17" w:rsidRPr="00950F17">
              <w:rPr>
                <w:webHidden/>
              </w:rPr>
              <w:fldChar w:fldCharType="separate"/>
            </w:r>
            <w:r w:rsidR="00740C18">
              <w:rPr>
                <w:webHidden/>
              </w:rPr>
              <w:t>7</w:t>
            </w:r>
            <w:r w:rsidR="00950F17" w:rsidRPr="00950F17">
              <w:rPr>
                <w:webHidden/>
              </w:rPr>
              <w:fldChar w:fldCharType="end"/>
            </w:r>
          </w:hyperlink>
        </w:p>
        <w:p w14:paraId="71CD3827" w14:textId="77777777" w:rsidR="00950F17" w:rsidRPr="00950F17" w:rsidRDefault="003C0083" w:rsidP="00973DD3">
          <w:pPr>
            <w:pStyle w:val="TOC1"/>
            <w:rPr>
              <w:rFonts w:asciiTheme="minorHAnsi" w:eastAsiaTheme="minorEastAsia" w:hAnsiTheme="minorHAnsi"/>
              <w:noProof/>
              <w:sz w:val="22"/>
            </w:rPr>
          </w:pPr>
          <w:hyperlink w:anchor="_Toc526322584" w:history="1">
            <w:r w:rsidR="00950F17" w:rsidRPr="00950F17">
              <w:rPr>
                <w:rStyle w:val="Hyperlink"/>
                <w:noProof/>
              </w:rPr>
              <w:t>BAB III ANALISA DAN PERANCANG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84 \h </w:instrText>
            </w:r>
            <w:r w:rsidR="00950F17" w:rsidRPr="00950F17">
              <w:rPr>
                <w:noProof/>
                <w:webHidden/>
              </w:rPr>
            </w:r>
            <w:r w:rsidR="00950F17" w:rsidRPr="00950F17">
              <w:rPr>
                <w:noProof/>
                <w:webHidden/>
              </w:rPr>
              <w:fldChar w:fldCharType="separate"/>
            </w:r>
            <w:r w:rsidR="00740C18">
              <w:rPr>
                <w:noProof/>
                <w:webHidden/>
              </w:rPr>
              <w:t>9</w:t>
            </w:r>
            <w:r w:rsidR="00950F17" w:rsidRPr="00950F17">
              <w:rPr>
                <w:noProof/>
                <w:webHidden/>
              </w:rPr>
              <w:fldChar w:fldCharType="end"/>
            </w:r>
          </w:hyperlink>
        </w:p>
        <w:p w14:paraId="68F02F3F" w14:textId="77777777" w:rsidR="00950F17" w:rsidRPr="00950F17" w:rsidRDefault="003C0083" w:rsidP="00950F17">
          <w:pPr>
            <w:pStyle w:val="TOC2"/>
            <w:rPr>
              <w:rFonts w:asciiTheme="minorHAnsi" w:eastAsiaTheme="minorEastAsia" w:hAnsiTheme="minorHAnsi"/>
              <w:noProof/>
              <w:sz w:val="22"/>
            </w:rPr>
          </w:pPr>
          <w:hyperlink w:anchor="_Toc526322585" w:history="1">
            <w:r w:rsidR="00950F17" w:rsidRPr="00950F17">
              <w:rPr>
                <w:rStyle w:val="Hyperlink"/>
                <w:noProof/>
              </w:rPr>
              <w:t>3.1.</w:t>
            </w:r>
            <w:r w:rsidR="00950F17" w:rsidRPr="00950F17">
              <w:rPr>
                <w:rFonts w:asciiTheme="minorHAnsi" w:eastAsiaTheme="minorEastAsia" w:hAnsiTheme="minorHAnsi"/>
                <w:noProof/>
                <w:sz w:val="22"/>
              </w:rPr>
              <w:tab/>
            </w:r>
            <w:r w:rsidR="00950F17" w:rsidRPr="00950F17">
              <w:rPr>
                <w:rStyle w:val="Hyperlink"/>
                <w:noProof/>
              </w:rPr>
              <w:t>Metodologi Peneliti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85 \h </w:instrText>
            </w:r>
            <w:r w:rsidR="00950F17" w:rsidRPr="00950F17">
              <w:rPr>
                <w:noProof/>
                <w:webHidden/>
              </w:rPr>
            </w:r>
            <w:r w:rsidR="00950F17" w:rsidRPr="00950F17">
              <w:rPr>
                <w:noProof/>
                <w:webHidden/>
              </w:rPr>
              <w:fldChar w:fldCharType="separate"/>
            </w:r>
            <w:r w:rsidR="00740C18">
              <w:rPr>
                <w:noProof/>
                <w:webHidden/>
              </w:rPr>
              <w:t>9</w:t>
            </w:r>
            <w:r w:rsidR="00950F17" w:rsidRPr="00950F17">
              <w:rPr>
                <w:noProof/>
                <w:webHidden/>
              </w:rPr>
              <w:fldChar w:fldCharType="end"/>
            </w:r>
          </w:hyperlink>
        </w:p>
        <w:p w14:paraId="6151601F" w14:textId="77777777" w:rsidR="00950F17" w:rsidRPr="00950F17" w:rsidRDefault="003C0083" w:rsidP="00973DD3">
          <w:pPr>
            <w:pStyle w:val="TOC3"/>
            <w:rPr>
              <w:rFonts w:asciiTheme="minorHAnsi" w:eastAsiaTheme="minorEastAsia" w:hAnsiTheme="minorHAnsi"/>
              <w:sz w:val="22"/>
            </w:rPr>
          </w:pPr>
          <w:hyperlink w:anchor="_Toc526322586" w:history="1">
            <w:r w:rsidR="00950F17" w:rsidRPr="00950F17">
              <w:rPr>
                <w:rStyle w:val="Hyperlink"/>
              </w:rPr>
              <w:t>3.1.1</w:t>
            </w:r>
            <w:r w:rsidR="00950F17" w:rsidRPr="00950F17">
              <w:rPr>
                <w:rFonts w:asciiTheme="minorHAnsi" w:eastAsiaTheme="minorEastAsia" w:hAnsiTheme="minorHAnsi"/>
                <w:sz w:val="22"/>
              </w:rPr>
              <w:tab/>
            </w:r>
            <w:r w:rsidR="00950F17" w:rsidRPr="00950F17">
              <w:rPr>
                <w:rStyle w:val="Hyperlink"/>
              </w:rPr>
              <w:t>Pengumpulan Data</w:t>
            </w:r>
            <w:r w:rsidR="00950F17" w:rsidRPr="00950F17">
              <w:rPr>
                <w:webHidden/>
              </w:rPr>
              <w:tab/>
            </w:r>
            <w:r w:rsidR="00950F17" w:rsidRPr="00950F17">
              <w:rPr>
                <w:webHidden/>
              </w:rPr>
              <w:fldChar w:fldCharType="begin"/>
            </w:r>
            <w:r w:rsidR="00950F17" w:rsidRPr="00950F17">
              <w:rPr>
                <w:webHidden/>
              </w:rPr>
              <w:instrText xml:space="preserve"> PAGEREF _Toc526322586 \h </w:instrText>
            </w:r>
            <w:r w:rsidR="00950F17" w:rsidRPr="00950F17">
              <w:rPr>
                <w:webHidden/>
              </w:rPr>
            </w:r>
            <w:r w:rsidR="00950F17" w:rsidRPr="00950F17">
              <w:rPr>
                <w:webHidden/>
              </w:rPr>
              <w:fldChar w:fldCharType="separate"/>
            </w:r>
            <w:r w:rsidR="00740C18">
              <w:rPr>
                <w:webHidden/>
              </w:rPr>
              <w:t>9</w:t>
            </w:r>
            <w:r w:rsidR="00950F17" w:rsidRPr="00950F17">
              <w:rPr>
                <w:webHidden/>
              </w:rPr>
              <w:fldChar w:fldCharType="end"/>
            </w:r>
          </w:hyperlink>
        </w:p>
        <w:p w14:paraId="09E1761B" w14:textId="77777777" w:rsidR="00950F17" w:rsidRPr="00950F17" w:rsidRDefault="003C0083" w:rsidP="00973DD3">
          <w:pPr>
            <w:pStyle w:val="TOC3"/>
            <w:rPr>
              <w:rFonts w:asciiTheme="minorHAnsi" w:eastAsiaTheme="minorEastAsia" w:hAnsiTheme="minorHAnsi"/>
              <w:sz w:val="22"/>
            </w:rPr>
          </w:pPr>
          <w:hyperlink w:anchor="_Toc526322587" w:history="1">
            <w:r w:rsidR="00950F17" w:rsidRPr="00950F17">
              <w:rPr>
                <w:rStyle w:val="Hyperlink"/>
              </w:rPr>
              <w:t>3.1.2</w:t>
            </w:r>
            <w:r w:rsidR="00950F17" w:rsidRPr="00950F17">
              <w:rPr>
                <w:rFonts w:asciiTheme="minorHAnsi" w:eastAsiaTheme="minorEastAsia" w:hAnsiTheme="minorHAnsi"/>
                <w:sz w:val="22"/>
              </w:rPr>
              <w:tab/>
            </w:r>
            <w:r w:rsidR="00950F17" w:rsidRPr="00950F17">
              <w:rPr>
                <w:rStyle w:val="Hyperlink"/>
              </w:rPr>
              <w:t>Metode Pengembangan Sistem</w:t>
            </w:r>
            <w:r w:rsidR="00950F17" w:rsidRPr="00950F17">
              <w:rPr>
                <w:webHidden/>
              </w:rPr>
              <w:tab/>
            </w:r>
            <w:r w:rsidR="00950F17" w:rsidRPr="00950F17">
              <w:rPr>
                <w:webHidden/>
              </w:rPr>
              <w:fldChar w:fldCharType="begin"/>
            </w:r>
            <w:r w:rsidR="00950F17" w:rsidRPr="00950F17">
              <w:rPr>
                <w:webHidden/>
              </w:rPr>
              <w:instrText xml:space="preserve"> PAGEREF _Toc526322587 \h </w:instrText>
            </w:r>
            <w:r w:rsidR="00950F17" w:rsidRPr="00950F17">
              <w:rPr>
                <w:webHidden/>
              </w:rPr>
            </w:r>
            <w:r w:rsidR="00950F17" w:rsidRPr="00950F17">
              <w:rPr>
                <w:webHidden/>
              </w:rPr>
              <w:fldChar w:fldCharType="separate"/>
            </w:r>
            <w:r w:rsidR="00740C18">
              <w:rPr>
                <w:webHidden/>
              </w:rPr>
              <w:t>9</w:t>
            </w:r>
            <w:r w:rsidR="00950F17" w:rsidRPr="00950F17">
              <w:rPr>
                <w:webHidden/>
              </w:rPr>
              <w:fldChar w:fldCharType="end"/>
            </w:r>
          </w:hyperlink>
        </w:p>
        <w:p w14:paraId="297CB26A" w14:textId="77777777" w:rsidR="00950F17" w:rsidRPr="00950F17" w:rsidRDefault="003C0083" w:rsidP="00950F17">
          <w:pPr>
            <w:pStyle w:val="TOC2"/>
            <w:rPr>
              <w:rFonts w:asciiTheme="minorHAnsi" w:eastAsiaTheme="minorEastAsia" w:hAnsiTheme="minorHAnsi"/>
              <w:noProof/>
              <w:sz w:val="22"/>
            </w:rPr>
          </w:pPr>
          <w:hyperlink w:anchor="_Toc526322588" w:history="1">
            <w:r w:rsidR="00950F17" w:rsidRPr="00950F17">
              <w:rPr>
                <w:rStyle w:val="Hyperlink"/>
                <w:noProof/>
              </w:rPr>
              <w:t>3.2.</w:t>
            </w:r>
            <w:r w:rsidR="00950F17" w:rsidRPr="00950F17">
              <w:rPr>
                <w:rFonts w:asciiTheme="minorHAnsi" w:eastAsiaTheme="minorEastAsia" w:hAnsiTheme="minorHAnsi"/>
                <w:noProof/>
                <w:sz w:val="22"/>
              </w:rPr>
              <w:tab/>
            </w:r>
            <w:r w:rsidR="00950F17" w:rsidRPr="00950F17">
              <w:rPr>
                <w:rStyle w:val="Hyperlink"/>
                <w:noProof/>
              </w:rPr>
              <w:t>Deskripsi Tugas Akhir</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88 \h </w:instrText>
            </w:r>
            <w:r w:rsidR="00950F17" w:rsidRPr="00950F17">
              <w:rPr>
                <w:noProof/>
                <w:webHidden/>
              </w:rPr>
            </w:r>
            <w:r w:rsidR="00950F17" w:rsidRPr="00950F17">
              <w:rPr>
                <w:noProof/>
                <w:webHidden/>
              </w:rPr>
              <w:fldChar w:fldCharType="separate"/>
            </w:r>
            <w:r w:rsidR="00740C18">
              <w:rPr>
                <w:noProof/>
                <w:webHidden/>
              </w:rPr>
              <w:t>10</w:t>
            </w:r>
            <w:r w:rsidR="00950F17" w:rsidRPr="00950F17">
              <w:rPr>
                <w:noProof/>
                <w:webHidden/>
              </w:rPr>
              <w:fldChar w:fldCharType="end"/>
            </w:r>
          </w:hyperlink>
        </w:p>
        <w:p w14:paraId="2FD566B9" w14:textId="77777777" w:rsidR="00950F17" w:rsidRPr="00950F17" w:rsidRDefault="003C0083" w:rsidP="00950F17">
          <w:pPr>
            <w:pStyle w:val="TOC2"/>
            <w:rPr>
              <w:rFonts w:asciiTheme="minorHAnsi" w:eastAsiaTheme="minorEastAsia" w:hAnsiTheme="minorHAnsi"/>
              <w:noProof/>
              <w:sz w:val="22"/>
            </w:rPr>
          </w:pPr>
          <w:hyperlink w:anchor="_Toc526322589" w:history="1">
            <w:r w:rsidR="00950F17" w:rsidRPr="00950F17">
              <w:rPr>
                <w:rStyle w:val="Hyperlink"/>
                <w:noProof/>
              </w:rPr>
              <w:t>3.3.</w:t>
            </w:r>
            <w:r w:rsidR="00950F17" w:rsidRPr="00950F17">
              <w:rPr>
                <w:rFonts w:asciiTheme="minorHAnsi" w:eastAsiaTheme="minorEastAsia" w:hAnsiTheme="minorHAnsi"/>
                <w:noProof/>
                <w:sz w:val="22"/>
              </w:rPr>
              <w:tab/>
            </w:r>
            <w:r w:rsidR="00950F17" w:rsidRPr="00950F17">
              <w:rPr>
                <w:rStyle w:val="Hyperlink"/>
                <w:noProof/>
              </w:rPr>
              <w:t>Perhitungan Pencarian Rekomendasi</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89 \h </w:instrText>
            </w:r>
            <w:r w:rsidR="00950F17" w:rsidRPr="00950F17">
              <w:rPr>
                <w:noProof/>
                <w:webHidden/>
              </w:rPr>
            </w:r>
            <w:r w:rsidR="00950F17" w:rsidRPr="00950F17">
              <w:rPr>
                <w:noProof/>
                <w:webHidden/>
              </w:rPr>
              <w:fldChar w:fldCharType="separate"/>
            </w:r>
            <w:r w:rsidR="00740C18">
              <w:rPr>
                <w:noProof/>
                <w:webHidden/>
              </w:rPr>
              <w:t>13</w:t>
            </w:r>
            <w:r w:rsidR="00950F17" w:rsidRPr="00950F17">
              <w:rPr>
                <w:noProof/>
                <w:webHidden/>
              </w:rPr>
              <w:fldChar w:fldCharType="end"/>
            </w:r>
          </w:hyperlink>
        </w:p>
        <w:p w14:paraId="28D2955C" w14:textId="77777777" w:rsidR="00950F17" w:rsidRPr="00950F17" w:rsidRDefault="003C0083" w:rsidP="00950F17">
          <w:pPr>
            <w:pStyle w:val="TOC2"/>
            <w:rPr>
              <w:rFonts w:asciiTheme="minorHAnsi" w:eastAsiaTheme="minorEastAsia" w:hAnsiTheme="minorHAnsi"/>
              <w:noProof/>
              <w:sz w:val="22"/>
            </w:rPr>
          </w:pPr>
          <w:hyperlink w:anchor="_Toc526322590" w:history="1">
            <w:r w:rsidR="00950F17" w:rsidRPr="00950F17">
              <w:rPr>
                <w:rStyle w:val="Hyperlink"/>
                <w:noProof/>
              </w:rPr>
              <w:t>3.4.</w:t>
            </w:r>
            <w:r w:rsidR="00950F17" w:rsidRPr="00950F17">
              <w:rPr>
                <w:rFonts w:asciiTheme="minorHAnsi" w:eastAsiaTheme="minorEastAsia" w:hAnsiTheme="minorHAnsi"/>
                <w:noProof/>
                <w:sz w:val="22"/>
              </w:rPr>
              <w:tab/>
            </w:r>
            <w:r w:rsidR="00950F17" w:rsidRPr="00950F17">
              <w:rPr>
                <w:rStyle w:val="Hyperlink"/>
                <w:noProof/>
              </w:rPr>
              <w:t>Diagram Perancangan</w:t>
            </w:r>
            <w:r w:rsidR="00950F17" w:rsidRPr="00950F17">
              <w:rPr>
                <w:noProof/>
                <w:webHidden/>
              </w:rPr>
              <w:tab/>
            </w:r>
            <w:r w:rsidR="00950F17" w:rsidRPr="00950F17">
              <w:rPr>
                <w:noProof/>
                <w:webHidden/>
              </w:rPr>
              <w:fldChar w:fldCharType="begin"/>
            </w:r>
            <w:r w:rsidR="00950F17" w:rsidRPr="00950F17">
              <w:rPr>
                <w:noProof/>
                <w:webHidden/>
              </w:rPr>
              <w:instrText xml:space="preserve"> PAGEREF _Toc526322590 \h </w:instrText>
            </w:r>
            <w:r w:rsidR="00950F17" w:rsidRPr="00950F17">
              <w:rPr>
                <w:noProof/>
                <w:webHidden/>
              </w:rPr>
            </w:r>
            <w:r w:rsidR="00950F17" w:rsidRPr="00950F17">
              <w:rPr>
                <w:noProof/>
                <w:webHidden/>
              </w:rPr>
              <w:fldChar w:fldCharType="separate"/>
            </w:r>
            <w:r w:rsidR="00740C18">
              <w:rPr>
                <w:noProof/>
                <w:webHidden/>
              </w:rPr>
              <w:t>17</w:t>
            </w:r>
            <w:r w:rsidR="00950F17" w:rsidRPr="00950F17">
              <w:rPr>
                <w:noProof/>
                <w:webHidden/>
              </w:rPr>
              <w:fldChar w:fldCharType="end"/>
            </w:r>
          </w:hyperlink>
        </w:p>
        <w:p w14:paraId="31B8AF35" w14:textId="77777777" w:rsidR="00950F17" w:rsidRPr="00950F17" w:rsidRDefault="003C0083" w:rsidP="00973DD3">
          <w:pPr>
            <w:pStyle w:val="TOC3"/>
            <w:rPr>
              <w:rFonts w:asciiTheme="minorHAnsi" w:eastAsiaTheme="minorEastAsia" w:hAnsiTheme="minorHAnsi"/>
              <w:sz w:val="22"/>
            </w:rPr>
          </w:pPr>
          <w:hyperlink w:anchor="_Toc526322591" w:history="1">
            <w:r w:rsidR="00950F17" w:rsidRPr="00950F17">
              <w:rPr>
                <w:rStyle w:val="Hyperlink"/>
              </w:rPr>
              <w:t>3.4.1</w:t>
            </w:r>
            <w:r w:rsidR="00950F17" w:rsidRPr="00950F17">
              <w:rPr>
                <w:rFonts w:asciiTheme="minorHAnsi" w:eastAsiaTheme="minorEastAsia" w:hAnsiTheme="minorHAnsi"/>
                <w:sz w:val="22"/>
              </w:rPr>
              <w:tab/>
            </w:r>
            <w:r w:rsidR="00950F17" w:rsidRPr="00950F17">
              <w:rPr>
                <w:rStyle w:val="Hyperlink"/>
                <w:i/>
                <w:iCs/>
              </w:rPr>
              <w:t>Use case</w:t>
            </w:r>
            <w:r w:rsidR="00950F17" w:rsidRPr="00950F17">
              <w:rPr>
                <w:rStyle w:val="Hyperlink"/>
              </w:rPr>
              <w:t xml:space="preserve"> Diagram</w:t>
            </w:r>
            <w:r w:rsidR="00950F17" w:rsidRPr="00950F17">
              <w:rPr>
                <w:webHidden/>
              </w:rPr>
              <w:tab/>
            </w:r>
            <w:r w:rsidR="00950F17" w:rsidRPr="00950F17">
              <w:rPr>
                <w:webHidden/>
              </w:rPr>
              <w:fldChar w:fldCharType="begin"/>
            </w:r>
            <w:r w:rsidR="00950F17" w:rsidRPr="00950F17">
              <w:rPr>
                <w:webHidden/>
              </w:rPr>
              <w:instrText xml:space="preserve"> PAGEREF _Toc526322591 \h </w:instrText>
            </w:r>
            <w:r w:rsidR="00950F17" w:rsidRPr="00950F17">
              <w:rPr>
                <w:webHidden/>
              </w:rPr>
            </w:r>
            <w:r w:rsidR="00950F17" w:rsidRPr="00950F17">
              <w:rPr>
                <w:webHidden/>
              </w:rPr>
              <w:fldChar w:fldCharType="separate"/>
            </w:r>
            <w:r w:rsidR="00740C18">
              <w:rPr>
                <w:webHidden/>
              </w:rPr>
              <w:t>17</w:t>
            </w:r>
            <w:r w:rsidR="00950F17" w:rsidRPr="00950F17">
              <w:rPr>
                <w:webHidden/>
              </w:rPr>
              <w:fldChar w:fldCharType="end"/>
            </w:r>
          </w:hyperlink>
        </w:p>
        <w:p w14:paraId="1526545B" w14:textId="77777777" w:rsidR="00950F17" w:rsidRPr="00950F17" w:rsidRDefault="003C0083" w:rsidP="00973DD3">
          <w:pPr>
            <w:pStyle w:val="TOC3"/>
            <w:rPr>
              <w:rFonts w:asciiTheme="minorHAnsi" w:eastAsiaTheme="minorEastAsia" w:hAnsiTheme="minorHAnsi"/>
              <w:sz w:val="22"/>
            </w:rPr>
          </w:pPr>
          <w:hyperlink w:anchor="_Toc526322592" w:history="1">
            <w:r w:rsidR="00950F17" w:rsidRPr="00950F17">
              <w:rPr>
                <w:rStyle w:val="Hyperlink"/>
              </w:rPr>
              <w:t>3.4.2</w:t>
            </w:r>
            <w:r w:rsidR="00950F17" w:rsidRPr="00950F17">
              <w:rPr>
                <w:rFonts w:asciiTheme="minorHAnsi" w:eastAsiaTheme="minorEastAsia" w:hAnsiTheme="minorHAnsi"/>
                <w:sz w:val="22"/>
              </w:rPr>
              <w:tab/>
            </w:r>
            <w:r w:rsidR="00950F17" w:rsidRPr="00950F17">
              <w:rPr>
                <w:rStyle w:val="Hyperlink"/>
                <w:i/>
                <w:iCs/>
              </w:rPr>
              <w:t>Sequence</w:t>
            </w:r>
            <w:r w:rsidR="00950F17" w:rsidRPr="00950F17">
              <w:rPr>
                <w:rStyle w:val="Hyperlink"/>
              </w:rPr>
              <w:t xml:space="preserve"> Diagram</w:t>
            </w:r>
            <w:r w:rsidR="00950F17" w:rsidRPr="00950F17">
              <w:rPr>
                <w:webHidden/>
              </w:rPr>
              <w:tab/>
            </w:r>
            <w:r w:rsidR="00950F17" w:rsidRPr="00950F17">
              <w:rPr>
                <w:webHidden/>
              </w:rPr>
              <w:fldChar w:fldCharType="begin"/>
            </w:r>
            <w:r w:rsidR="00950F17" w:rsidRPr="00950F17">
              <w:rPr>
                <w:webHidden/>
              </w:rPr>
              <w:instrText xml:space="preserve"> PAGEREF _Toc526322592 \h </w:instrText>
            </w:r>
            <w:r w:rsidR="00950F17" w:rsidRPr="00950F17">
              <w:rPr>
                <w:webHidden/>
              </w:rPr>
            </w:r>
            <w:r w:rsidR="00950F17" w:rsidRPr="00950F17">
              <w:rPr>
                <w:webHidden/>
              </w:rPr>
              <w:fldChar w:fldCharType="separate"/>
            </w:r>
            <w:r w:rsidR="00740C18">
              <w:rPr>
                <w:webHidden/>
              </w:rPr>
              <w:t>18</w:t>
            </w:r>
            <w:r w:rsidR="00950F17" w:rsidRPr="00950F17">
              <w:rPr>
                <w:webHidden/>
              </w:rPr>
              <w:fldChar w:fldCharType="end"/>
            </w:r>
          </w:hyperlink>
        </w:p>
        <w:p w14:paraId="7A7EE133" w14:textId="77777777" w:rsidR="00950F17" w:rsidRPr="00950F17" w:rsidRDefault="003C0083" w:rsidP="00973DD3">
          <w:pPr>
            <w:pStyle w:val="TOC3"/>
            <w:rPr>
              <w:rFonts w:asciiTheme="minorHAnsi" w:eastAsiaTheme="minorEastAsia" w:hAnsiTheme="minorHAnsi"/>
              <w:sz w:val="22"/>
            </w:rPr>
          </w:pPr>
          <w:hyperlink w:anchor="_Toc526322593" w:history="1">
            <w:r w:rsidR="00950F17" w:rsidRPr="00950F17">
              <w:rPr>
                <w:rStyle w:val="Hyperlink"/>
              </w:rPr>
              <w:t>3.4.3</w:t>
            </w:r>
            <w:r w:rsidR="00950F17" w:rsidRPr="00950F17">
              <w:rPr>
                <w:rFonts w:asciiTheme="minorHAnsi" w:eastAsiaTheme="minorEastAsia" w:hAnsiTheme="minorHAnsi"/>
                <w:sz w:val="22"/>
              </w:rPr>
              <w:tab/>
            </w:r>
            <w:r w:rsidR="00950F17" w:rsidRPr="00950F17">
              <w:rPr>
                <w:rStyle w:val="Hyperlink"/>
                <w:i/>
                <w:iCs/>
              </w:rPr>
              <w:t>Entity Relationship</w:t>
            </w:r>
            <w:r w:rsidR="00950F17" w:rsidRPr="00950F17">
              <w:rPr>
                <w:rStyle w:val="Hyperlink"/>
              </w:rPr>
              <w:t xml:space="preserve"> Diagram</w:t>
            </w:r>
            <w:r w:rsidR="00950F17" w:rsidRPr="00950F17">
              <w:rPr>
                <w:webHidden/>
              </w:rPr>
              <w:tab/>
            </w:r>
            <w:r w:rsidR="00950F17" w:rsidRPr="00950F17">
              <w:rPr>
                <w:webHidden/>
              </w:rPr>
              <w:fldChar w:fldCharType="begin"/>
            </w:r>
            <w:r w:rsidR="00950F17" w:rsidRPr="00950F17">
              <w:rPr>
                <w:webHidden/>
              </w:rPr>
              <w:instrText xml:space="preserve"> PAGEREF _Toc526322593 \h </w:instrText>
            </w:r>
            <w:r w:rsidR="00950F17" w:rsidRPr="00950F17">
              <w:rPr>
                <w:webHidden/>
              </w:rPr>
            </w:r>
            <w:r w:rsidR="00950F17" w:rsidRPr="00950F17">
              <w:rPr>
                <w:webHidden/>
              </w:rPr>
              <w:fldChar w:fldCharType="separate"/>
            </w:r>
            <w:r w:rsidR="00740C18">
              <w:rPr>
                <w:webHidden/>
              </w:rPr>
              <w:t>25</w:t>
            </w:r>
            <w:r w:rsidR="00950F17" w:rsidRPr="00950F17">
              <w:rPr>
                <w:webHidden/>
              </w:rPr>
              <w:fldChar w:fldCharType="end"/>
            </w:r>
          </w:hyperlink>
        </w:p>
        <w:p w14:paraId="70925FEE" w14:textId="77777777" w:rsidR="00950F17" w:rsidRDefault="003C0083" w:rsidP="00973DD3">
          <w:pPr>
            <w:pStyle w:val="TOC3"/>
            <w:rPr>
              <w:rFonts w:asciiTheme="minorHAnsi" w:eastAsiaTheme="minorEastAsia" w:hAnsiTheme="minorHAnsi"/>
              <w:sz w:val="22"/>
            </w:rPr>
          </w:pPr>
          <w:hyperlink w:anchor="_Toc526322594" w:history="1">
            <w:r w:rsidR="00950F17" w:rsidRPr="00950F17">
              <w:rPr>
                <w:rStyle w:val="Hyperlink"/>
              </w:rPr>
              <w:t>3.4.4</w:t>
            </w:r>
            <w:r w:rsidR="00950F17" w:rsidRPr="00950F17">
              <w:rPr>
                <w:rFonts w:asciiTheme="minorHAnsi" w:eastAsiaTheme="minorEastAsia" w:hAnsiTheme="minorHAnsi"/>
                <w:sz w:val="22"/>
              </w:rPr>
              <w:tab/>
            </w:r>
            <w:r w:rsidR="00950F17" w:rsidRPr="00950F17">
              <w:rPr>
                <w:rStyle w:val="Hyperlink"/>
              </w:rPr>
              <w:t xml:space="preserve">Desain Tabel </w:t>
            </w:r>
            <w:r w:rsidR="00950F17" w:rsidRPr="00950F17">
              <w:rPr>
                <w:rStyle w:val="Hyperlink"/>
                <w:i/>
                <w:iCs/>
              </w:rPr>
              <w:t>Database</w:t>
            </w:r>
            <w:r w:rsidR="00950F17" w:rsidRPr="00950F17">
              <w:rPr>
                <w:webHidden/>
              </w:rPr>
              <w:tab/>
            </w:r>
            <w:r w:rsidR="00950F17" w:rsidRPr="00950F17">
              <w:rPr>
                <w:webHidden/>
              </w:rPr>
              <w:fldChar w:fldCharType="begin"/>
            </w:r>
            <w:r w:rsidR="00950F17" w:rsidRPr="00950F17">
              <w:rPr>
                <w:webHidden/>
              </w:rPr>
              <w:instrText xml:space="preserve"> PAGEREF _Toc526322594 \h </w:instrText>
            </w:r>
            <w:r w:rsidR="00950F17" w:rsidRPr="00950F17">
              <w:rPr>
                <w:webHidden/>
              </w:rPr>
            </w:r>
            <w:r w:rsidR="00950F17" w:rsidRPr="00950F17">
              <w:rPr>
                <w:webHidden/>
              </w:rPr>
              <w:fldChar w:fldCharType="separate"/>
            </w:r>
            <w:r w:rsidR="00740C18">
              <w:rPr>
                <w:webHidden/>
              </w:rPr>
              <w:t>26</w:t>
            </w:r>
            <w:r w:rsidR="00950F17" w:rsidRPr="00950F17">
              <w:rPr>
                <w:webHidden/>
              </w:rPr>
              <w:fldChar w:fldCharType="end"/>
            </w:r>
          </w:hyperlink>
        </w:p>
        <w:p w14:paraId="3A7717C9" w14:textId="77777777" w:rsidR="00950F17" w:rsidRDefault="003C0083" w:rsidP="00950F17">
          <w:pPr>
            <w:pStyle w:val="TOC2"/>
            <w:rPr>
              <w:rFonts w:asciiTheme="minorHAnsi" w:eastAsiaTheme="minorEastAsia" w:hAnsiTheme="minorHAnsi"/>
              <w:noProof/>
              <w:sz w:val="22"/>
            </w:rPr>
          </w:pPr>
          <w:hyperlink w:anchor="_Toc526322595" w:history="1">
            <w:r w:rsidR="00950F17" w:rsidRPr="000A7CE1">
              <w:rPr>
                <w:rStyle w:val="Hyperlink"/>
                <w:noProof/>
              </w:rPr>
              <w:t>3.5.</w:t>
            </w:r>
            <w:r w:rsidR="00950F17">
              <w:rPr>
                <w:rFonts w:asciiTheme="minorHAnsi" w:eastAsiaTheme="minorEastAsia" w:hAnsiTheme="minorHAnsi"/>
                <w:noProof/>
                <w:sz w:val="22"/>
              </w:rPr>
              <w:tab/>
            </w:r>
            <w:r w:rsidR="00950F17" w:rsidRPr="000A7CE1">
              <w:rPr>
                <w:rStyle w:val="Hyperlink"/>
                <w:noProof/>
              </w:rPr>
              <w:t>Perancangan Antar Muka</w:t>
            </w:r>
            <w:r w:rsidR="00950F17">
              <w:rPr>
                <w:noProof/>
                <w:webHidden/>
              </w:rPr>
              <w:tab/>
            </w:r>
            <w:r w:rsidR="00950F17">
              <w:rPr>
                <w:noProof/>
                <w:webHidden/>
              </w:rPr>
              <w:fldChar w:fldCharType="begin"/>
            </w:r>
            <w:r w:rsidR="00950F17">
              <w:rPr>
                <w:noProof/>
                <w:webHidden/>
              </w:rPr>
              <w:instrText xml:space="preserve"> PAGEREF _Toc526322595 \h </w:instrText>
            </w:r>
            <w:r w:rsidR="00950F17">
              <w:rPr>
                <w:noProof/>
                <w:webHidden/>
              </w:rPr>
            </w:r>
            <w:r w:rsidR="00950F17">
              <w:rPr>
                <w:noProof/>
                <w:webHidden/>
              </w:rPr>
              <w:fldChar w:fldCharType="separate"/>
            </w:r>
            <w:r w:rsidR="00740C18">
              <w:rPr>
                <w:noProof/>
                <w:webHidden/>
              </w:rPr>
              <w:t>29</w:t>
            </w:r>
            <w:r w:rsidR="00950F17">
              <w:rPr>
                <w:noProof/>
                <w:webHidden/>
              </w:rPr>
              <w:fldChar w:fldCharType="end"/>
            </w:r>
          </w:hyperlink>
        </w:p>
        <w:p w14:paraId="05D84A46" w14:textId="77777777" w:rsidR="00950F17" w:rsidRDefault="003C0083" w:rsidP="00950F17">
          <w:pPr>
            <w:pStyle w:val="TOC2"/>
            <w:rPr>
              <w:rFonts w:asciiTheme="minorHAnsi" w:eastAsiaTheme="minorEastAsia" w:hAnsiTheme="minorHAnsi"/>
              <w:noProof/>
              <w:sz w:val="22"/>
            </w:rPr>
          </w:pPr>
          <w:hyperlink w:anchor="_Toc526322596" w:history="1">
            <w:r w:rsidR="00950F17" w:rsidRPr="000A7CE1">
              <w:rPr>
                <w:rStyle w:val="Hyperlink"/>
                <w:noProof/>
              </w:rPr>
              <w:t>3.6.</w:t>
            </w:r>
            <w:r w:rsidR="00950F17">
              <w:rPr>
                <w:rFonts w:asciiTheme="minorHAnsi" w:eastAsiaTheme="minorEastAsia" w:hAnsiTheme="minorHAnsi"/>
                <w:noProof/>
                <w:sz w:val="22"/>
              </w:rPr>
              <w:tab/>
            </w:r>
            <w:r w:rsidR="00950F17" w:rsidRPr="000A7CE1">
              <w:rPr>
                <w:rStyle w:val="Hyperlink"/>
                <w:noProof/>
              </w:rPr>
              <w:t>Pengujian Sistem</w:t>
            </w:r>
            <w:r w:rsidR="00950F17">
              <w:rPr>
                <w:noProof/>
                <w:webHidden/>
              </w:rPr>
              <w:tab/>
            </w:r>
            <w:r w:rsidR="00950F17">
              <w:rPr>
                <w:noProof/>
                <w:webHidden/>
              </w:rPr>
              <w:fldChar w:fldCharType="begin"/>
            </w:r>
            <w:r w:rsidR="00950F17">
              <w:rPr>
                <w:noProof/>
                <w:webHidden/>
              </w:rPr>
              <w:instrText xml:space="preserve"> PAGEREF _Toc526322596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55A60125" w14:textId="77777777" w:rsidR="00950F17" w:rsidRDefault="003C0083" w:rsidP="00973DD3">
          <w:pPr>
            <w:pStyle w:val="TOC1"/>
            <w:rPr>
              <w:rFonts w:asciiTheme="minorHAnsi" w:eastAsiaTheme="minorEastAsia" w:hAnsiTheme="minorHAnsi"/>
              <w:noProof/>
              <w:sz w:val="22"/>
            </w:rPr>
          </w:pPr>
          <w:hyperlink w:anchor="_Toc526322597" w:history="1">
            <w:r w:rsidR="00950F17" w:rsidRPr="000A7CE1">
              <w:rPr>
                <w:rStyle w:val="Hyperlink"/>
                <w:noProof/>
              </w:rPr>
              <w:t>BAB IV IMPLEMENTASI DAN PENGUJIAN SISTEM</w:t>
            </w:r>
            <w:r w:rsidR="00950F17">
              <w:rPr>
                <w:noProof/>
                <w:webHidden/>
              </w:rPr>
              <w:tab/>
            </w:r>
            <w:r w:rsidR="00950F17">
              <w:rPr>
                <w:noProof/>
                <w:webHidden/>
              </w:rPr>
              <w:fldChar w:fldCharType="begin"/>
            </w:r>
            <w:r w:rsidR="00950F17">
              <w:rPr>
                <w:noProof/>
                <w:webHidden/>
              </w:rPr>
              <w:instrText xml:space="preserve"> PAGEREF _Toc526322597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5C86DE9A" w14:textId="77777777" w:rsidR="00950F17" w:rsidRDefault="003C0083" w:rsidP="00950F17">
          <w:pPr>
            <w:pStyle w:val="TOC2"/>
            <w:rPr>
              <w:rFonts w:asciiTheme="minorHAnsi" w:eastAsiaTheme="minorEastAsia" w:hAnsiTheme="minorHAnsi"/>
              <w:noProof/>
              <w:sz w:val="22"/>
            </w:rPr>
          </w:pPr>
          <w:hyperlink w:anchor="_Toc526322598" w:history="1">
            <w:r w:rsidR="00950F17" w:rsidRPr="000A7CE1">
              <w:rPr>
                <w:rStyle w:val="Hyperlink"/>
                <w:noProof/>
              </w:rPr>
              <w:t>4.1.</w:t>
            </w:r>
            <w:r w:rsidR="00950F17">
              <w:rPr>
                <w:rFonts w:asciiTheme="minorHAnsi" w:eastAsiaTheme="minorEastAsia" w:hAnsiTheme="minorHAnsi"/>
                <w:noProof/>
                <w:sz w:val="22"/>
              </w:rPr>
              <w:tab/>
            </w:r>
            <w:r w:rsidR="00950F17" w:rsidRPr="000A7CE1">
              <w:rPr>
                <w:rStyle w:val="Hyperlink"/>
                <w:noProof/>
              </w:rPr>
              <w:t>Implementasi Sistem</w:t>
            </w:r>
            <w:r w:rsidR="00950F17">
              <w:rPr>
                <w:noProof/>
                <w:webHidden/>
              </w:rPr>
              <w:tab/>
            </w:r>
            <w:r w:rsidR="00950F17">
              <w:rPr>
                <w:noProof/>
                <w:webHidden/>
              </w:rPr>
              <w:fldChar w:fldCharType="begin"/>
            </w:r>
            <w:r w:rsidR="00950F17">
              <w:rPr>
                <w:noProof/>
                <w:webHidden/>
              </w:rPr>
              <w:instrText xml:space="preserve"> PAGEREF _Toc526322598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3D16A4F2" w14:textId="77777777" w:rsidR="00950F17" w:rsidRDefault="003C0083" w:rsidP="00950F17">
          <w:pPr>
            <w:pStyle w:val="TOC2"/>
            <w:rPr>
              <w:rFonts w:asciiTheme="minorHAnsi" w:eastAsiaTheme="minorEastAsia" w:hAnsiTheme="minorHAnsi"/>
              <w:noProof/>
              <w:sz w:val="22"/>
            </w:rPr>
          </w:pPr>
          <w:hyperlink w:anchor="_Toc526322599" w:history="1">
            <w:r w:rsidR="00950F17" w:rsidRPr="000A7CE1">
              <w:rPr>
                <w:rStyle w:val="Hyperlink"/>
                <w:noProof/>
              </w:rPr>
              <w:t>4.2.</w:t>
            </w:r>
            <w:r w:rsidR="00950F17">
              <w:rPr>
                <w:rFonts w:asciiTheme="minorHAnsi" w:eastAsiaTheme="minorEastAsia" w:hAnsiTheme="minorHAnsi"/>
                <w:noProof/>
                <w:sz w:val="22"/>
              </w:rPr>
              <w:tab/>
            </w:r>
            <w:r w:rsidR="00950F17" w:rsidRPr="000A7CE1">
              <w:rPr>
                <w:rStyle w:val="Hyperlink"/>
                <w:noProof/>
              </w:rPr>
              <w:t>Pengujian Sistem</w:t>
            </w:r>
            <w:r w:rsidR="00950F17">
              <w:rPr>
                <w:noProof/>
                <w:webHidden/>
              </w:rPr>
              <w:tab/>
            </w:r>
            <w:r w:rsidR="00950F17">
              <w:rPr>
                <w:noProof/>
                <w:webHidden/>
              </w:rPr>
              <w:fldChar w:fldCharType="begin"/>
            </w:r>
            <w:r w:rsidR="00950F17">
              <w:rPr>
                <w:noProof/>
                <w:webHidden/>
              </w:rPr>
              <w:instrText xml:space="preserve"> PAGEREF _Toc526322599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28C29A14" w14:textId="77777777" w:rsidR="00950F17" w:rsidRDefault="003C0083" w:rsidP="00950F17">
          <w:pPr>
            <w:pStyle w:val="TOC2"/>
            <w:rPr>
              <w:rFonts w:asciiTheme="minorHAnsi" w:eastAsiaTheme="minorEastAsia" w:hAnsiTheme="minorHAnsi"/>
              <w:noProof/>
              <w:sz w:val="22"/>
            </w:rPr>
          </w:pPr>
          <w:hyperlink w:anchor="_Toc526322600" w:history="1">
            <w:r w:rsidR="00950F17" w:rsidRPr="000A7CE1">
              <w:rPr>
                <w:rStyle w:val="Hyperlink"/>
                <w:noProof/>
              </w:rPr>
              <w:t>4.3.</w:t>
            </w:r>
            <w:r w:rsidR="00950F17">
              <w:rPr>
                <w:rFonts w:asciiTheme="minorHAnsi" w:eastAsiaTheme="minorEastAsia" w:hAnsiTheme="minorHAnsi"/>
                <w:noProof/>
                <w:sz w:val="22"/>
              </w:rPr>
              <w:tab/>
            </w:r>
            <w:r w:rsidR="00950F17" w:rsidRPr="000A7CE1">
              <w:rPr>
                <w:rStyle w:val="Hyperlink"/>
                <w:noProof/>
              </w:rPr>
              <w:t>Pengujian Algoritma</w:t>
            </w:r>
            <w:r w:rsidR="00950F17">
              <w:rPr>
                <w:noProof/>
                <w:webHidden/>
              </w:rPr>
              <w:tab/>
            </w:r>
            <w:r w:rsidR="00950F17">
              <w:rPr>
                <w:noProof/>
                <w:webHidden/>
              </w:rPr>
              <w:fldChar w:fldCharType="begin"/>
            </w:r>
            <w:r w:rsidR="00950F17">
              <w:rPr>
                <w:noProof/>
                <w:webHidden/>
              </w:rPr>
              <w:instrText xml:space="preserve"> PAGEREF _Toc526322600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4C9DB3A7" w14:textId="77777777" w:rsidR="00950F17" w:rsidRDefault="003C0083" w:rsidP="00973DD3">
          <w:pPr>
            <w:pStyle w:val="TOC1"/>
            <w:rPr>
              <w:rFonts w:asciiTheme="minorHAnsi" w:eastAsiaTheme="minorEastAsia" w:hAnsiTheme="minorHAnsi"/>
              <w:noProof/>
              <w:sz w:val="22"/>
            </w:rPr>
          </w:pPr>
          <w:hyperlink w:anchor="_Toc526322601" w:history="1">
            <w:r w:rsidR="00950F17" w:rsidRPr="000A7CE1">
              <w:rPr>
                <w:rStyle w:val="Hyperlink"/>
                <w:noProof/>
              </w:rPr>
              <w:t>BAB V PENUTUP</w:t>
            </w:r>
            <w:r w:rsidR="00950F17">
              <w:rPr>
                <w:noProof/>
                <w:webHidden/>
              </w:rPr>
              <w:tab/>
            </w:r>
            <w:r w:rsidR="00950F17">
              <w:rPr>
                <w:noProof/>
                <w:webHidden/>
              </w:rPr>
              <w:fldChar w:fldCharType="begin"/>
            </w:r>
            <w:r w:rsidR="00950F17">
              <w:rPr>
                <w:noProof/>
                <w:webHidden/>
              </w:rPr>
              <w:instrText xml:space="preserve"> PAGEREF _Toc526322601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5901E4F5" w14:textId="77777777" w:rsidR="00950F17" w:rsidRDefault="003C0083" w:rsidP="00950F17">
          <w:pPr>
            <w:pStyle w:val="TOC2"/>
            <w:rPr>
              <w:rFonts w:asciiTheme="minorHAnsi" w:eastAsiaTheme="minorEastAsia" w:hAnsiTheme="minorHAnsi"/>
              <w:noProof/>
              <w:sz w:val="22"/>
            </w:rPr>
          </w:pPr>
          <w:hyperlink w:anchor="_Toc526322602" w:history="1">
            <w:r w:rsidR="00950F17" w:rsidRPr="000A7CE1">
              <w:rPr>
                <w:rStyle w:val="Hyperlink"/>
                <w:noProof/>
              </w:rPr>
              <w:t>5.1.</w:t>
            </w:r>
            <w:r w:rsidR="00950F17">
              <w:rPr>
                <w:rFonts w:asciiTheme="minorHAnsi" w:eastAsiaTheme="minorEastAsia" w:hAnsiTheme="minorHAnsi"/>
                <w:noProof/>
                <w:sz w:val="22"/>
              </w:rPr>
              <w:tab/>
            </w:r>
            <w:r w:rsidR="00950F17" w:rsidRPr="000A7CE1">
              <w:rPr>
                <w:rStyle w:val="Hyperlink"/>
                <w:noProof/>
              </w:rPr>
              <w:t>Kesimpulan</w:t>
            </w:r>
            <w:r w:rsidR="00950F17">
              <w:rPr>
                <w:noProof/>
                <w:webHidden/>
              </w:rPr>
              <w:tab/>
            </w:r>
            <w:r w:rsidR="00950F17">
              <w:rPr>
                <w:noProof/>
                <w:webHidden/>
              </w:rPr>
              <w:fldChar w:fldCharType="begin"/>
            </w:r>
            <w:r w:rsidR="00950F17">
              <w:rPr>
                <w:noProof/>
                <w:webHidden/>
              </w:rPr>
              <w:instrText xml:space="preserve"> PAGEREF _Toc526322602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38B97C4C" w14:textId="77777777" w:rsidR="00950F17" w:rsidRDefault="003C0083" w:rsidP="00950F17">
          <w:pPr>
            <w:pStyle w:val="TOC2"/>
            <w:rPr>
              <w:rFonts w:asciiTheme="minorHAnsi" w:eastAsiaTheme="minorEastAsia" w:hAnsiTheme="minorHAnsi"/>
              <w:noProof/>
              <w:sz w:val="22"/>
            </w:rPr>
          </w:pPr>
          <w:hyperlink w:anchor="_Toc526322603" w:history="1">
            <w:r w:rsidR="00950F17" w:rsidRPr="000A7CE1">
              <w:rPr>
                <w:rStyle w:val="Hyperlink"/>
                <w:noProof/>
              </w:rPr>
              <w:t>5.2.</w:t>
            </w:r>
            <w:r w:rsidR="00950F17">
              <w:rPr>
                <w:rFonts w:asciiTheme="minorHAnsi" w:eastAsiaTheme="minorEastAsia" w:hAnsiTheme="minorHAnsi"/>
                <w:noProof/>
                <w:sz w:val="22"/>
              </w:rPr>
              <w:tab/>
            </w:r>
            <w:r w:rsidR="00950F17" w:rsidRPr="000A7CE1">
              <w:rPr>
                <w:rStyle w:val="Hyperlink"/>
                <w:noProof/>
              </w:rPr>
              <w:t>Saran</w:t>
            </w:r>
            <w:r w:rsidR="00950F17">
              <w:rPr>
                <w:noProof/>
                <w:webHidden/>
              </w:rPr>
              <w:tab/>
            </w:r>
            <w:r w:rsidR="00950F17">
              <w:rPr>
                <w:noProof/>
                <w:webHidden/>
              </w:rPr>
              <w:fldChar w:fldCharType="begin"/>
            </w:r>
            <w:r w:rsidR="00950F17">
              <w:rPr>
                <w:noProof/>
                <w:webHidden/>
              </w:rPr>
              <w:instrText xml:space="preserve"> PAGEREF _Toc526322603 \h </w:instrText>
            </w:r>
            <w:r w:rsidR="00950F17">
              <w:rPr>
                <w:noProof/>
                <w:webHidden/>
              </w:rPr>
            </w:r>
            <w:r w:rsidR="00950F17">
              <w:rPr>
                <w:noProof/>
                <w:webHidden/>
              </w:rPr>
              <w:fldChar w:fldCharType="separate"/>
            </w:r>
            <w:r w:rsidR="00740C18">
              <w:rPr>
                <w:noProof/>
                <w:webHidden/>
              </w:rPr>
              <w:t>36</w:t>
            </w:r>
            <w:r w:rsidR="00950F17">
              <w:rPr>
                <w:noProof/>
                <w:webHidden/>
              </w:rPr>
              <w:fldChar w:fldCharType="end"/>
            </w:r>
          </w:hyperlink>
        </w:p>
        <w:p w14:paraId="3EE23BA9" w14:textId="2E0645F5" w:rsidR="00950F17" w:rsidRDefault="003C0083" w:rsidP="00973DD3">
          <w:pPr>
            <w:pStyle w:val="TOC1"/>
            <w:rPr>
              <w:rFonts w:asciiTheme="minorHAnsi" w:eastAsiaTheme="minorEastAsia" w:hAnsiTheme="minorHAnsi"/>
              <w:noProof/>
              <w:sz w:val="22"/>
            </w:rPr>
          </w:pPr>
          <w:hyperlink w:anchor="_Toc526322604" w:history="1">
            <w:r w:rsidR="00950F17" w:rsidRPr="000A7CE1">
              <w:rPr>
                <w:rStyle w:val="Hyperlink"/>
                <w:noProof/>
              </w:rPr>
              <w:t>DAFTAR PUSTAKA</w:t>
            </w:r>
          </w:hyperlink>
        </w:p>
        <w:p w14:paraId="0817AA40" w14:textId="62947E7B" w:rsidR="00950F17" w:rsidRDefault="003C0083" w:rsidP="00973DD3">
          <w:pPr>
            <w:pStyle w:val="TOC1"/>
            <w:rPr>
              <w:rFonts w:asciiTheme="minorHAnsi" w:eastAsiaTheme="minorEastAsia" w:hAnsiTheme="minorHAnsi"/>
              <w:noProof/>
              <w:sz w:val="22"/>
            </w:rPr>
          </w:pPr>
          <w:hyperlink w:anchor="_Toc526322605" w:history="1">
            <w:r w:rsidR="00950F17" w:rsidRPr="000A7CE1">
              <w:rPr>
                <w:rStyle w:val="Hyperlink"/>
                <w:noProof/>
              </w:rPr>
              <w:t>LAMPIRAN</w:t>
            </w:r>
          </w:hyperlink>
        </w:p>
        <w:p w14:paraId="462A9289" w14:textId="0D819FE2" w:rsidR="007D4B17" w:rsidRDefault="007D4B17" w:rsidP="00973DD3">
          <w:pPr>
            <w:pStyle w:val="TOC1"/>
            <w:sectPr w:rsidR="007D4B17" w:rsidSect="00845E73">
              <w:headerReference w:type="default" r:id="rId19"/>
              <w:footerReference w:type="default" r:id="rId20"/>
              <w:pgSz w:w="11907" w:h="16840" w:code="9"/>
              <w:pgMar w:top="2268" w:right="1701" w:bottom="1701" w:left="2268" w:header="720" w:footer="720" w:gutter="0"/>
              <w:pgNumType w:fmt="lowerRoman"/>
              <w:cols w:space="720"/>
              <w:docGrid w:linePitch="360"/>
            </w:sectPr>
          </w:pPr>
          <w:r>
            <w:rPr>
              <w:noProof/>
            </w:rPr>
            <w:fldChar w:fldCharType="end"/>
          </w:r>
        </w:p>
      </w:sdtContent>
    </w:sdt>
    <w:p w14:paraId="6A4460BE" w14:textId="77777777" w:rsidR="007D4B17" w:rsidRPr="00E27F5A" w:rsidRDefault="007D4B17" w:rsidP="007D4B17">
      <w:pPr>
        <w:pStyle w:val="JudulBesar"/>
      </w:pPr>
      <w:bookmarkStart w:id="10" w:name="_Toc526322567"/>
      <w:r w:rsidRPr="00E27F5A">
        <w:lastRenderedPageBreak/>
        <w:t>DAFTAR GAMBAR</w:t>
      </w:r>
      <w:bookmarkEnd w:id="10"/>
    </w:p>
    <w:p w14:paraId="5C404418" w14:textId="77777777" w:rsidR="007D4B17" w:rsidRDefault="007D4B17" w:rsidP="007D4B17">
      <w:pPr>
        <w:pStyle w:val="ininormar"/>
      </w:pPr>
    </w:p>
    <w:p w14:paraId="36439606" w14:textId="77777777" w:rsidR="009F0169" w:rsidRDefault="007D4B17">
      <w:pPr>
        <w:pStyle w:val="TableofFigures"/>
        <w:tabs>
          <w:tab w:val="right" w:leader="dot" w:pos="7928"/>
        </w:tabs>
        <w:rPr>
          <w:rFonts w:asciiTheme="minorHAnsi" w:eastAsiaTheme="minorEastAsia" w:hAnsiTheme="minorHAnsi"/>
          <w:noProof/>
          <w:sz w:val="22"/>
        </w:rPr>
      </w:pPr>
      <w:r>
        <w:fldChar w:fldCharType="begin"/>
      </w:r>
      <w:r>
        <w:instrText xml:space="preserve"> TOC \h \z \c "Gambar 3." </w:instrText>
      </w:r>
      <w:r>
        <w:fldChar w:fldCharType="separate"/>
      </w:r>
      <w:hyperlink w:anchor="_Toc58906465" w:history="1">
        <w:r w:rsidR="009F0169" w:rsidRPr="001D0FC8">
          <w:rPr>
            <w:rStyle w:val="Hyperlink"/>
            <w:noProof/>
          </w:rPr>
          <w:t xml:space="preserve">Gambar 3.1 </w:t>
        </w:r>
        <w:r w:rsidR="009F0169" w:rsidRPr="001D0FC8">
          <w:rPr>
            <w:rStyle w:val="Hyperlink"/>
            <w:iCs/>
            <w:noProof/>
          </w:rPr>
          <w:t>desain sistem</w:t>
        </w:r>
        <w:r w:rsidR="009F0169">
          <w:rPr>
            <w:noProof/>
            <w:webHidden/>
          </w:rPr>
          <w:tab/>
        </w:r>
        <w:r w:rsidR="009F0169">
          <w:rPr>
            <w:noProof/>
            <w:webHidden/>
          </w:rPr>
          <w:fldChar w:fldCharType="begin"/>
        </w:r>
        <w:r w:rsidR="009F0169">
          <w:rPr>
            <w:noProof/>
            <w:webHidden/>
          </w:rPr>
          <w:instrText xml:space="preserve"> PAGEREF _Toc58906465 \h </w:instrText>
        </w:r>
        <w:r w:rsidR="009F0169">
          <w:rPr>
            <w:noProof/>
            <w:webHidden/>
          </w:rPr>
        </w:r>
        <w:r w:rsidR="009F0169">
          <w:rPr>
            <w:noProof/>
            <w:webHidden/>
          </w:rPr>
          <w:fldChar w:fldCharType="separate"/>
        </w:r>
        <w:r w:rsidR="009F0169">
          <w:rPr>
            <w:noProof/>
            <w:webHidden/>
          </w:rPr>
          <w:t>33</w:t>
        </w:r>
        <w:r w:rsidR="009F0169">
          <w:rPr>
            <w:noProof/>
            <w:webHidden/>
          </w:rPr>
          <w:fldChar w:fldCharType="end"/>
        </w:r>
      </w:hyperlink>
    </w:p>
    <w:p w14:paraId="59DF4536" w14:textId="77777777" w:rsidR="009F0169" w:rsidRDefault="003C0083">
      <w:pPr>
        <w:pStyle w:val="TableofFigures"/>
        <w:tabs>
          <w:tab w:val="right" w:leader="dot" w:pos="7928"/>
        </w:tabs>
        <w:rPr>
          <w:rFonts w:asciiTheme="minorHAnsi" w:eastAsiaTheme="minorEastAsia" w:hAnsiTheme="minorHAnsi"/>
          <w:noProof/>
          <w:sz w:val="22"/>
        </w:rPr>
      </w:pPr>
      <w:hyperlink w:anchor="_Toc58906466" w:history="1">
        <w:r w:rsidR="009F0169" w:rsidRPr="001D0FC8">
          <w:rPr>
            <w:rStyle w:val="Hyperlink"/>
            <w:noProof/>
          </w:rPr>
          <w:t xml:space="preserve">Gambar 3.2 </w:t>
        </w:r>
        <w:r w:rsidR="009F0169" w:rsidRPr="001D0FC8">
          <w:rPr>
            <w:rStyle w:val="Hyperlink"/>
            <w:i/>
            <w:iCs/>
            <w:noProof/>
          </w:rPr>
          <w:t xml:space="preserve">usecase </w:t>
        </w:r>
        <w:r w:rsidR="009F0169" w:rsidRPr="001D0FC8">
          <w:rPr>
            <w:rStyle w:val="Hyperlink"/>
            <w:noProof/>
          </w:rPr>
          <w:t>diagram</w:t>
        </w:r>
        <w:r w:rsidR="009F0169">
          <w:rPr>
            <w:noProof/>
            <w:webHidden/>
          </w:rPr>
          <w:tab/>
        </w:r>
        <w:r w:rsidR="009F0169">
          <w:rPr>
            <w:noProof/>
            <w:webHidden/>
          </w:rPr>
          <w:fldChar w:fldCharType="begin"/>
        </w:r>
        <w:r w:rsidR="009F0169">
          <w:rPr>
            <w:noProof/>
            <w:webHidden/>
          </w:rPr>
          <w:instrText xml:space="preserve"> PAGEREF _Toc58906466 \h </w:instrText>
        </w:r>
        <w:r w:rsidR="009F0169">
          <w:rPr>
            <w:noProof/>
            <w:webHidden/>
          </w:rPr>
        </w:r>
        <w:r w:rsidR="009F0169">
          <w:rPr>
            <w:noProof/>
            <w:webHidden/>
          </w:rPr>
          <w:fldChar w:fldCharType="separate"/>
        </w:r>
        <w:r w:rsidR="009F0169">
          <w:rPr>
            <w:noProof/>
            <w:webHidden/>
          </w:rPr>
          <w:t>34</w:t>
        </w:r>
        <w:r w:rsidR="009F0169">
          <w:rPr>
            <w:noProof/>
            <w:webHidden/>
          </w:rPr>
          <w:fldChar w:fldCharType="end"/>
        </w:r>
      </w:hyperlink>
    </w:p>
    <w:p w14:paraId="656F0B12" w14:textId="77777777" w:rsidR="009F0169" w:rsidRDefault="003C0083">
      <w:pPr>
        <w:pStyle w:val="TableofFigures"/>
        <w:tabs>
          <w:tab w:val="right" w:leader="dot" w:pos="7928"/>
        </w:tabs>
        <w:rPr>
          <w:rFonts w:asciiTheme="minorHAnsi" w:eastAsiaTheme="minorEastAsia" w:hAnsiTheme="minorHAnsi"/>
          <w:noProof/>
          <w:sz w:val="22"/>
        </w:rPr>
      </w:pPr>
      <w:hyperlink w:anchor="_Toc58906467" w:history="1">
        <w:r w:rsidR="009F0169" w:rsidRPr="001D0FC8">
          <w:rPr>
            <w:rStyle w:val="Hyperlink"/>
            <w:noProof/>
          </w:rPr>
          <w:t xml:space="preserve">Gambar 3.3 </w:t>
        </w:r>
        <w:r w:rsidR="009F0169" w:rsidRPr="001D0FC8">
          <w:rPr>
            <w:rStyle w:val="Hyperlink"/>
            <w:i/>
            <w:iCs/>
            <w:noProof/>
          </w:rPr>
          <w:t xml:space="preserve">sequence </w:t>
        </w:r>
        <w:r w:rsidR="009F0169" w:rsidRPr="001D0FC8">
          <w:rPr>
            <w:rStyle w:val="Hyperlink"/>
            <w:noProof/>
          </w:rPr>
          <w:t xml:space="preserve">diagram </w:t>
        </w:r>
        <w:r w:rsidR="009F0169" w:rsidRPr="001D0FC8">
          <w:rPr>
            <w:rStyle w:val="Hyperlink"/>
            <w:i/>
            <w:iCs/>
            <w:noProof/>
          </w:rPr>
          <w:t>login</w:t>
        </w:r>
        <w:r w:rsidR="009F0169" w:rsidRPr="001D0FC8">
          <w:rPr>
            <w:rStyle w:val="Hyperlink"/>
            <w:noProof/>
          </w:rPr>
          <w:t xml:space="preserve"> admin</w:t>
        </w:r>
        <w:r w:rsidR="009F0169">
          <w:rPr>
            <w:noProof/>
            <w:webHidden/>
          </w:rPr>
          <w:tab/>
        </w:r>
        <w:r w:rsidR="009F0169">
          <w:rPr>
            <w:noProof/>
            <w:webHidden/>
          </w:rPr>
          <w:fldChar w:fldCharType="begin"/>
        </w:r>
        <w:r w:rsidR="009F0169">
          <w:rPr>
            <w:noProof/>
            <w:webHidden/>
          </w:rPr>
          <w:instrText xml:space="preserve"> PAGEREF _Toc58906467 \h </w:instrText>
        </w:r>
        <w:r w:rsidR="009F0169">
          <w:rPr>
            <w:noProof/>
            <w:webHidden/>
          </w:rPr>
        </w:r>
        <w:r w:rsidR="009F0169">
          <w:rPr>
            <w:noProof/>
            <w:webHidden/>
          </w:rPr>
          <w:fldChar w:fldCharType="separate"/>
        </w:r>
        <w:r w:rsidR="009F0169">
          <w:rPr>
            <w:noProof/>
            <w:webHidden/>
          </w:rPr>
          <w:t>35</w:t>
        </w:r>
        <w:r w:rsidR="009F0169">
          <w:rPr>
            <w:noProof/>
            <w:webHidden/>
          </w:rPr>
          <w:fldChar w:fldCharType="end"/>
        </w:r>
      </w:hyperlink>
    </w:p>
    <w:p w14:paraId="7008A54D" w14:textId="77777777" w:rsidR="009F0169" w:rsidRDefault="003C0083">
      <w:pPr>
        <w:pStyle w:val="TableofFigures"/>
        <w:tabs>
          <w:tab w:val="right" w:leader="dot" w:pos="7928"/>
        </w:tabs>
        <w:rPr>
          <w:rFonts w:asciiTheme="minorHAnsi" w:eastAsiaTheme="minorEastAsia" w:hAnsiTheme="minorHAnsi"/>
          <w:noProof/>
          <w:sz w:val="22"/>
        </w:rPr>
      </w:pPr>
      <w:hyperlink w:anchor="_Toc58906468" w:history="1">
        <w:r w:rsidR="009F0169" w:rsidRPr="001D0FC8">
          <w:rPr>
            <w:rStyle w:val="Hyperlink"/>
            <w:noProof/>
          </w:rPr>
          <w:t xml:space="preserve">Gambar 3.4 </w:t>
        </w:r>
        <w:r w:rsidR="009F0169" w:rsidRPr="001D0FC8">
          <w:rPr>
            <w:rStyle w:val="Hyperlink"/>
            <w:i/>
            <w:iCs/>
            <w:noProof/>
          </w:rPr>
          <w:t xml:space="preserve">sequence </w:t>
        </w:r>
        <w:r w:rsidR="009F0169" w:rsidRPr="001D0FC8">
          <w:rPr>
            <w:rStyle w:val="Hyperlink"/>
            <w:noProof/>
          </w:rPr>
          <w:t>diagram</w:t>
        </w:r>
        <w:r w:rsidR="009F0169" w:rsidRPr="001D0FC8">
          <w:rPr>
            <w:rStyle w:val="Hyperlink"/>
            <w:i/>
            <w:iCs/>
            <w:noProof/>
          </w:rPr>
          <w:t xml:space="preserve"> </w:t>
        </w:r>
        <w:r w:rsidR="009F0169" w:rsidRPr="001D0FC8">
          <w:rPr>
            <w:rStyle w:val="Hyperlink"/>
            <w:noProof/>
          </w:rPr>
          <w:t>tambah buku</w:t>
        </w:r>
        <w:r w:rsidR="009F0169">
          <w:rPr>
            <w:noProof/>
            <w:webHidden/>
          </w:rPr>
          <w:tab/>
        </w:r>
        <w:r w:rsidR="009F0169">
          <w:rPr>
            <w:noProof/>
            <w:webHidden/>
          </w:rPr>
          <w:fldChar w:fldCharType="begin"/>
        </w:r>
        <w:r w:rsidR="009F0169">
          <w:rPr>
            <w:noProof/>
            <w:webHidden/>
          </w:rPr>
          <w:instrText xml:space="preserve"> PAGEREF _Toc58906468 \h </w:instrText>
        </w:r>
        <w:r w:rsidR="009F0169">
          <w:rPr>
            <w:noProof/>
            <w:webHidden/>
          </w:rPr>
        </w:r>
        <w:r w:rsidR="009F0169">
          <w:rPr>
            <w:noProof/>
            <w:webHidden/>
          </w:rPr>
          <w:fldChar w:fldCharType="separate"/>
        </w:r>
        <w:r w:rsidR="009F0169">
          <w:rPr>
            <w:noProof/>
            <w:webHidden/>
          </w:rPr>
          <w:t>37</w:t>
        </w:r>
        <w:r w:rsidR="009F0169">
          <w:rPr>
            <w:noProof/>
            <w:webHidden/>
          </w:rPr>
          <w:fldChar w:fldCharType="end"/>
        </w:r>
      </w:hyperlink>
    </w:p>
    <w:p w14:paraId="16BA6D2B" w14:textId="77777777" w:rsidR="009F0169" w:rsidRDefault="003C0083">
      <w:pPr>
        <w:pStyle w:val="TableofFigures"/>
        <w:tabs>
          <w:tab w:val="right" w:leader="dot" w:pos="7928"/>
        </w:tabs>
        <w:rPr>
          <w:rFonts w:asciiTheme="minorHAnsi" w:eastAsiaTheme="minorEastAsia" w:hAnsiTheme="minorHAnsi"/>
          <w:noProof/>
          <w:sz w:val="22"/>
        </w:rPr>
      </w:pPr>
      <w:hyperlink w:anchor="_Toc58906469" w:history="1">
        <w:r w:rsidR="009F0169" w:rsidRPr="001D0FC8">
          <w:rPr>
            <w:rStyle w:val="Hyperlink"/>
            <w:noProof/>
          </w:rPr>
          <w:t>Gambar 3.5  edit buku</w:t>
        </w:r>
        <w:r w:rsidR="009F0169">
          <w:rPr>
            <w:noProof/>
            <w:webHidden/>
          </w:rPr>
          <w:tab/>
        </w:r>
        <w:r w:rsidR="009F0169">
          <w:rPr>
            <w:noProof/>
            <w:webHidden/>
          </w:rPr>
          <w:fldChar w:fldCharType="begin"/>
        </w:r>
        <w:r w:rsidR="009F0169">
          <w:rPr>
            <w:noProof/>
            <w:webHidden/>
          </w:rPr>
          <w:instrText xml:space="preserve"> PAGEREF _Toc58906469 \h </w:instrText>
        </w:r>
        <w:r w:rsidR="009F0169">
          <w:rPr>
            <w:noProof/>
            <w:webHidden/>
          </w:rPr>
        </w:r>
        <w:r w:rsidR="009F0169">
          <w:rPr>
            <w:noProof/>
            <w:webHidden/>
          </w:rPr>
          <w:fldChar w:fldCharType="separate"/>
        </w:r>
        <w:r w:rsidR="009F0169">
          <w:rPr>
            <w:noProof/>
            <w:webHidden/>
          </w:rPr>
          <w:t>38</w:t>
        </w:r>
        <w:r w:rsidR="009F0169">
          <w:rPr>
            <w:noProof/>
            <w:webHidden/>
          </w:rPr>
          <w:fldChar w:fldCharType="end"/>
        </w:r>
      </w:hyperlink>
    </w:p>
    <w:p w14:paraId="08FAB735" w14:textId="77777777" w:rsidR="009F0169" w:rsidRDefault="003C0083">
      <w:pPr>
        <w:pStyle w:val="TableofFigures"/>
        <w:tabs>
          <w:tab w:val="right" w:leader="dot" w:pos="7928"/>
        </w:tabs>
        <w:rPr>
          <w:rFonts w:asciiTheme="minorHAnsi" w:eastAsiaTheme="minorEastAsia" w:hAnsiTheme="minorHAnsi"/>
          <w:noProof/>
          <w:sz w:val="22"/>
        </w:rPr>
      </w:pPr>
      <w:hyperlink w:anchor="_Toc58906470" w:history="1">
        <w:r w:rsidR="009F0169" w:rsidRPr="001D0FC8">
          <w:rPr>
            <w:rStyle w:val="Hyperlink"/>
            <w:noProof/>
          </w:rPr>
          <w:t xml:space="preserve">Gambar 3.6 </w:t>
        </w:r>
        <w:r w:rsidR="009F0169" w:rsidRPr="001D0FC8">
          <w:rPr>
            <w:rStyle w:val="Hyperlink"/>
            <w:i/>
            <w:iCs/>
            <w:noProof/>
          </w:rPr>
          <w:t xml:space="preserve">sequence </w:t>
        </w:r>
        <w:r w:rsidR="009F0169" w:rsidRPr="001D0FC8">
          <w:rPr>
            <w:rStyle w:val="Hyperlink"/>
            <w:noProof/>
          </w:rPr>
          <w:t>diagram</w:t>
        </w:r>
        <w:r w:rsidR="009F0169" w:rsidRPr="001D0FC8">
          <w:rPr>
            <w:rStyle w:val="Hyperlink"/>
            <w:i/>
            <w:iCs/>
            <w:noProof/>
          </w:rPr>
          <w:t xml:space="preserve"> </w:t>
        </w:r>
        <w:r w:rsidR="009F0169" w:rsidRPr="001D0FC8">
          <w:rPr>
            <w:rStyle w:val="Hyperlink"/>
            <w:noProof/>
          </w:rPr>
          <w:t xml:space="preserve"> hapus buku</w:t>
        </w:r>
        <w:r w:rsidR="009F0169">
          <w:rPr>
            <w:noProof/>
            <w:webHidden/>
          </w:rPr>
          <w:tab/>
        </w:r>
        <w:r w:rsidR="009F0169">
          <w:rPr>
            <w:noProof/>
            <w:webHidden/>
          </w:rPr>
          <w:fldChar w:fldCharType="begin"/>
        </w:r>
        <w:r w:rsidR="009F0169">
          <w:rPr>
            <w:noProof/>
            <w:webHidden/>
          </w:rPr>
          <w:instrText xml:space="preserve"> PAGEREF _Toc58906470 \h </w:instrText>
        </w:r>
        <w:r w:rsidR="009F0169">
          <w:rPr>
            <w:noProof/>
            <w:webHidden/>
          </w:rPr>
        </w:r>
        <w:r w:rsidR="009F0169">
          <w:rPr>
            <w:noProof/>
            <w:webHidden/>
          </w:rPr>
          <w:fldChar w:fldCharType="separate"/>
        </w:r>
        <w:r w:rsidR="009F0169">
          <w:rPr>
            <w:noProof/>
            <w:webHidden/>
          </w:rPr>
          <w:t>39</w:t>
        </w:r>
        <w:r w:rsidR="009F0169">
          <w:rPr>
            <w:noProof/>
            <w:webHidden/>
          </w:rPr>
          <w:fldChar w:fldCharType="end"/>
        </w:r>
      </w:hyperlink>
    </w:p>
    <w:p w14:paraId="155322A8" w14:textId="77777777" w:rsidR="009F0169" w:rsidRDefault="003C0083">
      <w:pPr>
        <w:pStyle w:val="TableofFigures"/>
        <w:tabs>
          <w:tab w:val="right" w:leader="dot" w:pos="7928"/>
        </w:tabs>
        <w:rPr>
          <w:rFonts w:asciiTheme="minorHAnsi" w:eastAsiaTheme="minorEastAsia" w:hAnsiTheme="minorHAnsi"/>
          <w:noProof/>
          <w:sz w:val="22"/>
        </w:rPr>
      </w:pPr>
      <w:hyperlink w:anchor="_Toc58906471" w:history="1">
        <w:r w:rsidR="009F0169" w:rsidRPr="001D0FC8">
          <w:rPr>
            <w:rStyle w:val="Hyperlink"/>
            <w:noProof/>
          </w:rPr>
          <w:t>Gambar 3.7 rancangan antar muka registrasi anggota</w:t>
        </w:r>
        <w:r w:rsidR="009F0169">
          <w:rPr>
            <w:noProof/>
            <w:webHidden/>
          </w:rPr>
          <w:tab/>
        </w:r>
        <w:r w:rsidR="009F0169">
          <w:rPr>
            <w:noProof/>
            <w:webHidden/>
          </w:rPr>
          <w:fldChar w:fldCharType="begin"/>
        </w:r>
        <w:r w:rsidR="009F0169">
          <w:rPr>
            <w:noProof/>
            <w:webHidden/>
          </w:rPr>
          <w:instrText xml:space="preserve"> PAGEREF _Toc58906471 \h </w:instrText>
        </w:r>
        <w:r w:rsidR="009F0169">
          <w:rPr>
            <w:noProof/>
            <w:webHidden/>
          </w:rPr>
        </w:r>
        <w:r w:rsidR="009F0169">
          <w:rPr>
            <w:noProof/>
            <w:webHidden/>
          </w:rPr>
          <w:fldChar w:fldCharType="separate"/>
        </w:r>
        <w:r w:rsidR="009F0169">
          <w:rPr>
            <w:noProof/>
            <w:webHidden/>
          </w:rPr>
          <w:t>41</w:t>
        </w:r>
        <w:r w:rsidR="009F0169">
          <w:rPr>
            <w:noProof/>
            <w:webHidden/>
          </w:rPr>
          <w:fldChar w:fldCharType="end"/>
        </w:r>
      </w:hyperlink>
    </w:p>
    <w:p w14:paraId="31653590" w14:textId="77777777" w:rsidR="009F0169" w:rsidRDefault="003C0083">
      <w:pPr>
        <w:pStyle w:val="TableofFigures"/>
        <w:tabs>
          <w:tab w:val="right" w:leader="dot" w:pos="7928"/>
        </w:tabs>
        <w:rPr>
          <w:rFonts w:asciiTheme="minorHAnsi" w:eastAsiaTheme="minorEastAsia" w:hAnsiTheme="minorHAnsi"/>
          <w:noProof/>
          <w:sz w:val="22"/>
        </w:rPr>
      </w:pPr>
      <w:hyperlink w:anchor="_Toc58906472" w:history="1">
        <w:r w:rsidR="009F0169" w:rsidRPr="001D0FC8">
          <w:rPr>
            <w:rStyle w:val="Hyperlink"/>
            <w:noProof/>
          </w:rPr>
          <w:t xml:space="preserve">Gambar 3.8 rancangan antar muka </w:t>
        </w:r>
        <w:r w:rsidR="009F0169" w:rsidRPr="001D0FC8">
          <w:rPr>
            <w:rStyle w:val="Hyperlink"/>
            <w:i/>
            <w:iCs/>
            <w:noProof/>
          </w:rPr>
          <w:t>login</w:t>
        </w:r>
        <w:r w:rsidR="009F0169" w:rsidRPr="001D0FC8">
          <w:rPr>
            <w:rStyle w:val="Hyperlink"/>
            <w:noProof/>
          </w:rPr>
          <w:t xml:space="preserve"> anggota</w:t>
        </w:r>
        <w:r w:rsidR="009F0169">
          <w:rPr>
            <w:noProof/>
            <w:webHidden/>
          </w:rPr>
          <w:tab/>
        </w:r>
        <w:r w:rsidR="009F0169">
          <w:rPr>
            <w:noProof/>
            <w:webHidden/>
          </w:rPr>
          <w:fldChar w:fldCharType="begin"/>
        </w:r>
        <w:r w:rsidR="009F0169">
          <w:rPr>
            <w:noProof/>
            <w:webHidden/>
          </w:rPr>
          <w:instrText xml:space="preserve"> PAGEREF _Toc58906472 \h </w:instrText>
        </w:r>
        <w:r w:rsidR="009F0169">
          <w:rPr>
            <w:noProof/>
            <w:webHidden/>
          </w:rPr>
        </w:r>
        <w:r w:rsidR="009F0169">
          <w:rPr>
            <w:noProof/>
            <w:webHidden/>
          </w:rPr>
          <w:fldChar w:fldCharType="separate"/>
        </w:r>
        <w:r w:rsidR="009F0169">
          <w:rPr>
            <w:noProof/>
            <w:webHidden/>
          </w:rPr>
          <w:t>42</w:t>
        </w:r>
        <w:r w:rsidR="009F0169">
          <w:rPr>
            <w:noProof/>
            <w:webHidden/>
          </w:rPr>
          <w:fldChar w:fldCharType="end"/>
        </w:r>
      </w:hyperlink>
    </w:p>
    <w:p w14:paraId="12C4A770" w14:textId="77777777" w:rsidR="009F0169" w:rsidRDefault="003C0083">
      <w:pPr>
        <w:pStyle w:val="TableofFigures"/>
        <w:tabs>
          <w:tab w:val="right" w:leader="dot" w:pos="7928"/>
        </w:tabs>
        <w:rPr>
          <w:rFonts w:asciiTheme="minorHAnsi" w:eastAsiaTheme="minorEastAsia" w:hAnsiTheme="minorHAnsi"/>
          <w:noProof/>
          <w:sz w:val="22"/>
        </w:rPr>
      </w:pPr>
      <w:hyperlink w:anchor="_Toc58906473" w:history="1">
        <w:r w:rsidR="009F0169" w:rsidRPr="001D0FC8">
          <w:rPr>
            <w:rStyle w:val="Hyperlink"/>
            <w:noProof/>
          </w:rPr>
          <w:t>Gambar 3.9 rancangan antar muka halaman utama anggota</w:t>
        </w:r>
        <w:r w:rsidR="009F0169">
          <w:rPr>
            <w:noProof/>
            <w:webHidden/>
          </w:rPr>
          <w:tab/>
        </w:r>
        <w:r w:rsidR="009F0169">
          <w:rPr>
            <w:noProof/>
            <w:webHidden/>
          </w:rPr>
          <w:fldChar w:fldCharType="begin"/>
        </w:r>
        <w:r w:rsidR="009F0169">
          <w:rPr>
            <w:noProof/>
            <w:webHidden/>
          </w:rPr>
          <w:instrText xml:space="preserve"> PAGEREF _Toc58906473 \h </w:instrText>
        </w:r>
        <w:r w:rsidR="009F0169">
          <w:rPr>
            <w:noProof/>
            <w:webHidden/>
          </w:rPr>
        </w:r>
        <w:r w:rsidR="009F0169">
          <w:rPr>
            <w:noProof/>
            <w:webHidden/>
          </w:rPr>
          <w:fldChar w:fldCharType="separate"/>
        </w:r>
        <w:r w:rsidR="009F0169">
          <w:rPr>
            <w:noProof/>
            <w:webHidden/>
          </w:rPr>
          <w:t>43</w:t>
        </w:r>
        <w:r w:rsidR="009F0169">
          <w:rPr>
            <w:noProof/>
            <w:webHidden/>
          </w:rPr>
          <w:fldChar w:fldCharType="end"/>
        </w:r>
      </w:hyperlink>
    </w:p>
    <w:p w14:paraId="1D582A2A" w14:textId="77777777" w:rsidR="009F0169" w:rsidRDefault="003C0083">
      <w:pPr>
        <w:pStyle w:val="TableofFigures"/>
        <w:tabs>
          <w:tab w:val="right" w:leader="dot" w:pos="7928"/>
        </w:tabs>
        <w:rPr>
          <w:rFonts w:asciiTheme="minorHAnsi" w:eastAsiaTheme="minorEastAsia" w:hAnsiTheme="minorHAnsi"/>
          <w:noProof/>
          <w:sz w:val="22"/>
        </w:rPr>
      </w:pPr>
      <w:hyperlink w:anchor="_Toc58906474" w:history="1">
        <w:r w:rsidR="009F0169" w:rsidRPr="001D0FC8">
          <w:rPr>
            <w:rStyle w:val="Hyperlink"/>
            <w:noProof/>
          </w:rPr>
          <w:t>Gambar 3.10 rancangan antar muka halaman profile anggota</w:t>
        </w:r>
        <w:r w:rsidR="009F0169">
          <w:rPr>
            <w:noProof/>
            <w:webHidden/>
          </w:rPr>
          <w:tab/>
        </w:r>
        <w:r w:rsidR="009F0169">
          <w:rPr>
            <w:noProof/>
            <w:webHidden/>
          </w:rPr>
          <w:fldChar w:fldCharType="begin"/>
        </w:r>
        <w:r w:rsidR="009F0169">
          <w:rPr>
            <w:noProof/>
            <w:webHidden/>
          </w:rPr>
          <w:instrText xml:space="preserve"> PAGEREF _Toc58906474 \h </w:instrText>
        </w:r>
        <w:r w:rsidR="009F0169">
          <w:rPr>
            <w:noProof/>
            <w:webHidden/>
          </w:rPr>
        </w:r>
        <w:r w:rsidR="009F0169">
          <w:rPr>
            <w:noProof/>
            <w:webHidden/>
          </w:rPr>
          <w:fldChar w:fldCharType="separate"/>
        </w:r>
        <w:r w:rsidR="009F0169">
          <w:rPr>
            <w:noProof/>
            <w:webHidden/>
          </w:rPr>
          <w:t>44</w:t>
        </w:r>
        <w:r w:rsidR="009F0169">
          <w:rPr>
            <w:noProof/>
            <w:webHidden/>
          </w:rPr>
          <w:fldChar w:fldCharType="end"/>
        </w:r>
      </w:hyperlink>
    </w:p>
    <w:p w14:paraId="4277D475" w14:textId="77777777" w:rsidR="009F0169" w:rsidRDefault="007D4B17" w:rsidP="00E60220">
      <w:pPr>
        <w:pStyle w:val="TableofFigures"/>
        <w:tabs>
          <w:tab w:val="right" w:leader="dot" w:pos="7928"/>
        </w:tabs>
        <w:rPr>
          <w:noProof/>
        </w:rPr>
      </w:pPr>
      <w:r>
        <w:fldChar w:fldCharType="end"/>
      </w:r>
      <w:r>
        <w:fldChar w:fldCharType="begin"/>
      </w:r>
      <w:r>
        <w:instrText xml:space="preserve"> TOC \h \z \c "Gambar 4." </w:instrText>
      </w:r>
      <w:r>
        <w:fldChar w:fldCharType="separate"/>
      </w:r>
    </w:p>
    <w:p w14:paraId="0A1E5EC7" w14:textId="77777777" w:rsidR="009F0169" w:rsidRDefault="003C0083">
      <w:pPr>
        <w:pStyle w:val="TableofFigures"/>
        <w:tabs>
          <w:tab w:val="right" w:leader="dot" w:pos="7928"/>
        </w:tabs>
        <w:rPr>
          <w:rFonts w:asciiTheme="minorHAnsi" w:eastAsiaTheme="minorEastAsia" w:hAnsiTheme="minorHAnsi"/>
          <w:noProof/>
          <w:sz w:val="22"/>
        </w:rPr>
      </w:pPr>
      <w:hyperlink w:anchor="_Toc58906475" w:history="1">
        <w:r w:rsidR="009F0169" w:rsidRPr="0009006F">
          <w:rPr>
            <w:rStyle w:val="Hyperlink"/>
            <w:noProof/>
          </w:rPr>
          <w:t xml:space="preserve">Gambar 4.8 halaman </w:t>
        </w:r>
        <w:r w:rsidR="009F0169" w:rsidRPr="0009006F">
          <w:rPr>
            <w:rStyle w:val="Hyperlink"/>
            <w:i/>
            <w:iCs/>
            <w:noProof/>
          </w:rPr>
          <w:t>login</w:t>
        </w:r>
        <w:r w:rsidR="009F0169" w:rsidRPr="0009006F">
          <w:rPr>
            <w:rStyle w:val="Hyperlink"/>
            <w:noProof/>
          </w:rPr>
          <w:t xml:space="preserve"> admin</w:t>
        </w:r>
        <w:r w:rsidR="009F0169">
          <w:rPr>
            <w:noProof/>
            <w:webHidden/>
          </w:rPr>
          <w:tab/>
        </w:r>
        <w:r w:rsidR="009F0169">
          <w:rPr>
            <w:noProof/>
            <w:webHidden/>
          </w:rPr>
          <w:fldChar w:fldCharType="begin"/>
        </w:r>
        <w:r w:rsidR="009F0169">
          <w:rPr>
            <w:noProof/>
            <w:webHidden/>
          </w:rPr>
          <w:instrText xml:space="preserve"> PAGEREF _Toc58906475 \h </w:instrText>
        </w:r>
        <w:r w:rsidR="009F0169">
          <w:rPr>
            <w:noProof/>
            <w:webHidden/>
          </w:rPr>
        </w:r>
        <w:r w:rsidR="009F0169">
          <w:rPr>
            <w:noProof/>
            <w:webHidden/>
          </w:rPr>
          <w:fldChar w:fldCharType="separate"/>
        </w:r>
        <w:r w:rsidR="009F0169">
          <w:rPr>
            <w:noProof/>
            <w:webHidden/>
          </w:rPr>
          <w:t>49</w:t>
        </w:r>
        <w:r w:rsidR="009F0169">
          <w:rPr>
            <w:noProof/>
            <w:webHidden/>
          </w:rPr>
          <w:fldChar w:fldCharType="end"/>
        </w:r>
      </w:hyperlink>
    </w:p>
    <w:p w14:paraId="4A26BCB4" w14:textId="77777777" w:rsidR="009F0169" w:rsidRDefault="003C0083">
      <w:pPr>
        <w:pStyle w:val="TableofFigures"/>
        <w:tabs>
          <w:tab w:val="right" w:leader="dot" w:pos="7928"/>
        </w:tabs>
        <w:rPr>
          <w:rFonts w:asciiTheme="minorHAnsi" w:eastAsiaTheme="minorEastAsia" w:hAnsiTheme="minorHAnsi"/>
          <w:noProof/>
          <w:sz w:val="22"/>
        </w:rPr>
      </w:pPr>
      <w:hyperlink w:anchor="_Toc58906476" w:history="1">
        <w:r w:rsidR="009F0169" w:rsidRPr="0009006F">
          <w:rPr>
            <w:rStyle w:val="Hyperlink"/>
            <w:noProof/>
          </w:rPr>
          <w:t xml:space="preserve">Gambar 4.9 halaman </w:t>
        </w:r>
        <w:r w:rsidR="009F0169" w:rsidRPr="0009006F">
          <w:rPr>
            <w:rStyle w:val="Hyperlink"/>
            <w:i/>
            <w:iCs/>
            <w:noProof/>
          </w:rPr>
          <w:t>dashboard</w:t>
        </w:r>
        <w:r w:rsidR="009F0169" w:rsidRPr="0009006F">
          <w:rPr>
            <w:rStyle w:val="Hyperlink"/>
            <w:noProof/>
          </w:rPr>
          <w:t xml:space="preserve"> admin</w:t>
        </w:r>
        <w:r w:rsidR="009F0169">
          <w:rPr>
            <w:noProof/>
            <w:webHidden/>
          </w:rPr>
          <w:tab/>
        </w:r>
        <w:r w:rsidR="009F0169">
          <w:rPr>
            <w:noProof/>
            <w:webHidden/>
          </w:rPr>
          <w:fldChar w:fldCharType="begin"/>
        </w:r>
        <w:r w:rsidR="009F0169">
          <w:rPr>
            <w:noProof/>
            <w:webHidden/>
          </w:rPr>
          <w:instrText xml:space="preserve"> PAGEREF _Toc58906476 \h </w:instrText>
        </w:r>
        <w:r w:rsidR="009F0169">
          <w:rPr>
            <w:noProof/>
            <w:webHidden/>
          </w:rPr>
        </w:r>
        <w:r w:rsidR="009F0169">
          <w:rPr>
            <w:noProof/>
            <w:webHidden/>
          </w:rPr>
          <w:fldChar w:fldCharType="separate"/>
        </w:r>
        <w:r w:rsidR="009F0169">
          <w:rPr>
            <w:noProof/>
            <w:webHidden/>
          </w:rPr>
          <w:t>50</w:t>
        </w:r>
        <w:r w:rsidR="009F0169">
          <w:rPr>
            <w:noProof/>
            <w:webHidden/>
          </w:rPr>
          <w:fldChar w:fldCharType="end"/>
        </w:r>
      </w:hyperlink>
    </w:p>
    <w:p w14:paraId="4B221903" w14:textId="77777777" w:rsidR="009F0169" w:rsidRDefault="003C0083">
      <w:pPr>
        <w:pStyle w:val="TableofFigures"/>
        <w:tabs>
          <w:tab w:val="right" w:leader="dot" w:pos="7928"/>
        </w:tabs>
        <w:rPr>
          <w:rFonts w:asciiTheme="minorHAnsi" w:eastAsiaTheme="minorEastAsia" w:hAnsiTheme="minorHAnsi"/>
          <w:noProof/>
          <w:sz w:val="22"/>
        </w:rPr>
      </w:pPr>
      <w:hyperlink w:anchor="_Toc58906477" w:history="1">
        <w:r w:rsidR="009F0169" w:rsidRPr="0009006F">
          <w:rPr>
            <w:rStyle w:val="Hyperlink"/>
            <w:noProof/>
          </w:rPr>
          <w:t>Gambar 4.11 halaman daftar anggota</w:t>
        </w:r>
        <w:r w:rsidR="009F0169">
          <w:rPr>
            <w:noProof/>
            <w:webHidden/>
          </w:rPr>
          <w:tab/>
        </w:r>
        <w:r w:rsidR="009F0169">
          <w:rPr>
            <w:noProof/>
            <w:webHidden/>
          </w:rPr>
          <w:fldChar w:fldCharType="begin"/>
        </w:r>
        <w:r w:rsidR="009F0169">
          <w:rPr>
            <w:noProof/>
            <w:webHidden/>
          </w:rPr>
          <w:instrText xml:space="preserve"> PAGEREF _Toc58906477 \h </w:instrText>
        </w:r>
        <w:r w:rsidR="009F0169">
          <w:rPr>
            <w:noProof/>
            <w:webHidden/>
          </w:rPr>
        </w:r>
        <w:r w:rsidR="009F0169">
          <w:rPr>
            <w:noProof/>
            <w:webHidden/>
          </w:rPr>
          <w:fldChar w:fldCharType="separate"/>
        </w:r>
        <w:r w:rsidR="009F0169">
          <w:rPr>
            <w:noProof/>
            <w:webHidden/>
          </w:rPr>
          <w:t>52</w:t>
        </w:r>
        <w:r w:rsidR="009F0169">
          <w:rPr>
            <w:noProof/>
            <w:webHidden/>
          </w:rPr>
          <w:fldChar w:fldCharType="end"/>
        </w:r>
      </w:hyperlink>
    </w:p>
    <w:p w14:paraId="762656D6" w14:textId="77777777" w:rsidR="009F0169" w:rsidRDefault="003C0083">
      <w:pPr>
        <w:pStyle w:val="TableofFigures"/>
        <w:tabs>
          <w:tab w:val="right" w:leader="dot" w:pos="7928"/>
        </w:tabs>
        <w:rPr>
          <w:rFonts w:asciiTheme="minorHAnsi" w:eastAsiaTheme="minorEastAsia" w:hAnsiTheme="minorHAnsi"/>
          <w:noProof/>
          <w:sz w:val="22"/>
        </w:rPr>
      </w:pPr>
      <w:hyperlink w:anchor="_Toc58906478" w:history="1">
        <w:r w:rsidR="009F0169" w:rsidRPr="0009006F">
          <w:rPr>
            <w:rStyle w:val="Hyperlink"/>
            <w:noProof/>
          </w:rPr>
          <w:t>Gambar 4.12 halaman input buku</w:t>
        </w:r>
        <w:r w:rsidR="009F0169">
          <w:rPr>
            <w:noProof/>
            <w:webHidden/>
          </w:rPr>
          <w:tab/>
        </w:r>
        <w:r w:rsidR="009F0169">
          <w:rPr>
            <w:noProof/>
            <w:webHidden/>
          </w:rPr>
          <w:fldChar w:fldCharType="begin"/>
        </w:r>
        <w:r w:rsidR="009F0169">
          <w:rPr>
            <w:noProof/>
            <w:webHidden/>
          </w:rPr>
          <w:instrText xml:space="preserve"> PAGEREF _Toc58906478 \h </w:instrText>
        </w:r>
        <w:r w:rsidR="009F0169">
          <w:rPr>
            <w:noProof/>
            <w:webHidden/>
          </w:rPr>
        </w:r>
        <w:r w:rsidR="009F0169">
          <w:rPr>
            <w:noProof/>
            <w:webHidden/>
          </w:rPr>
          <w:fldChar w:fldCharType="separate"/>
        </w:r>
        <w:r w:rsidR="009F0169">
          <w:rPr>
            <w:noProof/>
            <w:webHidden/>
          </w:rPr>
          <w:t>53</w:t>
        </w:r>
        <w:r w:rsidR="009F0169">
          <w:rPr>
            <w:noProof/>
            <w:webHidden/>
          </w:rPr>
          <w:fldChar w:fldCharType="end"/>
        </w:r>
      </w:hyperlink>
    </w:p>
    <w:p w14:paraId="37DE4C46" w14:textId="77777777" w:rsidR="009F0169" w:rsidRDefault="003C0083">
      <w:pPr>
        <w:pStyle w:val="TableofFigures"/>
        <w:tabs>
          <w:tab w:val="right" w:leader="dot" w:pos="7928"/>
        </w:tabs>
        <w:rPr>
          <w:rFonts w:asciiTheme="minorHAnsi" w:eastAsiaTheme="minorEastAsia" w:hAnsiTheme="minorHAnsi"/>
          <w:noProof/>
          <w:sz w:val="22"/>
        </w:rPr>
      </w:pPr>
      <w:hyperlink w:anchor="_Toc58906479" w:history="1">
        <w:r w:rsidR="009F0169" w:rsidRPr="0009006F">
          <w:rPr>
            <w:rStyle w:val="Hyperlink"/>
            <w:noProof/>
          </w:rPr>
          <w:t>Gambar 4.14 halaman edit buku</w:t>
        </w:r>
        <w:r w:rsidR="009F0169">
          <w:rPr>
            <w:noProof/>
            <w:webHidden/>
          </w:rPr>
          <w:tab/>
        </w:r>
        <w:r w:rsidR="009F0169">
          <w:rPr>
            <w:noProof/>
            <w:webHidden/>
          </w:rPr>
          <w:fldChar w:fldCharType="begin"/>
        </w:r>
        <w:r w:rsidR="009F0169">
          <w:rPr>
            <w:noProof/>
            <w:webHidden/>
          </w:rPr>
          <w:instrText xml:space="preserve"> PAGEREF _Toc58906479 \h </w:instrText>
        </w:r>
        <w:r w:rsidR="009F0169">
          <w:rPr>
            <w:noProof/>
            <w:webHidden/>
          </w:rPr>
        </w:r>
        <w:r w:rsidR="009F0169">
          <w:rPr>
            <w:noProof/>
            <w:webHidden/>
          </w:rPr>
          <w:fldChar w:fldCharType="separate"/>
        </w:r>
        <w:r w:rsidR="009F0169">
          <w:rPr>
            <w:noProof/>
            <w:webHidden/>
          </w:rPr>
          <w:t>54</w:t>
        </w:r>
        <w:r w:rsidR="009F0169">
          <w:rPr>
            <w:noProof/>
            <w:webHidden/>
          </w:rPr>
          <w:fldChar w:fldCharType="end"/>
        </w:r>
      </w:hyperlink>
    </w:p>
    <w:p w14:paraId="58AC9AD2" w14:textId="77777777" w:rsidR="007D4B17" w:rsidRDefault="007D4B17" w:rsidP="007D4B17">
      <w:pPr>
        <w:pStyle w:val="ininormar"/>
        <w:sectPr w:rsidR="007D4B17" w:rsidSect="00845E73">
          <w:headerReference w:type="default" r:id="rId21"/>
          <w:pgSz w:w="11907" w:h="16840" w:code="9"/>
          <w:pgMar w:top="2268" w:right="1701" w:bottom="1701" w:left="2268" w:header="720" w:footer="720" w:gutter="0"/>
          <w:pgNumType w:fmt="lowerRoman"/>
          <w:cols w:space="720"/>
          <w:docGrid w:linePitch="360"/>
        </w:sectPr>
      </w:pPr>
      <w:r>
        <w:fldChar w:fldCharType="end"/>
      </w:r>
    </w:p>
    <w:p w14:paraId="70BC4AA5" w14:textId="77777777" w:rsidR="007D4B17" w:rsidRDefault="007D4B17" w:rsidP="007D4B17">
      <w:pPr>
        <w:pStyle w:val="JudulBesar"/>
      </w:pPr>
      <w:bookmarkStart w:id="11" w:name="_Toc526322568"/>
      <w:r>
        <w:lastRenderedPageBreak/>
        <w:t>DAFTAR TABEL</w:t>
      </w:r>
      <w:bookmarkEnd w:id="11"/>
    </w:p>
    <w:p w14:paraId="02888C6A" w14:textId="77777777" w:rsidR="007D4B17" w:rsidRDefault="007D4B17" w:rsidP="007D4B17">
      <w:pPr>
        <w:ind w:firstLine="0"/>
      </w:pPr>
    </w:p>
    <w:p w14:paraId="3CA44371" w14:textId="77777777" w:rsidR="009F0169" w:rsidRDefault="009F0169">
      <w:pPr>
        <w:pStyle w:val="TableofFigures"/>
        <w:tabs>
          <w:tab w:val="right" w:leader="dot" w:pos="7928"/>
        </w:tabs>
        <w:rPr>
          <w:rFonts w:asciiTheme="minorHAnsi" w:eastAsiaTheme="minorEastAsia" w:hAnsiTheme="minorHAnsi"/>
          <w:noProof/>
          <w:sz w:val="22"/>
        </w:rPr>
      </w:pPr>
      <w:r>
        <w:fldChar w:fldCharType="begin"/>
      </w:r>
      <w:r>
        <w:instrText xml:space="preserve"> TOC \h \z \c "tabel 2." </w:instrText>
      </w:r>
      <w:r>
        <w:fldChar w:fldCharType="separate"/>
      </w:r>
      <w:hyperlink w:anchor="_Toc58906571" w:history="1">
        <w:r w:rsidRPr="00E2623D">
          <w:rPr>
            <w:rStyle w:val="Hyperlink"/>
            <w:noProof/>
          </w:rPr>
          <w:t>Tabel 2.1 Penelitian Terkait</w:t>
        </w:r>
        <w:r>
          <w:rPr>
            <w:noProof/>
            <w:webHidden/>
          </w:rPr>
          <w:tab/>
        </w:r>
        <w:r>
          <w:rPr>
            <w:noProof/>
            <w:webHidden/>
          </w:rPr>
          <w:fldChar w:fldCharType="begin"/>
        </w:r>
        <w:r>
          <w:rPr>
            <w:noProof/>
            <w:webHidden/>
          </w:rPr>
          <w:instrText xml:space="preserve"> PAGEREF _Toc58906571 \h </w:instrText>
        </w:r>
        <w:r>
          <w:rPr>
            <w:noProof/>
            <w:webHidden/>
          </w:rPr>
        </w:r>
        <w:r>
          <w:rPr>
            <w:noProof/>
            <w:webHidden/>
          </w:rPr>
          <w:fldChar w:fldCharType="separate"/>
        </w:r>
        <w:r>
          <w:rPr>
            <w:noProof/>
            <w:webHidden/>
          </w:rPr>
          <w:t>23</w:t>
        </w:r>
        <w:r>
          <w:rPr>
            <w:noProof/>
            <w:webHidden/>
          </w:rPr>
          <w:fldChar w:fldCharType="end"/>
        </w:r>
      </w:hyperlink>
    </w:p>
    <w:p w14:paraId="6E6BE4D4" w14:textId="77777777" w:rsidR="009F0169" w:rsidRDefault="009F0169">
      <w:pPr>
        <w:pStyle w:val="TableofFigures"/>
        <w:tabs>
          <w:tab w:val="right" w:leader="dot" w:pos="7928"/>
        </w:tabs>
      </w:pPr>
      <w:r>
        <w:fldChar w:fldCharType="end"/>
      </w:r>
    </w:p>
    <w:p w14:paraId="2C7251EE" w14:textId="77777777" w:rsidR="009F0169" w:rsidRDefault="007D4B17">
      <w:pPr>
        <w:pStyle w:val="TableofFigures"/>
        <w:tabs>
          <w:tab w:val="right" w:leader="dot" w:pos="7928"/>
        </w:tabs>
        <w:rPr>
          <w:rFonts w:asciiTheme="minorHAnsi" w:eastAsiaTheme="minorEastAsia" w:hAnsiTheme="minorHAnsi"/>
          <w:noProof/>
          <w:sz w:val="22"/>
        </w:rPr>
      </w:pPr>
      <w:r>
        <w:fldChar w:fldCharType="begin"/>
      </w:r>
      <w:r>
        <w:instrText xml:space="preserve"> TOC \h \z \c "Tabel 3." </w:instrText>
      </w:r>
      <w:r>
        <w:fldChar w:fldCharType="separate"/>
      </w:r>
      <w:hyperlink w:anchor="_Toc58906480" w:history="1">
        <w:r w:rsidR="009F0169" w:rsidRPr="0061180D">
          <w:rPr>
            <w:rStyle w:val="Hyperlink"/>
            <w:noProof/>
          </w:rPr>
          <w:t xml:space="preserve">Tabel 3.1 </w:t>
        </w:r>
        <w:r w:rsidR="009F0169" w:rsidRPr="0061180D">
          <w:rPr>
            <w:rStyle w:val="Hyperlink"/>
            <w:i/>
            <w:iCs/>
            <w:noProof/>
          </w:rPr>
          <w:t xml:space="preserve">database </w:t>
        </w:r>
        <w:r w:rsidR="009F0169" w:rsidRPr="0061180D">
          <w:rPr>
            <w:rStyle w:val="Hyperlink"/>
            <w:noProof/>
          </w:rPr>
          <w:t>admin</w:t>
        </w:r>
        <w:r w:rsidR="009F0169">
          <w:rPr>
            <w:noProof/>
            <w:webHidden/>
          </w:rPr>
          <w:tab/>
        </w:r>
        <w:r w:rsidR="009F0169">
          <w:rPr>
            <w:noProof/>
            <w:webHidden/>
          </w:rPr>
          <w:fldChar w:fldCharType="begin"/>
        </w:r>
        <w:r w:rsidR="009F0169">
          <w:rPr>
            <w:noProof/>
            <w:webHidden/>
          </w:rPr>
          <w:instrText xml:space="preserve"> PAGEREF _Toc58906480 \h </w:instrText>
        </w:r>
        <w:r w:rsidR="009F0169">
          <w:rPr>
            <w:noProof/>
            <w:webHidden/>
          </w:rPr>
        </w:r>
        <w:r w:rsidR="009F0169">
          <w:rPr>
            <w:noProof/>
            <w:webHidden/>
          </w:rPr>
          <w:fldChar w:fldCharType="separate"/>
        </w:r>
        <w:r w:rsidR="009F0169">
          <w:rPr>
            <w:noProof/>
            <w:webHidden/>
          </w:rPr>
          <w:t>38</w:t>
        </w:r>
        <w:r w:rsidR="009F0169">
          <w:rPr>
            <w:noProof/>
            <w:webHidden/>
          </w:rPr>
          <w:fldChar w:fldCharType="end"/>
        </w:r>
      </w:hyperlink>
    </w:p>
    <w:p w14:paraId="38BDDA26" w14:textId="77777777" w:rsidR="009F0169" w:rsidRDefault="003C0083">
      <w:pPr>
        <w:pStyle w:val="TableofFigures"/>
        <w:tabs>
          <w:tab w:val="right" w:leader="dot" w:pos="7928"/>
        </w:tabs>
        <w:rPr>
          <w:rFonts w:asciiTheme="minorHAnsi" w:eastAsiaTheme="minorEastAsia" w:hAnsiTheme="minorHAnsi"/>
          <w:noProof/>
          <w:sz w:val="22"/>
        </w:rPr>
      </w:pPr>
      <w:hyperlink w:anchor="_Toc58906481" w:history="1">
        <w:r w:rsidR="009F0169" w:rsidRPr="0061180D">
          <w:rPr>
            <w:rStyle w:val="Hyperlink"/>
            <w:noProof/>
          </w:rPr>
          <w:t xml:space="preserve">Tabel 3.2 </w:t>
        </w:r>
        <w:r w:rsidR="009F0169" w:rsidRPr="0061180D">
          <w:rPr>
            <w:rStyle w:val="Hyperlink"/>
            <w:i/>
            <w:iCs/>
            <w:noProof/>
          </w:rPr>
          <w:t>database transaksi obat</w:t>
        </w:r>
        <w:r w:rsidR="009F0169">
          <w:rPr>
            <w:noProof/>
            <w:webHidden/>
          </w:rPr>
          <w:tab/>
        </w:r>
        <w:r w:rsidR="009F0169">
          <w:rPr>
            <w:noProof/>
            <w:webHidden/>
          </w:rPr>
          <w:fldChar w:fldCharType="begin"/>
        </w:r>
        <w:r w:rsidR="009F0169">
          <w:rPr>
            <w:noProof/>
            <w:webHidden/>
          </w:rPr>
          <w:instrText xml:space="preserve"> PAGEREF _Toc58906481 \h </w:instrText>
        </w:r>
        <w:r w:rsidR="009F0169">
          <w:rPr>
            <w:noProof/>
            <w:webHidden/>
          </w:rPr>
        </w:r>
        <w:r w:rsidR="009F0169">
          <w:rPr>
            <w:noProof/>
            <w:webHidden/>
          </w:rPr>
          <w:fldChar w:fldCharType="separate"/>
        </w:r>
        <w:r w:rsidR="009F0169">
          <w:rPr>
            <w:noProof/>
            <w:webHidden/>
          </w:rPr>
          <w:t>39</w:t>
        </w:r>
        <w:r w:rsidR="009F0169">
          <w:rPr>
            <w:noProof/>
            <w:webHidden/>
          </w:rPr>
          <w:fldChar w:fldCharType="end"/>
        </w:r>
      </w:hyperlink>
    </w:p>
    <w:p w14:paraId="6666B09B" w14:textId="77777777" w:rsidR="009F0169" w:rsidRDefault="003C0083">
      <w:pPr>
        <w:pStyle w:val="TableofFigures"/>
        <w:tabs>
          <w:tab w:val="right" w:leader="dot" w:pos="7928"/>
        </w:tabs>
        <w:rPr>
          <w:rFonts w:asciiTheme="minorHAnsi" w:eastAsiaTheme="minorEastAsia" w:hAnsiTheme="minorHAnsi"/>
          <w:noProof/>
          <w:sz w:val="22"/>
        </w:rPr>
      </w:pPr>
      <w:hyperlink w:anchor="_Toc58906482" w:history="1">
        <w:r w:rsidR="009F0169" w:rsidRPr="0061180D">
          <w:rPr>
            <w:rStyle w:val="Hyperlink"/>
            <w:noProof/>
          </w:rPr>
          <w:t>Tabel 3.3 skenario uji fungsi registrasi</w:t>
        </w:r>
        <w:r w:rsidR="009F0169">
          <w:rPr>
            <w:noProof/>
            <w:webHidden/>
          </w:rPr>
          <w:tab/>
        </w:r>
        <w:r w:rsidR="009F0169">
          <w:rPr>
            <w:noProof/>
            <w:webHidden/>
          </w:rPr>
          <w:fldChar w:fldCharType="begin"/>
        </w:r>
        <w:r w:rsidR="009F0169">
          <w:rPr>
            <w:noProof/>
            <w:webHidden/>
          </w:rPr>
          <w:instrText xml:space="preserve"> PAGEREF _Toc58906482 \h </w:instrText>
        </w:r>
        <w:r w:rsidR="009F0169">
          <w:rPr>
            <w:noProof/>
            <w:webHidden/>
          </w:rPr>
        </w:r>
        <w:r w:rsidR="009F0169">
          <w:rPr>
            <w:noProof/>
            <w:webHidden/>
          </w:rPr>
          <w:fldChar w:fldCharType="separate"/>
        </w:r>
        <w:r w:rsidR="009F0169">
          <w:rPr>
            <w:noProof/>
            <w:webHidden/>
          </w:rPr>
          <w:t>44</w:t>
        </w:r>
        <w:r w:rsidR="009F0169">
          <w:rPr>
            <w:noProof/>
            <w:webHidden/>
          </w:rPr>
          <w:fldChar w:fldCharType="end"/>
        </w:r>
      </w:hyperlink>
    </w:p>
    <w:p w14:paraId="0C920B1F" w14:textId="77777777" w:rsidR="009F0169" w:rsidRDefault="003C0083">
      <w:pPr>
        <w:pStyle w:val="TableofFigures"/>
        <w:tabs>
          <w:tab w:val="right" w:leader="dot" w:pos="7928"/>
        </w:tabs>
        <w:rPr>
          <w:rFonts w:asciiTheme="minorHAnsi" w:eastAsiaTheme="minorEastAsia" w:hAnsiTheme="minorHAnsi"/>
          <w:noProof/>
          <w:sz w:val="22"/>
        </w:rPr>
      </w:pPr>
      <w:hyperlink w:anchor="_Toc58906483" w:history="1">
        <w:r w:rsidR="009F0169" w:rsidRPr="0061180D">
          <w:rPr>
            <w:rStyle w:val="Hyperlink"/>
            <w:noProof/>
          </w:rPr>
          <w:t xml:space="preserve">Tabel 3.4 skenario uji fungsi </w:t>
        </w:r>
        <w:r w:rsidR="009F0169" w:rsidRPr="0061180D">
          <w:rPr>
            <w:rStyle w:val="Hyperlink"/>
            <w:i/>
            <w:iCs/>
            <w:noProof/>
          </w:rPr>
          <w:t>login</w:t>
        </w:r>
        <w:r w:rsidR="009F0169" w:rsidRPr="0061180D">
          <w:rPr>
            <w:rStyle w:val="Hyperlink"/>
            <w:noProof/>
          </w:rPr>
          <w:t xml:space="preserve"> anggota</w:t>
        </w:r>
        <w:r w:rsidR="009F0169">
          <w:rPr>
            <w:noProof/>
            <w:webHidden/>
          </w:rPr>
          <w:tab/>
        </w:r>
        <w:r w:rsidR="009F0169">
          <w:rPr>
            <w:noProof/>
            <w:webHidden/>
          </w:rPr>
          <w:fldChar w:fldCharType="begin"/>
        </w:r>
        <w:r w:rsidR="009F0169">
          <w:rPr>
            <w:noProof/>
            <w:webHidden/>
          </w:rPr>
          <w:instrText xml:space="preserve"> PAGEREF _Toc58906483 \h </w:instrText>
        </w:r>
        <w:r w:rsidR="009F0169">
          <w:rPr>
            <w:noProof/>
            <w:webHidden/>
          </w:rPr>
        </w:r>
        <w:r w:rsidR="009F0169">
          <w:rPr>
            <w:noProof/>
            <w:webHidden/>
          </w:rPr>
          <w:fldChar w:fldCharType="separate"/>
        </w:r>
        <w:r w:rsidR="009F0169">
          <w:rPr>
            <w:noProof/>
            <w:webHidden/>
          </w:rPr>
          <w:t>44</w:t>
        </w:r>
        <w:r w:rsidR="009F0169">
          <w:rPr>
            <w:noProof/>
            <w:webHidden/>
          </w:rPr>
          <w:fldChar w:fldCharType="end"/>
        </w:r>
      </w:hyperlink>
    </w:p>
    <w:p w14:paraId="59C14B73" w14:textId="77777777" w:rsidR="009F0169" w:rsidRDefault="003C0083">
      <w:pPr>
        <w:pStyle w:val="TableofFigures"/>
        <w:tabs>
          <w:tab w:val="right" w:leader="dot" w:pos="7928"/>
        </w:tabs>
        <w:rPr>
          <w:rFonts w:asciiTheme="minorHAnsi" w:eastAsiaTheme="minorEastAsia" w:hAnsiTheme="minorHAnsi"/>
          <w:noProof/>
          <w:sz w:val="22"/>
        </w:rPr>
      </w:pPr>
      <w:hyperlink w:anchor="_Toc58906484" w:history="1">
        <w:r w:rsidR="009F0169" w:rsidRPr="0061180D">
          <w:rPr>
            <w:rStyle w:val="Hyperlink"/>
            <w:noProof/>
          </w:rPr>
          <w:t xml:space="preserve">Tabel 3.5 skenario uji fungsi </w:t>
        </w:r>
        <w:r w:rsidR="009F0169" w:rsidRPr="0061180D">
          <w:rPr>
            <w:rStyle w:val="Hyperlink"/>
            <w:i/>
            <w:iCs/>
            <w:noProof/>
          </w:rPr>
          <w:t>login</w:t>
        </w:r>
        <w:r w:rsidR="009F0169" w:rsidRPr="0061180D">
          <w:rPr>
            <w:rStyle w:val="Hyperlink"/>
            <w:noProof/>
          </w:rPr>
          <w:t xml:space="preserve"> admin</w:t>
        </w:r>
        <w:r w:rsidR="009F0169">
          <w:rPr>
            <w:noProof/>
            <w:webHidden/>
          </w:rPr>
          <w:tab/>
        </w:r>
        <w:r w:rsidR="009F0169">
          <w:rPr>
            <w:noProof/>
            <w:webHidden/>
          </w:rPr>
          <w:fldChar w:fldCharType="begin"/>
        </w:r>
        <w:r w:rsidR="009F0169">
          <w:rPr>
            <w:noProof/>
            <w:webHidden/>
          </w:rPr>
          <w:instrText xml:space="preserve"> PAGEREF _Toc58906484 \h </w:instrText>
        </w:r>
        <w:r w:rsidR="009F0169">
          <w:rPr>
            <w:noProof/>
            <w:webHidden/>
          </w:rPr>
        </w:r>
        <w:r w:rsidR="009F0169">
          <w:rPr>
            <w:noProof/>
            <w:webHidden/>
          </w:rPr>
          <w:fldChar w:fldCharType="separate"/>
        </w:r>
        <w:r w:rsidR="009F0169">
          <w:rPr>
            <w:noProof/>
            <w:webHidden/>
          </w:rPr>
          <w:t>45</w:t>
        </w:r>
        <w:r w:rsidR="009F0169">
          <w:rPr>
            <w:noProof/>
            <w:webHidden/>
          </w:rPr>
          <w:fldChar w:fldCharType="end"/>
        </w:r>
      </w:hyperlink>
    </w:p>
    <w:p w14:paraId="6778548A" w14:textId="77777777" w:rsidR="009F0169" w:rsidRDefault="003C0083">
      <w:pPr>
        <w:pStyle w:val="TableofFigures"/>
        <w:tabs>
          <w:tab w:val="right" w:leader="dot" w:pos="7928"/>
        </w:tabs>
        <w:rPr>
          <w:rFonts w:asciiTheme="minorHAnsi" w:eastAsiaTheme="minorEastAsia" w:hAnsiTheme="minorHAnsi"/>
          <w:noProof/>
          <w:sz w:val="22"/>
        </w:rPr>
      </w:pPr>
      <w:hyperlink w:anchor="_Toc58906485" w:history="1">
        <w:r w:rsidR="009F0169" w:rsidRPr="0061180D">
          <w:rPr>
            <w:rStyle w:val="Hyperlink"/>
            <w:noProof/>
          </w:rPr>
          <w:t>Tabel 3.6 skenario uji fungsi pencarian buku</w:t>
        </w:r>
        <w:r w:rsidR="009F0169">
          <w:rPr>
            <w:noProof/>
            <w:webHidden/>
          </w:rPr>
          <w:tab/>
        </w:r>
        <w:r w:rsidR="009F0169">
          <w:rPr>
            <w:noProof/>
            <w:webHidden/>
          </w:rPr>
          <w:fldChar w:fldCharType="begin"/>
        </w:r>
        <w:r w:rsidR="009F0169">
          <w:rPr>
            <w:noProof/>
            <w:webHidden/>
          </w:rPr>
          <w:instrText xml:space="preserve"> PAGEREF _Toc58906485 \h </w:instrText>
        </w:r>
        <w:r w:rsidR="009F0169">
          <w:rPr>
            <w:noProof/>
            <w:webHidden/>
          </w:rPr>
        </w:r>
        <w:r w:rsidR="009F0169">
          <w:rPr>
            <w:noProof/>
            <w:webHidden/>
          </w:rPr>
          <w:fldChar w:fldCharType="separate"/>
        </w:r>
        <w:r w:rsidR="009F0169">
          <w:rPr>
            <w:noProof/>
            <w:webHidden/>
          </w:rPr>
          <w:t>45</w:t>
        </w:r>
        <w:r w:rsidR="009F0169">
          <w:rPr>
            <w:noProof/>
            <w:webHidden/>
          </w:rPr>
          <w:fldChar w:fldCharType="end"/>
        </w:r>
      </w:hyperlink>
    </w:p>
    <w:p w14:paraId="0E502334" w14:textId="77777777" w:rsidR="009F0169" w:rsidRDefault="003C0083">
      <w:pPr>
        <w:pStyle w:val="TableofFigures"/>
        <w:tabs>
          <w:tab w:val="right" w:leader="dot" w:pos="7928"/>
        </w:tabs>
        <w:rPr>
          <w:rFonts w:asciiTheme="minorHAnsi" w:eastAsiaTheme="minorEastAsia" w:hAnsiTheme="minorHAnsi"/>
          <w:noProof/>
          <w:sz w:val="22"/>
        </w:rPr>
      </w:pPr>
      <w:hyperlink w:anchor="_Toc58906486" w:history="1">
        <w:r w:rsidR="009F0169" w:rsidRPr="0061180D">
          <w:rPr>
            <w:rStyle w:val="Hyperlink"/>
            <w:noProof/>
          </w:rPr>
          <w:t>Tabel 3.7 skenario uji fungsi edit buku</w:t>
        </w:r>
        <w:r w:rsidR="009F0169">
          <w:rPr>
            <w:noProof/>
            <w:webHidden/>
          </w:rPr>
          <w:tab/>
        </w:r>
        <w:r w:rsidR="009F0169">
          <w:rPr>
            <w:noProof/>
            <w:webHidden/>
          </w:rPr>
          <w:fldChar w:fldCharType="begin"/>
        </w:r>
        <w:r w:rsidR="009F0169">
          <w:rPr>
            <w:noProof/>
            <w:webHidden/>
          </w:rPr>
          <w:instrText xml:space="preserve"> PAGEREF _Toc58906486 \h </w:instrText>
        </w:r>
        <w:r w:rsidR="009F0169">
          <w:rPr>
            <w:noProof/>
            <w:webHidden/>
          </w:rPr>
        </w:r>
        <w:r w:rsidR="009F0169">
          <w:rPr>
            <w:noProof/>
            <w:webHidden/>
          </w:rPr>
          <w:fldChar w:fldCharType="separate"/>
        </w:r>
        <w:r w:rsidR="009F0169">
          <w:rPr>
            <w:noProof/>
            <w:webHidden/>
          </w:rPr>
          <w:t>46</w:t>
        </w:r>
        <w:r w:rsidR="009F0169">
          <w:rPr>
            <w:noProof/>
            <w:webHidden/>
          </w:rPr>
          <w:fldChar w:fldCharType="end"/>
        </w:r>
      </w:hyperlink>
    </w:p>
    <w:p w14:paraId="3363390A" w14:textId="77777777" w:rsidR="009F0169" w:rsidRDefault="003C0083">
      <w:pPr>
        <w:pStyle w:val="TableofFigures"/>
        <w:tabs>
          <w:tab w:val="right" w:leader="dot" w:pos="7928"/>
        </w:tabs>
        <w:rPr>
          <w:rFonts w:asciiTheme="minorHAnsi" w:eastAsiaTheme="minorEastAsia" w:hAnsiTheme="minorHAnsi"/>
          <w:noProof/>
          <w:sz w:val="22"/>
        </w:rPr>
      </w:pPr>
      <w:hyperlink w:anchor="_Toc58906487" w:history="1">
        <w:r w:rsidR="009F0169" w:rsidRPr="0061180D">
          <w:rPr>
            <w:rStyle w:val="Hyperlink"/>
            <w:noProof/>
          </w:rPr>
          <w:t>Tabel 3.8 skenario uji fungsi input buku</w:t>
        </w:r>
        <w:r w:rsidR="009F0169">
          <w:rPr>
            <w:noProof/>
            <w:webHidden/>
          </w:rPr>
          <w:tab/>
        </w:r>
        <w:r w:rsidR="009F0169">
          <w:rPr>
            <w:noProof/>
            <w:webHidden/>
          </w:rPr>
          <w:fldChar w:fldCharType="begin"/>
        </w:r>
        <w:r w:rsidR="009F0169">
          <w:rPr>
            <w:noProof/>
            <w:webHidden/>
          </w:rPr>
          <w:instrText xml:space="preserve"> PAGEREF _Toc58906487 \h </w:instrText>
        </w:r>
        <w:r w:rsidR="009F0169">
          <w:rPr>
            <w:noProof/>
            <w:webHidden/>
          </w:rPr>
        </w:r>
        <w:r w:rsidR="009F0169">
          <w:rPr>
            <w:noProof/>
            <w:webHidden/>
          </w:rPr>
          <w:fldChar w:fldCharType="separate"/>
        </w:r>
        <w:r w:rsidR="009F0169">
          <w:rPr>
            <w:noProof/>
            <w:webHidden/>
          </w:rPr>
          <w:t>46</w:t>
        </w:r>
        <w:r w:rsidR="009F0169">
          <w:rPr>
            <w:noProof/>
            <w:webHidden/>
          </w:rPr>
          <w:fldChar w:fldCharType="end"/>
        </w:r>
      </w:hyperlink>
    </w:p>
    <w:p w14:paraId="0090027D" w14:textId="77777777" w:rsidR="009F0169" w:rsidRDefault="003C0083">
      <w:pPr>
        <w:pStyle w:val="TableofFigures"/>
        <w:tabs>
          <w:tab w:val="right" w:leader="dot" w:pos="7928"/>
        </w:tabs>
        <w:rPr>
          <w:rFonts w:asciiTheme="minorHAnsi" w:eastAsiaTheme="minorEastAsia" w:hAnsiTheme="minorHAnsi"/>
          <w:noProof/>
          <w:sz w:val="22"/>
        </w:rPr>
      </w:pPr>
      <w:hyperlink w:anchor="_Toc58906488" w:history="1">
        <w:r w:rsidR="009F0169" w:rsidRPr="0061180D">
          <w:rPr>
            <w:rStyle w:val="Hyperlink"/>
            <w:noProof/>
          </w:rPr>
          <w:t>Tabel 3.9 skenario uji fungsi hapus data buku</w:t>
        </w:r>
        <w:r w:rsidR="009F0169">
          <w:rPr>
            <w:noProof/>
            <w:webHidden/>
          </w:rPr>
          <w:tab/>
        </w:r>
        <w:r w:rsidR="009F0169">
          <w:rPr>
            <w:noProof/>
            <w:webHidden/>
          </w:rPr>
          <w:fldChar w:fldCharType="begin"/>
        </w:r>
        <w:r w:rsidR="009F0169">
          <w:rPr>
            <w:noProof/>
            <w:webHidden/>
          </w:rPr>
          <w:instrText xml:space="preserve"> PAGEREF _Toc58906488 \h </w:instrText>
        </w:r>
        <w:r w:rsidR="009F0169">
          <w:rPr>
            <w:noProof/>
            <w:webHidden/>
          </w:rPr>
        </w:r>
        <w:r w:rsidR="009F0169">
          <w:rPr>
            <w:noProof/>
            <w:webHidden/>
          </w:rPr>
          <w:fldChar w:fldCharType="separate"/>
        </w:r>
        <w:r w:rsidR="009F0169">
          <w:rPr>
            <w:noProof/>
            <w:webHidden/>
          </w:rPr>
          <w:t>47</w:t>
        </w:r>
        <w:r w:rsidR="009F0169">
          <w:rPr>
            <w:noProof/>
            <w:webHidden/>
          </w:rPr>
          <w:fldChar w:fldCharType="end"/>
        </w:r>
      </w:hyperlink>
    </w:p>
    <w:p w14:paraId="6696168C" w14:textId="77777777" w:rsidR="009F0169" w:rsidRDefault="007D4B17" w:rsidP="00E60220">
      <w:pPr>
        <w:pStyle w:val="TableofFigures"/>
        <w:tabs>
          <w:tab w:val="right" w:leader="dot" w:pos="7928"/>
        </w:tabs>
        <w:rPr>
          <w:noProof/>
        </w:rPr>
      </w:pPr>
      <w:r>
        <w:fldChar w:fldCharType="end"/>
      </w:r>
      <w:r>
        <w:fldChar w:fldCharType="begin"/>
      </w:r>
      <w:r>
        <w:instrText xml:space="preserve"> TOC \h \z \c "Tabel 4." </w:instrText>
      </w:r>
      <w:r>
        <w:fldChar w:fldCharType="separate"/>
      </w:r>
    </w:p>
    <w:p w14:paraId="26EBEF3F" w14:textId="77777777" w:rsidR="009F0169" w:rsidRDefault="003C0083">
      <w:pPr>
        <w:pStyle w:val="TableofFigures"/>
        <w:tabs>
          <w:tab w:val="right" w:leader="dot" w:pos="7928"/>
        </w:tabs>
        <w:rPr>
          <w:rFonts w:asciiTheme="minorHAnsi" w:eastAsiaTheme="minorEastAsia" w:hAnsiTheme="minorHAnsi"/>
          <w:noProof/>
          <w:sz w:val="22"/>
        </w:rPr>
      </w:pPr>
      <w:hyperlink w:anchor="_Toc58906489" w:history="1">
        <w:r w:rsidR="009F0169" w:rsidRPr="00544C94">
          <w:rPr>
            <w:rStyle w:val="Hyperlink"/>
            <w:noProof/>
          </w:rPr>
          <w:t>Tabel 4.1 pengujian fungsi registrasi</w:t>
        </w:r>
        <w:r w:rsidR="009F0169">
          <w:rPr>
            <w:noProof/>
            <w:webHidden/>
          </w:rPr>
          <w:tab/>
        </w:r>
        <w:r w:rsidR="009F0169">
          <w:rPr>
            <w:noProof/>
            <w:webHidden/>
          </w:rPr>
          <w:fldChar w:fldCharType="begin"/>
        </w:r>
        <w:r w:rsidR="009F0169">
          <w:rPr>
            <w:noProof/>
            <w:webHidden/>
          </w:rPr>
          <w:instrText xml:space="preserve"> PAGEREF _Toc58906489 \h </w:instrText>
        </w:r>
        <w:r w:rsidR="009F0169">
          <w:rPr>
            <w:noProof/>
            <w:webHidden/>
          </w:rPr>
        </w:r>
        <w:r w:rsidR="009F0169">
          <w:rPr>
            <w:noProof/>
            <w:webHidden/>
          </w:rPr>
          <w:fldChar w:fldCharType="separate"/>
        </w:r>
        <w:r w:rsidR="009F0169">
          <w:rPr>
            <w:noProof/>
            <w:webHidden/>
          </w:rPr>
          <w:t>62</w:t>
        </w:r>
        <w:r w:rsidR="009F0169">
          <w:rPr>
            <w:noProof/>
            <w:webHidden/>
          </w:rPr>
          <w:fldChar w:fldCharType="end"/>
        </w:r>
      </w:hyperlink>
    </w:p>
    <w:p w14:paraId="44461D6D" w14:textId="77777777" w:rsidR="009F0169" w:rsidRDefault="003C0083">
      <w:pPr>
        <w:pStyle w:val="TableofFigures"/>
        <w:tabs>
          <w:tab w:val="right" w:leader="dot" w:pos="7928"/>
        </w:tabs>
        <w:rPr>
          <w:rFonts w:asciiTheme="minorHAnsi" w:eastAsiaTheme="minorEastAsia" w:hAnsiTheme="minorHAnsi"/>
          <w:noProof/>
          <w:sz w:val="22"/>
        </w:rPr>
      </w:pPr>
      <w:hyperlink w:anchor="_Toc58906490" w:history="1">
        <w:r w:rsidR="009F0169" w:rsidRPr="00544C94">
          <w:rPr>
            <w:rStyle w:val="Hyperlink"/>
            <w:noProof/>
          </w:rPr>
          <w:t xml:space="preserve">Tabel 4.2 pengujian fungsi </w:t>
        </w:r>
        <w:r w:rsidR="009F0169" w:rsidRPr="00544C94">
          <w:rPr>
            <w:rStyle w:val="Hyperlink"/>
            <w:i/>
            <w:iCs/>
            <w:noProof/>
          </w:rPr>
          <w:t>login</w:t>
        </w:r>
        <w:r w:rsidR="009F0169" w:rsidRPr="00544C94">
          <w:rPr>
            <w:rStyle w:val="Hyperlink"/>
            <w:noProof/>
          </w:rPr>
          <w:t xml:space="preserve"> anggota</w:t>
        </w:r>
        <w:r w:rsidR="009F0169">
          <w:rPr>
            <w:noProof/>
            <w:webHidden/>
          </w:rPr>
          <w:tab/>
        </w:r>
        <w:r w:rsidR="009F0169">
          <w:rPr>
            <w:noProof/>
            <w:webHidden/>
          </w:rPr>
          <w:fldChar w:fldCharType="begin"/>
        </w:r>
        <w:r w:rsidR="009F0169">
          <w:rPr>
            <w:noProof/>
            <w:webHidden/>
          </w:rPr>
          <w:instrText xml:space="preserve"> PAGEREF _Toc58906490 \h </w:instrText>
        </w:r>
        <w:r w:rsidR="009F0169">
          <w:rPr>
            <w:noProof/>
            <w:webHidden/>
          </w:rPr>
        </w:r>
        <w:r w:rsidR="009F0169">
          <w:rPr>
            <w:noProof/>
            <w:webHidden/>
          </w:rPr>
          <w:fldChar w:fldCharType="separate"/>
        </w:r>
        <w:r w:rsidR="009F0169">
          <w:rPr>
            <w:noProof/>
            <w:webHidden/>
          </w:rPr>
          <w:t>62</w:t>
        </w:r>
        <w:r w:rsidR="009F0169">
          <w:rPr>
            <w:noProof/>
            <w:webHidden/>
          </w:rPr>
          <w:fldChar w:fldCharType="end"/>
        </w:r>
      </w:hyperlink>
    </w:p>
    <w:p w14:paraId="50E3BAC2" w14:textId="77777777" w:rsidR="009F0169" w:rsidRDefault="003C0083">
      <w:pPr>
        <w:pStyle w:val="TableofFigures"/>
        <w:tabs>
          <w:tab w:val="right" w:leader="dot" w:pos="7928"/>
        </w:tabs>
        <w:rPr>
          <w:rFonts w:asciiTheme="minorHAnsi" w:eastAsiaTheme="minorEastAsia" w:hAnsiTheme="minorHAnsi"/>
          <w:noProof/>
          <w:sz w:val="22"/>
        </w:rPr>
      </w:pPr>
      <w:hyperlink w:anchor="_Toc58906491" w:history="1">
        <w:r w:rsidR="009F0169" w:rsidRPr="00544C94">
          <w:rPr>
            <w:rStyle w:val="Hyperlink"/>
            <w:noProof/>
          </w:rPr>
          <w:t xml:space="preserve">Tabel 4.3 pengujian fungsi </w:t>
        </w:r>
        <w:r w:rsidR="009F0169" w:rsidRPr="00544C94">
          <w:rPr>
            <w:rStyle w:val="Hyperlink"/>
            <w:i/>
            <w:iCs/>
            <w:noProof/>
          </w:rPr>
          <w:t>login</w:t>
        </w:r>
        <w:r w:rsidR="009F0169" w:rsidRPr="00544C94">
          <w:rPr>
            <w:rStyle w:val="Hyperlink"/>
            <w:noProof/>
          </w:rPr>
          <w:t xml:space="preserve"> admin</w:t>
        </w:r>
        <w:r w:rsidR="009F0169">
          <w:rPr>
            <w:noProof/>
            <w:webHidden/>
          </w:rPr>
          <w:tab/>
        </w:r>
        <w:r w:rsidR="009F0169">
          <w:rPr>
            <w:noProof/>
            <w:webHidden/>
          </w:rPr>
          <w:fldChar w:fldCharType="begin"/>
        </w:r>
        <w:r w:rsidR="009F0169">
          <w:rPr>
            <w:noProof/>
            <w:webHidden/>
          </w:rPr>
          <w:instrText xml:space="preserve"> PAGEREF _Toc58906491 \h </w:instrText>
        </w:r>
        <w:r w:rsidR="009F0169">
          <w:rPr>
            <w:noProof/>
            <w:webHidden/>
          </w:rPr>
        </w:r>
        <w:r w:rsidR="009F0169">
          <w:rPr>
            <w:noProof/>
            <w:webHidden/>
          </w:rPr>
          <w:fldChar w:fldCharType="separate"/>
        </w:r>
        <w:r w:rsidR="009F0169">
          <w:rPr>
            <w:noProof/>
            <w:webHidden/>
          </w:rPr>
          <w:t>64</w:t>
        </w:r>
        <w:r w:rsidR="009F0169">
          <w:rPr>
            <w:noProof/>
            <w:webHidden/>
          </w:rPr>
          <w:fldChar w:fldCharType="end"/>
        </w:r>
      </w:hyperlink>
    </w:p>
    <w:p w14:paraId="4B808E5A" w14:textId="77777777" w:rsidR="009F0169" w:rsidRDefault="003C0083">
      <w:pPr>
        <w:pStyle w:val="TableofFigures"/>
        <w:tabs>
          <w:tab w:val="right" w:leader="dot" w:pos="7928"/>
        </w:tabs>
        <w:rPr>
          <w:rFonts w:asciiTheme="minorHAnsi" w:eastAsiaTheme="minorEastAsia" w:hAnsiTheme="minorHAnsi"/>
          <w:noProof/>
          <w:sz w:val="22"/>
        </w:rPr>
      </w:pPr>
      <w:hyperlink w:anchor="_Toc58906492" w:history="1">
        <w:r w:rsidR="009F0169" w:rsidRPr="00544C94">
          <w:rPr>
            <w:rStyle w:val="Hyperlink"/>
            <w:noProof/>
          </w:rPr>
          <w:t>Tabel 4.4 pengujian fungsi pencarian buku</w:t>
        </w:r>
        <w:r w:rsidR="009F0169">
          <w:rPr>
            <w:noProof/>
            <w:webHidden/>
          </w:rPr>
          <w:tab/>
        </w:r>
        <w:r w:rsidR="009F0169">
          <w:rPr>
            <w:noProof/>
            <w:webHidden/>
          </w:rPr>
          <w:fldChar w:fldCharType="begin"/>
        </w:r>
        <w:r w:rsidR="009F0169">
          <w:rPr>
            <w:noProof/>
            <w:webHidden/>
          </w:rPr>
          <w:instrText xml:space="preserve"> PAGEREF _Toc58906492 \h </w:instrText>
        </w:r>
        <w:r w:rsidR="009F0169">
          <w:rPr>
            <w:noProof/>
            <w:webHidden/>
          </w:rPr>
        </w:r>
        <w:r w:rsidR="009F0169">
          <w:rPr>
            <w:noProof/>
            <w:webHidden/>
          </w:rPr>
          <w:fldChar w:fldCharType="separate"/>
        </w:r>
        <w:r w:rsidR="009F0169">
          <w:rPr>
            <w:noProof/>
            <w:webHidden/>
          </w:rPr>
          <w:t>64</w:t>
        </w:r>
        <w:r w:rsidR="009F0169">
          <w:rPr>
            <w:noProof/>
            <w:webHidden/>
          </w:rPr>
          <w:fldChar w:fldCharType="end"/>
        </w:r>
      </w:hyperlink>
    </w:p>
    <w:p w14:paraId="1DE1DF6D" w14:textId="77777777" w:rsidR="009F0169" w:rsidRDefault="003C0083">
      <w:pPr>
        <w:pStyle w:val="TableofFigures"/>
        <w:tabs>
          <w:tab w:val="right" w:leader="dot" w:pos="7928"/>
        </w:tabs>
        <w:rPr>
          <w:rFonts w:asciiTheme="minorHAnsi" w:eastAsiaTheme="minorEastAsia" w:hAnsiTheme="minorHAnsi"/>
          <w:noProof/>
          <w:sz w:val="22"/>
        </w:rPr>
      </w:pPr>
      <w:hyperlink w:anchor="_Toc58906493" w:history="1">
        <w:r w:rsidR="009F0169" w:rsidRPr="00544C94">
          <w:rPr>
            <w:rStyle w:val="Hyperlink"/>
            <w:noProof/>
          </w:rPr>
          <w:t>Tabel 4.5 pengujian fungsi input buku</w:t>
        </w:r>
        <w:r w:rsidR="009F0169">
          <w:rPr>
            <w:noProof/>
            <w:webHidden/>
          </w:rPr>
          <w:tab/>
        </w:r>
        <w:r w:rsidR="009F0169">
          <w:rPr>
            <w:noProof/>
            <w:webHidden/>
          </w:rPr>
          <w:fldChar w:fldCharType="begin"/>
        </w:r>
        <w:r w:rsidR="009F0169">
          <w:rPr>
            <w:noProof/>
            <w:webHidden/>
          </w:rPr>
          <w:instrText xml:space="preserve"> PAGEREF _Toc58906493 \h </w:instrText>
        </w:r>
        <w:r w:rsidR="009F0169">
          <w:rPr>
            <w:noProof/>
            <w:webHidden/>
          </w:rPr>
        </w:r>
        <w:r w:rsidR="009F0169">
          <w:rPr>
            <w:noProof/>
            <w:webHidden/>
          </w:rPr>
          <w:fldChar w:fldCharType="separate"/>
        </w:r>
        <w:r w:rsidR="009F0169">
          <w:rPr>
            <w:noProof/>
            <w:webHidden/>
          </w:rPr>
          <w:t>65</w:t>
        </w:r>
        <w:r w:rsidR="009F0169">
          <w:rPr>
            <w:noProof/>
            <w:webHidden/>
          </w:rPr>
          <w:fldChar w:fldCharType="end"/>
        </w:r>
      </w:hyperlink>
    </w:p>
    <w:p w14:paraId="7D450C12" w14:textId="77777777" w:rsidR="009F0169" w:rsidRDefault="003C0083">
      <w:pPr>
        <w:pStyle w:val="TableofFigures"/>
        <w:tabs>
          <w:tab w:val="right" w:leader="dot" w:pos="7928"/>
        </w:tabs>
        <w:rPr>
          <w:rFonts w:asciiTheme="minorHAnsi" w:eastAsiaTheme="minorEastAsia" w:hAnsiTheme="minorHAnsi"/>
          <w:noProof/>
          <w:sz w:val="22"/>
        </w:rPr>
      </w:pPr>
      <w:hyperlink w:anchor="_Toc58906494" w:history="1">
        <w:r w:rsidR="009F0169" w:rsidRPr="00544C94">
          <w:rPr>
            <w:rStyle w:val="Hyperlink"/>
            <w:noProof/>
          </w:rPr>
          <w:t>Tabel 4.6 pengujian fungsi edit buku</w:t>
        </w:r>
        <w:r w:rsidR="009F0169">
          <w:rPr>
            <w:noProof/>
            <w:webHidden/>
          </w:rPr>
          <w:tab/>
        </w:r>
        <w:r w:rsidR="009F0169">
          <w:rPr>
            <w:noProof/>
            <w:webHidden/>
          </w:rPr>
          <w:fldChar w:fldCharType="begin"/>
        </w:r>
        <w:r w:rsidR="009F0169">
          <w:rPr>
            <w:noProof/>
            <w:webHidden/>
          </w:rPr>
          <w:instrText xml:space="preserve"> PAGEREF _Toc58906494 \h </w:instrText>
        </w:r>
        <w:r w:rsidR="009F0169">
          <w:rPr>
            <w:noProof/>
            <w:webHidden/>
          </w:rPr>
        </w:r>
        <w:r w:rsidR="009F0169">
          <w:rPr>
            <w:noProof/>
            <w:webHidden/>
          </w:rPr>
          <w:fldChar w:fldCharType="separate"/>
        </w:r>
        <w:r w:rsidR="009F0169">
          <w:rPr>
            <w:noProof/>
            <w:webHidden/>
          </w:rPr>
          <w:t>65</w:t>
        </w:r>
        <w:r w:rsidR="009F0169">
          <w:rPr>
            <w:noProof/>
            <w:webHidden/>
          </w:rPr>
          <w:fldChar w:fldCharType="end"/>
        </w:r>
      </w:hyperlink>
    </w:p>
    <w:p w14:paraId="5CED0693" w14:textId="77777777" w:rsidR="009F0169" w:rsidRDefault="003C0083">
      <w:pPr>
        <w:pStyle w:val="TableofFigures"/>
        <w:tabs>
          <w:tab w:val="right" w:leader="dot" w:pos="7928"/>
        </w:tabs>
        <w:rPr>
          <w:rFonts w:asciiTheme="minorHAnsi" w:eastAsiaTheme="minorEastAsia" w:hAnsiTheme="minorHAnsi"/>
          <w:noProof/>
          <w:sz w:val="22"/>
        </w:rPr>
      </w:pPr>
      <w:hyperlink w:anchor="_Toc58906495" w:history="1">
        <w:r w:rsidR="009F0169" w:rsidRPr="00544C94">
          <w:rPr>
            <w:rStyle w:val="Hyperlink"/>
            <w:noProof/>
          </w:rPr>
          <w:t>Tabel 4.7 pengujian fungsi hapus data buku</w:t>
        </w:r>
        <w:r w:rsidR="009F0169">
          <w:rPr>
            <w:noProof/>
            <w:webHidden/>
          </w:rPr>
          <w:tab/>
        </w:r>
        <w:r w:rsidR="009F0169">
          <w:rPr>
            <w:noProof/>
            <w:webHidden/>
          </w:rPr>
          <w:fldChar w:fldCharType="begin"/>
        </w:r>
        <w:r w:rsidR="009F0169">
          <w:rPr>
            <w:noProof/>
            <w:webHidden/>
          </w:rPr>
          <w:instrText xml:space="preserve"> PAGEREF _Toc58906495 \h </w:instrText>
        </w:r>
        <w:r w:rsidR="009F0169">
          <w:rPr>
            <w:noProof/>
            <w:webHidden/>
          </w:rPr>
        </w:r>
        <w:r w:rsidR="009F0169">
          <w:rPr>
            <w:noProof/>
            <w:webHidden/>
          </w:rPr>
          <w:fldChar w:fldCharType="separate"/>
        </w:r>
        <w:r w:rsidR="009F0169">
          <w:rPr>
            <w:noProof/>
            <w:webHidden/>
          </w:rPr>
          <w:t>66</w:t>
        </w:r>
        <w:r w:rsidR="009F0169">
          <w:rPr>
            <w:noProof/>
            <w:webHidden/>
          </w:rPr>
          <w:fldChar w:fldCharType="end"/>
        </w:r>
      </w:hyperlink>
    </w:p>
    <w:p w14:paraId="0C220EF2" w14:textId="77777777" w:rsidR="009F0169" w:rsidRDefault="003C0083">
      <w:pPr>
        <w:pStyle w:val="TableofFigures"/>
        <w:tabs>
          <w:tab w:val="right" w:leader="dot" w:pos="7928"/>
        </w:tabs>
        <w:rPr>
          <w:rFonts w:asciiTheme="minorHAnsi" w:eastAsiaTheme="minorEastAsia" w:hAnsiTheme="minorHAnsi"/>
          <w:noProof/>
          <w:sz w:val="22"/>
        </w:rPr>
      </w:pPr>
      <w:hyperlink w:anchor="_Toc58906496" w:history="1">
        <w:r w:rsidR="009F0169" w:rsidRPr="00544C94">
          <w:rPr>
            <w:rStyle w:val="Hyperlink"/>
            <w:noProof/>
          </w:rPr>
          <w:t>Tabel 4.8 hasil percobaan pertama</w:t>
        </w:r>
        <w:r w:rsidR="009F0169">
          <w:rPr>
            <w:noProof/>
            <w:webHidden/>
          </w:rPr>
          <w:tab/>
        </w:r>
        <w:r w:rsidR="009F0169">
          <w:rPr>
            <w:noProof/>
            <w:webHidden/>
          </w:rPr>
          <w:fldChar w:fldCharType="begin"/>
        </w:r>
        <w:r w:rsidR="009F0169">
          <w:rPr>
            <w:noProof/>
            <w:webHidden/>
          </w:rPr>
          <w:instrText xml:space="preserve"> PAGEREF _Toc58906496 \h </w:instrText>
        </w:r>
        <w:r w:rsidR="009F0169">
          <w:rPr>
            <w:noProof/>
            <w:webHidden/>
          </w:rPr>
        </w:r>
        <w:r w:rsidR="009F0169">
          <w:rPr>
            <w:noProof/>
            <w:webHidden/>
          </w:rPr>
          <w:fldChar w:fldCharType="separate"/>
        </w:r>
        <w:r w:rsidR="009F0169">
          <w:rPr>
            <w:noProof/>
            <w:webHidden/>
          </w:rPr>
          <w:t>66</w:t>
        </w:r>
        <w:r w:rsidR="009F0169">
          <w:rPr>
            <w:noProof/>
            <w:webHidden/>
          </w:rPr>
          <w:fldChar w:fldCharType="end"/>
        </w:r>
      </w:hyperlink>
    </w:p>
    <w:p w14:paraId="11A40FB7" w14:textId="77777777" w:rsidR="009F0169" w:rsidRDefault="003C0083">
      <w:pPr>
        <w:pStyle w:val="TableofFigures"/>
        <w:tabs>
          <w:tab w:val="right" w:leader="dot" w:pos="7928"/>
        </w:tabs>
        <w:rPr>
          <w:rFonts w:asciiTheme="minorHAnsi" w:eastAsiaTheme="minorEastAsia" w:hAnsiTheme="minorHAnsi"/>
          <w:noProof/>
          <w:sz w:val="22"/>
        </w:rPr>
      </w:pPr>
      <w:hyperlink w:anchor="_Toc58906497" w:history="1">
        <w:r w:rsidR="009F0169" w:rsidRPr="00544C94">
          <w:rPr>
            <w:rStyle w:val="Hyperlink"/>
            <w:noProof/>
          </w:rPr>
          <w:t>Tabel 4.9 pengujian algoritma percobaan pertama</w:t>
        </w:r>
        <w:r w:rsidR="009F0169">
          <w:rPr>
            <w:noProof/>
            <w:webHidden/>
          </w:rPr>
          <w:tab/>
        </w:r>
        <w:r w:rsidR="009F0169">
          <w:rPr>
            <w:noProof/>
            <w:webHidden/>
          </w:rPr>
          <w:fldChar w:fldCharType="begin"/>
        </w:r>
        <w:r w:rsidR="009F0169">
          <w:rPr>
            <w:noProof/>
            <w:webHidden/>
          </w:rPr>
          <w:instrText xml:space="preserve"> PAGEREF _Toc58906497 \h </w:instrText>
        </w:r>
        <w:r w:rsidR="009F0169">
          <w:rPr>
            <w:noProof/>
            <w:webHidden/>
          </w:rPr>
        </w:r>
        <w:r w:rsidR="009F0169">
          <w:rPr>
            <w:noProof/>
            <w:webHidden/>
          </w:rPr>
          <w:fldChar w:fldCharType="separate"/>
        </w:r>
        <w:r w:rsidR="009F0169">
          <w:rPr>
            <w:noProof/>
            <w:webHidden/>
          </w:rPr>
          <w:t>66</w:t>
        </w:r>
        <w:r w:rsidR="009F0169">
          <w:rPr>
            <w:noProof/>
            <w:webHidden/>
          </w:rPr>
          <w:fldChar w:fldCharType="end"/>
        </w:r>
      </w:hyperlink>
    </w:p>
    <w:p w14:paraId="5DFBA2FD" w14:textId="77777777" w:rsidR="009F0169" w:rsidRDefault="003C0083">
      <w:pPr>
        <w:pStyle w:val="TableofFigures"/>
        <w:tabs>
          <w:tab w:val="right" w:leader="dot" w:pos="7928"/>
        </w:tabs>
        <w:rPr>
          <w:rFonts w:asciiTheme="minorHAnsi" w:eastAsiaTheme="minorEastAsia" w:hAnsiTheme="minorHAnsi"/>
          <w:noProof/>
          <w:sz w:val="22"/>
        </w:rPr>
      </w:pPr>
      <w:hyperlink w:anchor="_Toc58906498" w:history="1">
        <w:r w:rsidR="009F0169" w:rsidRPr="00544C94">
          <w:rPr>
            <w:rStyle w:val="Hyperlink"/>
            <w:noProof/>
          </w:rPr>
          <w:t>Tabel 4.10 hasil percobaan dua</w:t>
        </w:r>
        <w:r w:rsidR="009F0169">
          <w:rPr>
            <w:noProof/>
            <w:webHidden/>
          </w:rPr>
          <w:tab/>
        </w:r>
        <w:r w:rsidR="009F0169">
          <w:rPr>
            <w:noProof/>
            <w:webHidden/>
          </w:rPr>
          <w:fldChar w:fldCharType="begin"/>
        </w:r>
        <w:r w:rsidR="009F0169">
          <w:rPr>
            <w:noProof/>
            <w:webHidden/>
          </w:rPr>
          <w:instrText xml:space="preserve"> PAGEREF _Toc58906498 \h </w:instrText>
        </w:r>
        <w:r w:rsidR="009F0169">
          <w:rPr>
            <w:noProof/>
            <w:webHidden/>
          </w:rPr>
        </w:r>
        <w:r w:rsidR="009F0169">
          <w:rPr>
            <w:noProof/>
            <w:webHidden/>
          </w:rPr>
          <w:fldChar w:fldCharType="separate"/>
        </w:r>
        <w:r w:rsidR="009F0169">
          <w:rPr>
            <w:noProof/>
            <w:webHidden/>
          </w:rPr>
          <w:t>67</w:t>
        </w:r>
        <w:r w:rsidR="009F0169">
          <w:rPr>
            <w:noProof/>
            <w:webHidden/>
          </w:rPr>
          <w:fldChar w:fldCharType="end"/>
        </w:r>
      </w:hyperlink>
    </w:p>
    <w:p w14:paraId="19A8B701" w14:textId="77777777" w:rsidR="009F0169" w:rsidRDefault="003C0083">
      <w:pPr>
        <w:pStyle w:val="TableofFigures"/>
        <w:tabs>
          <w:tab w:val="right" w:leader="dot" w:pos="7928"/>
        </w:tabs>
        <w:rPr>
          <w:rFonts w:asciiTheme="minorHAnsi" w:eastAsiaTheme="minorEastAsia" w:hAnsiTheme="minorHAnsi"/>
          <w:noProof/>
          <w:sz w:val="22"/>
        </w:rPr>
      </w:pPr>
      <w:hyperlink w:anchor="_Toc58906499" w:history="1">
        <w:r w:rsidR="009F0169" w:rsidRPr="00544C94">
          <w:rPr>
            <w:rStyle w:val="Hyperlink"/>
            <w:noProof/>
          </w:rPr>
          <w:t>Tabel 4.11 pengujian algoritma percobaan dua</w:t>
        </w:r>
        <w:r w:rsidR="009F0169">
          <w:rPr>
            <w:noProof/>
            <w:webHidden/>
          </w:rPr>
          <w:tab/>
        </w:r>
        <w:r w:rsidR="009F0169">
          <w:rPr>
            <w:noProof/>
            <w:webHidden/>
          </w:rPr>
          <w:fldChar w:fldCharType="begin"/>
        </w:r>
        <w:r w:rsidR="009F0169">
          <w:rPr>
            <w:noProof/>
            <w:webHidden/>
          </w:rPr>
          <w:instrText xml:space="preserve"> PAGEREF _Toc58906499 \h </w:instrText>
        </w:r>
        <w:r w:rsidR="009F0169">
          <w:rPr>
            <w:noProof/>
            <w:webHidden/>
          </w:rPr>
        </w:r>
        <w:r w:rsidR="009F0169">
          <w:rPr>
            <w:noProof/>
            <w:webHidden/>
          </w:rPr>
          <w:fldChar w:fldCharType="separate"/>
        </w:r>
        <w:r w:rsidR="009F0169">
          <w:rPr>
            <w:noProof/>
            <w:webHidden/>
          </w:rPr>
          <w:t>67</w:t>
        </w:r>
        <w:r w:rsidR="009F0169">
          <w:rPr>
            <w:noProof/>
            <w:webHidden/>
          </w:rPr>
          <w:fldChar w:fldCharType="end"/>
        </w:r>
      </w:hyperlink>
    </w:p>
    <w:p w14:paraId="788154D6" w14:textId="77777777" w:rsidR="009F0169" w:rsidRDefault="003C0083">
      <w:pPr>
        <w:pStyle w:val="TableofFigures"/>
        <w:tabs>
          <w:tab w:val="right" w:leader="dot" w:pos="7928"/>
        </w:tabs>
        <w:rPr>
          <w:rFonts w:asciiTheme="minorHAnsi" w:eastAsiaTheme="minorEastAsia" w:hAnsiTheme="minorHAnsi"/>
          <w:noProof/>
          <w:sz w:val="22"/>
        </w:rPr>
      </w:pPr>
      <w:hyperlink w:anchor="_Toc58906500" w:history="1">
        <w:r w:rsidR="009F0169" w:rsidRPr="00544C94">
          <w:rPr>
            <w:rStyle w:val="Hyperlink"/>
            <w:noProof/>
          </w:rPr>
          <w:t>Tabel 4.12 hasil pencarian tiga</w:t>
        </w:r>
        <w:r w:rsidR="009F0169">
          <w:rPr>
            <w:noProof/>
            <w:webHidden/>
          </w:rPr>
          <w:tab/>
        </w:r>
        <w:r w:rsidR="009F0169">
          <w:rPr>
            <w:noProof/>
            <w:webHidden/>
          </w:rPr>
          <w:fldChar w:fldCharType="begin"/>
        </w:r>
        <w:r w:rsidR="009F0169">
          <w:rPr>
            <w:noProof/>
            <w:webHidden/>
          </w:rPr>
          <w:instrText xml:space="preserve"> PAGEREF _Toc58906500 \h </w:instrText>
        </w:r>
        <w:r w:rsidR="009F0169">
          <w:rPr>
            <w:noProof/>
            <w:webHidden/>
          </w:rPr>
        </w:r>
        <w:r w:rsidR="009F0169">
          <w:rPr>
            <w:noProof/>
            <w:webHidden/>
          </w:rPr>
          <w:fldChar w:fldCharType="separate"/>
        </w:r>
        <w:r w:rsidR="009F0169">
          <w:rPr>
            <w:noProof/>
            <w:webHidden/>
          </w:rPr>
          <w:t>68</w:t>
        </w:r>
        <w:r w:rsidR="009F0169">
          <w:rPr>
            <w:noProof/>
            <w:webHidden/>
          </w:rPr>
          <w:fldChar w:fldCharType="end"/>
        </w:r>
      </w:hyperlink>
    </w:p>
    <w:p w14:paraId="14A08DC8" w14:textId="77777777" w:rsidR="009F0169" w:rsidRDefault="003C0083">
      <w:pPr>
        <w:pStyle w:val="TableofFigures"/>
        <w:tabs>
          <w:tab w:val="right" w:leader="dot" w:pos="7928"/>
        </w:tabs>
        <w:rPr>
          <w:rFonts w:asciiTheme="minorHAnsi" w:eastAsiaTheme="minorEastAsia" w:hAnsiTheme="minorHAnsi"/>
          <w:noProof/>
          <w:sz w:val="22"/>
        </w:rPr>
      </w:pPr>
      <w:hyperlink w:anchor="_Toc58906501" w:history="1">
        <w:r w:rsidR="009F0169" w:rsidRPr="00544C94">
          <w:rPr>
            <w:rStyle w:val="Hyperlink"/>
            <w:noProof/>
          </w:rPr>
          <w:t>Tabel 4.13 pengujian algoritma percobaan tiga</w:t>
        </w:r>
        <w:r w:rsidR="009F0169">
          <w:rPr>
            <w:noProof/>
            <w:webHidden/>
          </w:rPr>
          <w:tab/>
        </w:r>
        <w:r w:rsidR="009F0169">
          <w:rPr>
            <w:noProof/>
            <w:webHidden/>
          </w:rPr>
          <w:fldChar w:fldCharType="begin"/>
        </w:r>
        <w:r w:rsidR="009F0169">
          <w:rPr>
            <w:noProof/>
            <w:webHidden/>
          </w:rPr>
          <w:instrText xml:space="preserve"> PAGEREF _Toc58906501 \h </w:instrText>
        </w:r>
        <w:r w:rsidR="009F0169">
          <w:rPr>
            <w:noProof/>
            <w:webHidden/>
          </w:rPr>
        </w:r>
        <w:r w:rsidR="009F0169">
          <w:rPr>
            <w:noProof/>
            <w:webHidden/>
          </w:rPr>
          <w:fldChar w:fldCharType="separate"/>
        </w:r>
        <w:r w:rsidR="009F0169">
          <w:rPr>
            <w:noProof/>
            <w:webHidden/>
          </w:rPr>
          <w:t>68</w:t>
        </w:r>
        <w:r w:rsidR="009F0169">
          <w:rPr>
            <w:noProof/>
            <w:webHidden/>
          </w:rPr>
          <w:fldChar w:fldCharType="end"/>
        </w:r>
      </w:hyperlink>
    </w:p>
    <w:p w14:paraId="6B21E962" w14:textId="6AC891D5" w:rsidR="00DC74ED" w:rsidRDefault="007D4B17" w:rsidP="00DC74ED">
      <w:pPr>
        <w:pStyle w:val="TableofFigures"/>
        <w:tabs>
          <w:tab w:val="right" w:leader="dot" w:pos="7928"/>
        </w:tabs>
      </w:pPr>
      <w:r>
        <w:fldChar w:fldCharType="end"/>
      </w:r>
    </w:p>
    <w:p w14:paraId="57244E4A" w14:textId="42A304E7" w:rsidR="00DC74ED" w:rsidRDefault="00DC74ED">
      <w:pPr>
        <w:jc w:val="left"/>
      </w:pPr>
      <w:r>
        <w:br w:type="page"/>
      </w:r>
    </w:p>
    <w:p w14:paraId="3B4892AC" w14:textId="77777777" w:rsidR="00DC74ED" w:rsidRDefault="00DC74ED" w:rsidP="00DC74ED">
      <w:pPr>
        <w:pStyle w:val="JudulBesar"/>
        <w:sectPr w:rsidR="00DC74ED" w:rsidSect="004D77A4">
          <w:pgSz w:w="11907" w:h="16840" w:code="9"/>
          <w:pgMar w:top="2268" w:right="1701" w:bottom="1701" w:left="2268" w:header="720" w:footer="720" w:gutter="0"/>
          <w:pgNumType w:fmt="lowerRoman"/>
          <w:cols w:space="720"/>
          <w:docGrid w:linePitch="360"/>
        </w:sectPr>
      </w:pPr>
    </w:p>
    <w:p w14:paraId="38078A10" w14:textId="64235A35" w:rsidR="00DC74ED" w:rsidRDefault="00DC74ED" w:rsidP="00DC74ED">
      <w:pPr>
        <w:pStyle w:val="JudulBesar"/>
      </w:pPr>
      <w:bookmarkStart w:id="12" w:name="_Toc526322569"/>
      <w:r>
        <w:lastRenderedPageBreak/>
        <w:t>ABSTRAK</w:t>
      </w:r>
      <w:bookmarkEnd w:id="12"/>
    </w:p>
    <w:p w14:paraId="14485DC2" w14:textId="77777777" w:rsidR="00DC74ED" w:rsidRDefault="00DC74ED" w:rsidP="00DC74ED">
      <w:pPr>
        <w:ind w:firstLine="0"/>
      </w:pPr>
    </w:p>
    <w:p w14:paraId="37419C11" w14:textId="77777777" w:rsidR="00DC74ED" w:rsidRPr="00401451" w:rsidRDefault="00DC74ED" w:rsidP="00DC74ED">
      <w:pPr>
        <w:ind w:firstLine="0"/>
        <w:rPr>
          <w:szCs w:val="24"/>
        </w:rPr>
      </w:pPr>
      <w:r w:rsidRPr="00401451">
        <w:rPr>
          <w:szCs w:val="24"/>
        </w:rPr>
        <w:t xml:space="preserve">Perpustakaan daerah Buton merupakan sebuah perpustakaan daerah yang ada di Buton Sulawesi Tenggara. Perpustakaan ini memiliki koleksi buku lebih dari 14000 buah buku. Tetapi karna belum adanya sistem komputerisasi dalam pencarian referensi buku dalam perpustakaan ini, sehingga membuat proses pencarian referensi buku oleh anggota menjadi kurang efektif dan efisien baik dari segi waktu maupun dari segi efektifitas. Hal inilah yang mendorong peneliti membuat sebuah sistem rekomendasi buku untuk perpustakaan daerah Buton. Sistem rekomendasi yang di gunakan adalah sistem rekomendasi yang menggunakan metode cosine similarity. Cara kerja metode ini yaitu dengan menghitung jarak kedekatan antara 2 vektor. Untuk pengujian sistem di lakukan dengan 2 </w:t>
      </w:r>
      <w:proofErr w:type="gramStart"/>
      <w:r w:rsidRPr="00401451">
        <w:rPr>
          <w:szCs w:val="24"/>
        </w:rPr>
        <w:t>cara</w:t>
      </w:r>
      <w:proofErr w:type="gramEnd"/>
      <w:r w:rsidRPr="00401451">
        <w:rPr>
          <w:szCs w:val="24"/>
        </w:rPr>
        <w:t xml:space="preserve"> yakni dengan metode black box dan untuk pengujian metode rekomendasi menggunakan precision dan recall. Hasil yang di peroleh dari pengujian black box sangat sesuai dengan yang di harapkan, dan begitu juga untuk pengujian precision dan recall, yang di mana nilai precision mencapai 67 hingga 75 persen dan recall mencapai 100 persen dari 3 kali percobaan yang melibatkan 3-6 kata kunci yang di inputkan dan 100 buah buku.</w:t>
      </w:r>
    </w:p>
    <w:p w14:paraId="6B0D01AE" w14:textId="77777777" w:rsidR="00DC74ED" w:rsidRDefault="00DC74ED" w:rsidP="00DC74ED">
      <w:pPr>
        <w:ind w:firstLine="0"/>
      </w:pPr>
    </w:p>
    <w:p w14:paraId="6D065151" w14:textId="77777777" w:rsidR="00DC74ED" w:rsidRDefault="00DC74ED" w:rsidP="00DC74ED">
      <w:pPr>
        <w:ind w:firstLine="0"/>
        <w:rPr>
          <w:szCs w:val="24"/>
        </w:rPr>
      </w:pPr>
      <w:r w:rsidRPr="00401451">
        <w:rPr>
          <w:szCs w:val="24"/>
        </w:rPr>
        <w:t xml:space="preserve">Kata </w:t>
      </w:r>
      <w:proofErr w:type="gramStart"/>
      <w:r w:rsidRPr="00401451">
        <w:rPr>
          <w:szCs w:val="24"/>
        </w:rPr>
        <w:t>Kunci :</w:t>
      </w:r>
      <w:proofErr w:type="gramEnd"/>
      <w:r w:rsidRPr="00401451">
        <w:rPr>
          <w:szCs w:val="24"/>
        </w:rPr>
        <w:t xml:space="preserve"> </w:t>
      </w:r>
      <w:r w:rsidRPr="00401451">
        <w:rPr>
          <w:i/>
          <w:iCs/>
          <w:szCs w:val="24"/>
        </w:rPr>
        <w:t>cosine similarity</w:t>
      </w:r>
      <w:r w:rsidRPr="00401451">
        <w:rPr>
          <w:szCs w:val="24"/>
        </w:rPr>
        <w:t>, perpustakaan daerah, Buton</w:t>
      </w:r>
    </w:p>
    <w:p w14:paraId="266A79DA" w14:textId="77777777" w:rsidR="00DC74ED" w:rsidRDefault="00DC74ED" w:rsidP="00DC74ED">
      <w:pPr>
        <w:ind w:firstLine="0"/>
        <w:rPr>
          <w:szCs w:val="24"/>
        </w:rPr>
      </w:pPr>
    </w:p>
    <w:p w14:paraId="5DD1698C" w14:textId="77777777" w:rsidR="00DC74ED" w:rsidRDefault="00DC74ED" w:rsidP="00DC74ED">
      <w:pPr>
        <w:ind w:firstLine="0"/>
        <w:jc w:val="center"/>
        <w:rPr>
          <w:b/>
          <w:bCs/>
          <w:szCs w:val="24"/>
        </w:rPr>
      </w:pPr>
      <w:r w:rsidRPr="00401451">
        <w:rPr>
          <w:b/>
          <w:bCs/>
          <w:szCs w:val="24"/>
        </w:rPr>
        <w:t>ABSTRACT</w:t>
      </w:r>
    </w:p>
    <w:p w14:paraId="45CB1965" w14:textId="77777777" w:rsidR="00DC74ED" w:rsidRDefault="00DC74ED" w:rsidP="00DC74ED">
      <w:pPr>
        <w:ind w:firstLine="0"/>
        <w:rPr>
          <w:b/>
          <w:bCs/>
          <w:szCs w:val="24"/>
        </w:rPr>
      </w:pPr>
    </w:p>
    <w:p w14:paraId="1B9A02FF" w14:textId="77777777" w:rsidR="00DC74ED" w:rsidRDefault="00DC74ED" w:rsidP="00DC74ED">
      <w:pPr>
        <w:ind w:firstLine="0"/>
        <w:rPr>
          <w:i/>
          <w:iCs/>
          <w:szCs w:val="24"/>
        </w:rPr>
      </w:pPr>
      <w:r w:rsidRPr="00401451">
        <w:rPr>
          <w:i/>
          <w:iCs/>
          <w:szCs w:val="24"/>
        </w:rPr>
        <w:t xml:space="preserve">The Buton regional library is a regional library in Buton, Southeast Sulawesi. The library has a book collection of more than 14,000 books. But because of the absence of a computerized system in the search for book references in this library, making the process of searching for book references by members becomes less effective and efficient both in terms of time and in terms of effectiveness. This is what prompted researchers to make a book recommendation system for the Buton regional library. The recommendation system that is used is a recommendation system that uses the cosine similarity method. The way this method works is by calculating the proximity distance between 2 vectors. For testing the system is done in 2 ways, namely by the </w:t>
      </w:r>
      <w:r w:rsidRPr="00401451">
        <w:rPr>
          <w:i/>
          <w:iCs/>
          <w:szCs w:val="24"/>
        </w:rPr>
        <w:lastRenderedPageBreak/>
        <w:t>black box method and for testing the recommendation method using precision and recall. The results obtained from black box testing are very much in line with what was expected, and so are precision and recall tests, where precision reaches 67 to 75 percent and recall reaches 100 percent from 3 trials involving 3-6 keywords inputted and 100 books.</w:t>
      </w:r>
    </w:p>
    <w:p w14:paraId="7E71B92A" w14:textId="77777777" w:rsidR="00DC74ED" w:rsidRDefault="00DC74ED" w:rsidP="00DC74ED">
      <w:pPr>
        <w:ind w:firstLine="0"/>
        <w:rPr>
          <w:i/>
          <w:iCs/>
          <w:szCs w:val="24"/>
        </w:rPr>
      </w:pPr>
    </w:p>
    <w:p w14:paraId="02FFE2D8" w14:textId="0B0874E3" w:rsidR="007D4B17" w:rsidRPr="00E27F5A" w:rsidRDefault="00DC74ED" w:rsidP="007D4A5C">
      <w:pPr>
        <w:ind w:firstLine="0"/>
        <w:sectPr w:rsidR="007D4B17" w:rsidRPr="00E27F5A" w:rsidSect="004D77A4">
          <w:headerReference w:type="default" r:id="rId22"/>
          <w:footerReference w:type="default" r:id="rId23"/>
          <w:pgSz w:w="11907" w:h="16840" w:code="9"/>
          <w:pgMar w:top="2268" w:right="1701" w:bottom="1701" w:left="2268" w:header="720" w:footer="720" w:gutter="0"/>
          <w:pgNumType w:fmt="lowerRoman"/>
          <w:cols w:space="720"/>
          <w:docGrid w:linePitch="360"/>
        </w:sectPr>
      </w:pPr>
      <w:proofErr w:type="gramStart"/>
      <w:r w:rsidRPr="00401451">
        <w:rPr>
          <w:i/>
          <w:iCs/>
          <w:szCs w:val="24"/>
        </w:rPr>
        <w:t>Keywords :</w:t>
      </w:r>
      <w:proofErr w:type="gramEnd"/>
      <w:r w:rsidRPr="00401451">
        <w:rPr>
          <w:i/>
          <w:iCs/>
          <w:szCs w:val="24"/>
        </w:rPr>
        <w:t xml:space="preserve"> cosine similarity, regional library, </w:t>
      </w:r>
      <w:r w:rsidRPr="00401451">
        <w:rPr>
          <w:szCs w:val="24"/>
        </w:rPr>
        <w:t>Buton</w:t>
      </w:r>
    </w:p>
    <w:p w14:paraId="5216B741" w14:textId="77777777" w:rsidR="009B1FDD" w:rsidRDefault="00D6433E" w:rsidP="00602D12">
      <w:pPr>
        <w:pStyle w:val="BAB"/>
      </w:pPr>
      <w:bookmarkStart w:id="13" w:name="_Toc525893897"/>
      <w:bookmarkStart w:id="14" w:name="_Toc526322570"/>
      <w:r>
        <w:lastRenderedPageBreak/>
        <w:t>BAB I</w:t>
      </w:r>
      <w:r w:rsidR="00602D12">
        <w:br/>
        <w:t>PENDAHULUAN</w:t>
      </w:r>
      <w:bookmarkEnd w:id="13"/>
      <w:bookmarkEnd w:id="14"/>
    </w:p>
    <w:p w14:paraId="4C811167" w14:textId="77777777" w:rsidR="00AE0FA3" w:rsidRDefault="00AE0FA3" w:rsidP="00AE0FA3"/>
    <w:p w14:paraId="0E857FA0" w14:textId="77777777" w:rsidR="00D00E7F" w:rsidRDefault="009B1FDD" w:rsidP="008C2A1A">
      <w:pPr>
        <w:pStyle w:val="11"/>
      </w:pPr>
      <w:bookmarkStart w:id="15" w:name="_Toc525893898"/>
      <w:bookmarkStart w:id="16" w:name="_Toc526322571"/>
      <w:r w:rsidRPr="00D630B1">
        <w:t>Latar Belakang</w:t>
      </w:r>
      <w:bookmarkEnd w:id="15"/>
      <w:bookmarkEnd w:id="16"/>
    </w:p>
    <w:p w14:paraId="78F8BE38" w14:textId="77777777" w:rsidR="00724E57" w:rsidRDefault="00724E57" w:rsidP="00724E57">
      <w:r>
        <w:t xml:space="preserve">Menurut Kamus Besar Bahasa Indonesia (KBBI), Rumah Sakit adalah tempat yang menyediakan dan memberikan pelayanan kesehatan yang meliputi berbagai masalah kesehatan. Rumah sakit sebagai salah satu fasilitas pelayanan kesehatan memiliki peran yang strategis. Peran utama Rumah Sakit adalah memberikan pelayanan kesehatan yang bermutu kepada pasien. Rumah Sakit di tuntut untuk memberikan pelayanan kesehatan yang cepat dan tepat.Dengan tuntutan tersebut, pihak Rumah Sakit harus memikirkan </w:t>
      </w:r>
      <w:proofErr w:type="gramStart"/>
      <w:r>
        <w:t>cara</w:t>
      </w:r>
      <w:proofErr w:type="gramEnd"/>
      <w:r>
        <w:t xml:space="preserve"> untuk terus meningkatkan pelayanan kesehatan dengan memastikan semua aktifitas berjalan dengan baik. </w:t>
      </w:r>
    </w:p>
    <w:p w14:paraId="79A64FF1" w14:textId="77777777" w:rsidR="00724E57" w:rsidRDefault="00724E57" w:rsidP="00724E57">
      <w:r>
        <w:t xml:space="preserve">Salah satu sentral utama dalam pelayanan Rumah Sakit adalah pemberian obat kepada pasien. Pemberian obat yang tepat dan cepat sangat menentukan tingkat kepuasan pasien terhadap pelayanan Rumah Sakit. Oleh karena itu, persediaan obat perlu diperhatikan agar obat-obatan dengan beragam jenis dan fungsi tetap tersedia setiap saat. </w:t>
      </w:r>
    </w:p>
    <w:p w14:paraId="7C55DC70" w14:textId="77777777" w:rsidR="00724E57" w:rsidRDefault="00724E57" w:rsidP="00724E57">
      <w:r>
        <w:t>Rumah Sakit Umum Daerah Buton merupakan salah satu Rumah Sakit yang memiliki kebutuhan obat-obatan yang cukup tinggi. Kebutuhan tersebut berdasarkan dari banyaknya pelayanan yang disediakan oleh Rumah Sakit ini. Pelayanan kesehatan yang disediakan oleh Rumah Sakit ini meliputi Rawat Jalan, Rawat Inap, Persalinan dan Medical Check-Up dengan fasiltas kesehatan Poliklinik Umum (Bimbingan Anak, Perawatan Gigi, Paru, Kandungan dan Melahirkan) dan Poliklinik Spesialis (Penyakit Dalam, Obgyn, Anak, Bedah Umum, Mata, Ortophedi, Paru, Radiologi, Kulit dan Kelamin serta Syaraf).</w:t>
      </w:r>
    </w:p>
    <w:p w14:paraId="04F6B9B0" w14:textId="77777777" w:rsidR="00724E57" w:rsidRDefault="00724E57" w:rsidP="00724E57"/>
    <w:p w14:paraId="083E584D" w14:textId="77777777" w:rsidR="00724E57" w:rsidRDefault="00724E57" w:rsidP="00724E57"/>
    <w:p w14:paraId="5ACE40C3" w14:textId="77777777" w:rsidR="00724E57" w:rsidRDefault="00724E57" w:rsidP="00724E57">
      <w:r>
        <w:t xml:space="preserve">Kebutuhan obat yang tidak mencukupi dan berlebihan memiliki dampak negatif bagi Rumah Sakit. Jumlah persediaan obat yang tidak memenuhi kebutuhan pasien menyebabkan pelayanan terhadap pasien tidak maksimal. Namun jika </w:t>
      </w:r>
      <w:r>
        <w:lastRenderedPageBreak/>
        <w:t xml:space="preserve">persediaan obat berlebihan </w:t>
      </w:r>
      <w:proofErr w:type="gramStart"/>
      <w:r>
        <w:t>akan</w:t>
      </w:r>
      <w:proofErr w:type="gramEnd"/>
      <w:r>
        <w:t xml:space="preserve"> menyebabkan obat lama kelamaan menjadi kadaluwarsa dan menyebabkan kerugian.</w:t>
      </w:r>
    </w:p>
    <w:p w14:paraId="35975AEC" w14:textId="77777777" w:rsidR="00724E57" w:rsidRDefault="00724E57" w:rsidP="00724E57">
      <w:r>
        <w:t xml:space="preserve">Gudang obat Rumah Sakit Umun Daerah Buton belum memiliki sistem prediksi yang dapat memprediksi jumlah obat keluar pada bulan selanjutnya sebagai dasar menentukan jumlah obat yang </w:t>
      </w:r>
      <w:proofErr w:type="gramStart"/>
      <w:r>
        <w:t>akan</w:t>
      </w:r>
      <w:proofErr w:type="gramEnd"/>
      <w:r>
        <w:t xml:space="preserve"> di pesan. Saat ini, untuk memesan obat hanya berdasarkan perkiraan saja dan tidak memiliki metode dalam memprediksi jumlah obat yang </w:t>
      </w:r>
      <w:proofErr w:type="gramStart"/>
      <w:r>
        <w:t>akan</w:t>
      </w:r>
      <w:proofErr w:type="gramEnd"/>
      <w:r>
        <w:t xml:space="preserve"> dipesan. Maka hal tersebut menyulitkan karna perlu memperkirakan sendiri jumlah obat yang </w:t>
      </w:r>
      <w:proofErr w:type="gramStart"/>
      <w:r>
        <w:t>akan</w:t>
      </w:r>
      <w:proofErr w:type="gramEnd"/>
      <w:r>
        <w:t xml:space="preserve"> dipesan untuk masing-masing obat tersebut. Sistem prediksi jumlah obat keluar </w:t>
      </w:r>
      <w:proofErr w:type="gramStart"/>
      <w:r>
        <w:t>akan</w:t>
      </w:r>
      <w:proofErr w:type="gramEnd"/>
      <w:r>
        <w:t xml:space="preserve"> memberikan hasil berupa prediksi jumlah obat keluar pada bulan selanjutnya yang digunakan untuk menentukan jumlah pemesanan obat</w:t>
      </w:r>
    </w:p>
    <w:p w14:paraId="0A87E0A9" w14:textId="77777777" w:rsidR="00724E57" w:rsidRDefault="00724E57" w:rsidP="00724E57">
      <w:r>
        <w:t>Selain itu, Rumah Sakit Umum Daerah Buton juga memiliki data – data transaksi obat yang yang tidak di olah lebih lanjut atau dibiarkan saja menjadi sampah yang tidak berarti.  Dengan adanya dukungan perkembangan teknologi, semakin berkembang pula kemampuan dalam mengumpulkan dan mengolah data.</w:t>
      </w:r>
    </w:p>
    <w:p w14:paraId="19C26D77" w14:textId="77777777" w:rsidR="00724E57" w:rsidRDefault="00724E57" w:rsidP="00724E57">
      <w:r>
        <w:t xml:space="preserve">Data mining, sering juga disebut knowledge discovery in database (KDD), adalah kegiatan yang meliputi pengumpulan, pemakaian data historis untuk menemukan keteraturan, pola atau hubungan dalam set data berukuran besar. Keluaran dari data mining bisa dipakai untuk memprediksi ataupun memperbaiki pengambilan keputusan dimasa depan. </w:t>
      </w:r>
    </w:p>
    <w:p w14:paraId="52EE3F4D" w14:textId="77777777" w:rsidR="00724E57" w:rsidRDefault="00724E57" w:rsidP="00724E57">
      <w:r>
        <w:t xml:space="preserve">Algoritma apriori adalah algoritma dalam data mining yang paling terkenal dan dapat digunakan untuk menemukan pola atau aturan asosiasi antar item. Algoritma apriori merupakan algoritma pengambilan data dengan aturan asosiatif (Association rule) untuk menentukan hubungan asosiatif suatu kombinasi item. Algoritma apriori dibagi menjadi beberapa tahap yang disebut narasi atau pass. Pembentukan kandidat itemset, kandidat k-itemset dibentuk dari kombinasi (k-1)-itemset yang didapat dari iterasi sebelumnya. Satu </w:t>
      </w:r>
      <w:proofErr w:type="gramStart"/>
      <w:r>
        <w:t>cara</w:t>
      </w:r>
      <w:proofErr w:type="gramEnd"/>
      <w:r>
        <w:t xml:space="preserve"> dari algoritma apriori adalah adanya pemangkasan kandidat k-itemset yang subset-nya yang berisi k-1 item tidak termasuk dalam pola frekuensi tinggi dengan panjang k-1. </w:t>
      </w:r>
    </w:p>
    <w:p w14:paraId="18FF5B58" w14:textId="77777777" w:rsidR="00724E57" w:rsidRDefault="00724E57" w:rsidP="00724E57">
      <w:r>
        <w:t xml:space="preserve">Algoritma data mining yang dapat digunakan untuk memprediksi atau meramalkan peristiwa dimasa depan adalah algoritma regresi linear. Algoritma </w:t>
      </w:r>
      <w:r>
        <w:lastRenderedPageBreak/>
        <w:t xml:space="preserve">regresi linear pertama kali diperkenalkan oleh Sir Francis Galton pada tahun 1877. Regresi Linear merupakan salah satu metode statistik yang dipergunakan untuk melakukan peramalan atau prediksi tentang karakteristik kualitas maupun kuantitas yang melibatkan hubungan antara satu variabel tak bebas dihubungkan dengan satu variabel </w:t>
      </w:r>
      <w:proofErr w:type="gramStart"/>
      <w:r>
        <w:t>bebas[</w:t>
      </w:r>
      <w:proofErr w:type="gramEnd"/>
      <w:r>
        <w:t xml:space="preserve">1]. Hasil yang di dapat menggunakan metode ini juga lebih terperinci daripada metode prediksi </w:t>
      </w:r>
      <w:proofErr w:type="gramStart"/>
      <w:r>
        <w:t>lainnya[</w:t>
      </w:r>
      <w:proofErr w:type="gramEnd"/>
      <w:r>
        <w:t>2].</w:t>
      </w:r>
    </w:p>
    <w:p w14:paraId="285D0800" w14:textId="1861519E" w:rsidR="00474BB3" w:rsidRDefault="00724E57" w:rsidP="00724E57">
      <w:r>
        <w:t>Berdasarkan latar belakang masalah tersebut maka penulis mengusulkan suatu judul tesis yaitu “Implementasi Data Mining Dengan Metode Algoritma Apriori dan Regresi Linear Dalam Pengelolaan Pembelian Obat Di Rumah Sakit Umum Daerah Buton”.</w:t>
      </w:r>
    </w:p>
    <w:p w14:paraId="2B469952" w14:textId="77777777" w:rsidR="004825BD" w:rsidRPr="00D00E7F" w:rsidRDefault="004825BD" w:rsidP="004825BD"/>
    <w:p w14:paraId="2C1008AA" w14:textId="0C365623" w:rsidR="00F017B9" w:rsidRDefault="009E79ED" w:rsidP="008C2A1A">
      <w:pPr>
        <w:pStyle w:val="11"/>
      </w:pPr>
      <w:bookmarkStart w:id="17" w:name="_Toc525893899"/>
      <w:bookmarkStart w:id="18" w:name="_Toc526322572"/>
      <w:r>
        <w:t>R</w:t>
      </w:r>
      <w:r w:rsidR="009B1FDD">
        <w:t>umusan Masalah</w:t>
      </w:r>
      <w:bookmarkEnd w:id="17"/>
      <w:bookmarkEnd w:id="18"/>
    </w:p>
    <w:p w14:paraId="58C70381" w14:textId="0FA467F5" w:rsidR="009E79ED" w:rsidRDefault="009E79ED" w:rsidP="005A6B80">
      <w:r w:rsidRPr="009E79ED">
        <w:t>Berdasarkan latar belakang diatas, maka rumusan masalah pada penelitian ini adalah sebagai berikut.</w:t>
      </w:r>
    </w:p>
    <w:p w14:paraId="7E291A53" w14:textId="0EE3FC4D" w:rsidR="00D209D7" w:rsidRDefault="009E79ED" w:rsidP="008C2A1A">
      <w:pPr>
        <w:pStyle w:val="satusatusatu"/>
      </w:pPr>
      <w:r w:rsidRPr="009E79ED">
        <w:t>Bagaimana memprediksi persediaan obat dengan algoritma regresi linear di RSUD Buton?</w:t>
      </w:r>
    </w:p>
    <w:p w14:paraId="5B52CCF8" w14:textId="18702D6D" w:rsidR="009E79ED" w:rsidRDefault="009E79ED" w:rsidP="008C2A1A">
      <w:pPr>
        <w:pStyle w:val="satusatusatu"/>
      </w:pPr>
      <w:r w:rsidRPr="009E79ED">
        <w:t>Bagaimana menentukan algoritma apriori untuk menemukan pola pembelian obat di RSUD Buton?</w:t>
      </w:r>
    </w:p>
    <w:p w14:paraId="690A9140" w14:textId="77777777" w:rsidR="009E79ED" w:rsidRDefault="009E79ED" w:rsidP="009E79ED"/>
    <w:p w14:paraId="09E3E7AE" w14:textId="0E054126" w:rsidR="009B5E22" w:rsidRDefault="009B1FDD" w:rsidP="008C2A1A">
      <w:pPr>
        <w:pStyle w:val="11"/>
      </w:pPr>
      <w:bookmarkStart w:id="19" w:name="_Toc525893900"/>
      <w:bookmarkStart w:id="20" w:name="_Toc526322573"/>
      <w:r>
        <w:t>Pembatasan Masalah</w:t>
      </w:r>
      <w:bookmarkEnd w:id="19"/>
      <w:bookmarkEnd w:id="20"/>
    </w:p>
    <w:p w14:paraId="088F71E1" w14:textId="77777777" w:rsidR="00831C88" w:rsidRDefault="00831C88" w:rsidP="001674C5">
      <w:r w:rsidRPr="00831C88">
        <w:t xml:space="preserve">Adapun batasan masalah dalam penelitian ini, </w:t>
      </w:r>
      <w:proofErr w:type="gramStart"/>
      <w:r w:rsidRPr="00831C88">
        <w:t>yaitu :</w:t>
      </w:r>
      <w:proofErr w:type="gramEnd"/>
    </w:p>
    <w:p w14:paraId="536B47A2" w14:textId="77777777" w:rsidR="00831C88" w:rsidRDefault="00831C88" w:rsidP="008C2A1A">
      <w:pPr>
        <w:pStyle w:val="satusatusatu"/>
      </w:pPr>
      <w:r>
        <w:t>Data yang digunakan adalah data transaksi obat di RSUD Buton periode Januari – Desember 2019</w:t>
      </w:r>
    </w:p>
    <w:p w14:paraId="55A7F581" w14:textId="77777777" w:rsidR="00831C88" w:rsidRDefault="00831C88" w:rsidP="008C2A1A">
      <w:pPr>
        <w:pStyle w:val="satusatusatu"/>
      </w:pPr>
      <w:r>
        <w:t>Algoritma yang digunakan dalam memprediksi persediaan obat di RSUD Buton adalah algoritma Regresi Linear.</w:t>
      </w:r>
    </w:p>
    <w:p w14:paraId="27824608" w14:textId="77777777" w:rsidR="00831C88" w:rsidRDefault="00831C88" w:rsidP="008C2A1A">
      <w:pPr>
        <w:pStyle w:val="satusatusatu"/>
      </w:pPr>
      <w:r>
        <w:t>Algoritma yang akan digunakan dalam penentuan pola pembelian obat di RSUD Buton adalah algoritma apriori</w:t>
      </w:r>
    </w:p>
    <w:p w14:paraId="2C2FD18F" w14:textId="4F8A106D" w:rsidR="00DA0542" w:rsidRPr="00831C88" w:rsidRDefault="00831C88" w:rsidP="008C2A1A">
      <w:pPr>
        <w:pStyle w:val="satusatusatu"/>
      </w:pPr>
      <w:r>
        <w:t>Sistem yang dibangun diperuntukan khusus untuk apoteker RSUD Buton</w:t>
      </w:r>
    </w:p>
    <w:p w14:paraId="41871398" w14:textId="77777777" w:rsidR="004A60FB" w:rsidRDefault="004A60FB" w:rsidP="004A60FB">
      <w:pPr>
        <w:pStyle w:val="penghurufan"/>
        <w:numPr>
          <w:ilvl w:val="0"/>
          <w:numId w:val="0"/>
        </w:numPr>
        <w:ind w:left="425"/>
      </w:pPr>
    </w:p>
    <w:p w14:paraId="767DE14C" w14:textId="77777777" w:rsidR="000C60CF" w:rsidRDefault="000C60CF" w:rsidP="008C2A1A">
      <w:pPr>
        <w:pStyle w:val="11"/>
      </w:pPr>
      <w:bookmarkStart w:id="21" w:name="_Toc525893902"/>
      <w:bookmarkStart w:id="22" w:name="_Toc526322575"/>
      <w:bookmarkStart w:id="23" w:name="_Toc525893901"/>
      <w:bookmarkStart w:id="24" w:name="_Toc526322574"/>
      <w:r>
        <w:lastRenderedPageBreak/>
        <w:t>Tujuan Penelitian</w:t>
      </w:r>
      <w:bookmarkEnd w:id="21"/>
      <w:bookmarkEnd w:id="22"/>
    </w:p>
    <w:p w14:paraId="5639266E" w14:textId="77777777" w:rsidR="000C60CF" w:rsidRDefault="000C60CF" w:rsidP="008C2A1A">
      <w:pPr>
        <w:keepNext/>
      </w:pPr>
      <w:r w:rsidRPr="00AA27B3">
        <w:t xml:space="preserve">Tujuan yang ingin dicapai dari penelitian ini, </w:t>
      </w:r>
      <w:proofErr w:type="gramStart"/>
      <w:r w:rsidRPr="00AA27B3">
        <w:t>yaitu :</w:t>
      </w:r>
      <w:proofErr w:type="gramEnd"/>
    </w:p>
    <w:p w14:paraId="698433AF" w14:textId="77777777" w:rsidR="000C60CF" w:rsidRDefault="000C60CF" w:rsidP="008C2A1A">
      <w:pPr>
        <w:pStyle w:val="satusatusatu"/>
      </w:pPr>
      <w:r>
        <w:t>Untuk memprediksi jumlah persediaan obat di RSUD Buton dengan menggunakan algoritma regresi linear.</w:t>
      </w:r>
    </w:p>
    <w:p w14:paraId="0FBFA5BB" w14:textId="77777777" w:rsidR="000C60CF" w:rsidRDefault="000C60CF" w:rsidP="008C2A1A">
      <w:pPr>
        <w:pStyle w:val="satusatusatu"/>
      </w:pPr>
      <w:r>
        <w:t>Menemukan informasi pola pembelian obat di RSUD Buton dengan menggunakan algoritma apriori yang nantinya dapat memudahkan penempatan lokasi obat yang sesuai dengan kebutuhan pasien RSUD Buton</w:t>
      </w:r>
    </w:p>
    <w:p w14:paraId="4645B2A7" w14:textId="77777777" w:rsidR="000C60CF" w:rsidRDefault="000C60CF" w:rsidP="00B2675D">
      <w:pPr>
        <w:pStyle w:val="ListParagraph"/>
        <w:numPr>
          <w:ilvl w:val="0"/>
          <w:numId w:val="27"/>
        </w:numPr>
      </w:pPr>
      <w:r>
        <w:br w:type="page"/>
      </w:r>
    </w:p>
    <w:p w14:paraId="1BD2E3EA" w14:textId="05075F55" w:rsidR="00FD4820" w:rsidRDefault="000C60CF" w:rsidP="008C2A1A">
      <w:pPr>
        <w:pStyle w:val="11"/>
      </w:pPr>
      <w:r>
        <w:lastRenderedPageBreak/>
        <w:t>Manfaat</w:t>
      </w:r>
      <w:r w:rsidR="009B1FDD">
        <w:t xml:space="preserve"> Penelitian</w:t>
      </w:r>
      <w:bookmarkEnd w:id="23"/>
      <w:bookmarkEnd w:id="24"/>
    </w:p>
    <w:p w14:paraId="6AC945C1" w14:textId="12511F5A" w:rsidR="00DA53B0" w:rsidRPr="00DA53B0" w:rsidRDefault="00DA53B0" w:rsidP="002C08D5">
      <w:r w:rsidRPr="00B13E79">
        <w:t xml:space="preserve">Manfaat yang dapat diperoleh dari penelitian ini </w:t>
      </w:r>
      <w:proofErr w:type="gramStart"/>
      <w:r w:rsidRPr="00B13E79">
        <w:t>yaitu :</w:t>
      </w:r>
      <w:proofErr w:type="gramEnd"/>
    </w:p>
    <w:p w14:paraId="2DCB667D" w14:textId="77777777" w:rsidR="00DA53B0" w:rsidRDefault="00DA53B0" w:rsidP="008C2A1A">
      <w:pPr>
        <w:pStyle w:val="satusatusatu"/>
      </w:pPr>
      <w:r>
        <w:t>Membantu apoteker Rumah Sakit Umum Daerah Buton untuk menentukan jumlah pemesanan obat yang dibutuhkan.</w:t>
      </w:r>
    </w:p>
    <w:p w14:paraId="6F279C5A" w14:textId="77777777" w:rsidR="00DA53B0" w:rsidRDefault="00DA53B0" w:rsidP="008C2A1A">
      <w:pPr>
        <w:pStyle w:val="satusatusatu"/>
      </w:pPr>
      <w:r>
        <w:t xml:space="preserve">adanya sebuah sistem yang dapat mengetahui pola pembelian obat di RSUD Buton, Sehingga obat – obat yang memiliki hubungan dapat diletakan berdekatan.. </w:t>
      </w:r>
    </w:p>
    <w:p w14:paraId="047E49E0" w14:textId="77777777" w:rsidR="002C08D5" w:rsidRDefault="002C08D5" w:rsidP="00DA53B0"/>
    <w:p w14:paraId="19AD5E72" w14:textId="6ACD7330" w:rsidR="00C43113" w:rsidRDefault="003C5592" w:rsidP="008C2A1A">
      <w:pPr>
        <w:pStyle w:val="11"/>
      </w:pPr>
      <w:bookmarkStart w:id="25" w:name="_Toc525893903"/>
      <w:bookmarkStart w:id="26" w:name="_Toc526322576"/>
      <w:r>
        <w:t>Sistematika Penulisan</w:t>
      </w:r>
      <w:bookmarkEnd w:id="25"/>
      <w:bookmarkEnd w:id="26"/>
    </w:p>
    <w:p w14:paraId="2B0D0DE9" w14:textId="77777777" w:rsidR="00C43113" w:rsidRDefault="00C43113" w:rsidP="00F16A1F">
      <w:r>
        <w:t xml:space="preserve">Adapun </w:t>
      </w:r>
      <w:r w:rsidRPr="00C43113">
        <w:t>sistematika</w:t>
      </w:r>
      <w:r>
        <w:t xml:space="preserve"> penulisan dari penyusunan laporan tugas akhir ini adalah sebagai </w:t>
      </w:r>
      <w:proofErr w:type="gramStart"/>
      <w:r>
        <w:t>beriku :</w:t>
      </w:r>
      <w:proofErr w:type="gramEnd"/>
      <w:r>
        <w:t xml:space="preserve"> </w:t>
      </w:r>
    </w:p>
    <w:p w14:paraId="2EDB7CF6" w14:textId="77777777" w:rsidR="00C43113" w:rsidRPr="00F16A1F" w:rsidRDefault="00C43113" w:rsidP="00F16A1F">
      <w:pPr>
        <w:ind w:firstLine="0"/>
        <w:rPr>
          <w:b/>
          <w:bCs/>
        </w:rPr>
      </w:pPr>
      <w:r w:rsidRPr="00F16A1F">
        <w:rPr>
          <w:b/>
          <w:bCs/>
        </w:rPr>
        <w:t xml:space="preserve">BAB </w:t>
      </w:r>
      <w:proofErr w:type="gramStart"/>
      <w:r w:rsidRPr="00F16A1F">
        <w:rPr>
          <w:b/>
          <w:bCs/>
        </w:rPr>
        <w:t>I  PENDAHULUAN</w:t>
      </w:r>
      <w:proofErr w:type="gramEnd"/>
    </w:p>
    <w:p w14:paraId="3555B0A0" w14:textId="3EB2F662" w:rsidR="006C3306" w:rsidRPr="00F16A1F" w:rsidRDefault="006C3306" w:rsidP="00F16A1F">
      <w:r w:rsidRPr="00F16A1F">
        <w:t>Pada bab ini terdapat beberapa hal yang di bahas di antaranya yaitu latar belakang masalah, perumusan masalah, pembatasan masalah, tujuan, manfaat</w:t>
      </w:r>
      <w:proofErr w:type="gramStart"/>
      <w:r w:rsidRPr="00F16A1F">
        <w:t>,  dan</w:t>
      </w:r>
      <w:proofErr w:type="gramEnd"/>
      <w:r w:rsidRPr="00F16A1F">
        <w:t xml:space="preserve"> sistematika penulisan</w:t>
      </w:r>
      <w:r w:rsidR="008D2E45">
        <w:t xml:space="preserve"> laporan</w:t>
      </w:r>
    </w:p>
    <w:p w14:paraId="3365BA00" w14:textId="77777777" w:rsidR="00C43113" w:rsidRDefault="00C43113" w:rsidP="00F16A1F">
      <w:pPr>
        <w:ind w:firstLine="0"/>
        <w:rPr>
          <w:b/>
          <w:bCs/>
        </w:rPr>
      </w:pPr>
      <w:r w:rsidRPr="00F16A1F">
        <w:rPr>
          <w:b/>
          <w:bCs/>
        </w:rPr>
        <w:t xml:space="preserve">BAB </w:t>
      </w:r>
      <w:proofErr w:type="gramStart"/>
      <w:r w:rsidRPr="00F16A1F">
        <w:rPr>
          <w:b/>
          <w:bCs/>
        </w:rPr>
        <w:t>II  TINJAUAN</w:t>
      </w:r>
      <w:proofErr w:type="gramEnd"/>
      <w:r w:rsidRPr="00F16A1F">
        <w:rPr>
          <w:b/>
          <w:bCs/>
        </w:rPr>
        <w:t xml:space="preserve"> PUSTAKA</w:t>
      </w:r>
    </w:p>
    <w:p w14:paraId="7F4708FD" w14:textId="141B782D" w:rsidR="008D2E45" w:rsidRDefault="00203DF4" w:rsidP="00203DF4">
      <w:r>
        <w:t xml:space="preserve">Pada </w:t>
      </w:r>
      <w:proofErr w:type="gramStart"/>
      <w:r>
        <w:t>bab</w:t>
      </w:r>
      <w:proofErr w:type="gramEnd"/>
      <w:r>
        <w:t xml:space="preserve"> ini, akan di bahas beberapa hal, diantaranya yaitu</w:t>
      </w:r>
      <w:r w:rsidR="000A6CD1">
        <w:t xml:space="preserve"> membahas tentang penelitian – penelitian </w:t>
      </w:r>
      <w:r w:rsidR="008D2E45">
        <w:t xml:space="preserve">yang telah </w:t>
      </w:r>
      <w:r w:rsidR="00657855">
        <w:t>dilakukan</w:t>
      </w:r>
      <w:r w:rsidR="008D2E45">
        <w:t xml:space="preserve"> sebelumnya oleh peneliti lain yang memiliki topik yang sama dengan topik yang di bahas oleh peneliti.</w:t>
      </w:r>
    </w:p>
    <w:p w14:paraId="101CC15A" w14:textId="77777777" w:rsidR="00C43113" w:rsidRDefault="00C43113" w:rsidP="00F16A1F">
      <w:pPr>
        <w:ind w:firstLine="0"/>
        <w:rPr>
          <w:b/>
          <w:bCs/>
        </w:rPr>
      </w:pPr>
      <w:r w:rsidRPr="00F16A1F">
        <w:rPr>
          <w:b/>
          <w:bCs/>
        </w:rPr>
        <w:t>BAB III ANALISA DAN PERANCANGAN</w:t>
      </w:r>
    </w:p>
    <w:p w14:paraId="12AB2068" w14:textId="1BB7139B" w:rsidR="00006F69" w:rsidRPr="00006F69" w:rsidRDefault="00203DF4" w:rsidP="00006F69">
      <w:pPr>
        <w:rPr>
          <w:i/>
          <w:iCs/>
        </w:rPr>
      </w:pPr>
      <w:r>
        <w:t xml:space="preserve">Pada </w:t>
      </w:r>
      <w:proofErr w:type="gramStart"/>
      <w:r>
        <w:t>bab</w:t>
      </w:r>
      <w:proofErr w:type="gramEnd"/>
      <w:r>
        <w:t xml:space="preserve"> ini, akan di bahas beberapa hal, diantaranya yaitu</w:t>
      </w:r>
      <w:r w:rsidR="008C18F8">
        <w:t xml:space="preserve"> </w:t>
      </w:r>
      <w:r w:rsidR="00B27632">
        <w:t xml:space="preserve">penjelasan </w:t>
      </w:r>
      <w:r w:rsidR="008C18F8" w:rsidRPr="008C18F8">
        <w:t xml:space="preserve">proses pengumpulan data, </w:t>
      </w:r>
      <w:r w:rsidR="00B27632">
        <w:t xml:space="preserve">penjelasan </w:t>
      </w:r>
      <w:r w:rsidR="008C18F8" w:rsidRPr="008C18F8">
        <w:t xml:space="preserve">proses </w:t>
      </w:r>
      <w:r w:rsidR="00AF3755">
        <w:t>perhitungan data</w:t>
      </w:r>
      <w:r w:rsidR="008C18F8">
        <w:t xml:space="preserve">, </w:t>
      </w:r>
      <w:r w:rsidR="00B27632">
        <w:t xml:space="preserve">penjelasan </w:t>
      </w:r>
      <w:r w:rsidR="00EB381D">
        <w:t>diagram</w:t>
      </w:r>
      <w:r w:rsidR="008C18F8">
        <w:t xml:space="preserve"> perancangan </w:t>
      </w:r>
      <w:r w:rsidR="00D2353F">
        <w:t xml:space="preserve">sistem </w:t>
      </w:r>
      <w:r w:rsidR="00B27632">
        <w:t xml:space="preserve">yang </w:t>
      </w:r>
      <w:r w:rsidR="00006F69">
        <w:t>di antaranya yaitu</w:t>
      </w:r>
      <w:r w:rsidR="008C18F8">
        <w:t xml:space="preserve"> </w:t>
      </w:r>
      <w:r w:rsidR="00463C30">
        <w:rPr>
          <w:i/>
          <w:iCs/>
        </w:rPr>
        <w:t xml:space="preserve">flowchart, </w:t>
      </w:r>
      <w:r w:rsidR="00964F0A" w:rsidRPr="00964F0A">
        <w:rPr>
          <w:i/>
          <w:iCs/>
        </w:rPr>
        <w:t>use case</w:t>
      </w:r>
      <w:r w:rsidR="00463C30">
        <w:rPr>
          <w:i/>
          <w:iCs/>
        </w:rPr>
        <w:t xml:space="preserve"> </w:t>
      </w:r>
      <w:r w:rsidR="006D4E95" w:rsidRPr="006D4E95">
        <w:t>diagram</w:t>
      </w:r>
      <w:r w:rsidR="00AF3755">
        <w:rPr>
          <w:i/>
          <w:iCs/>
        </w:rPr>
        <w:t xml:space="preserve">, </w:t>
      </w:r>
      <w:r w:rsidR="00964F0A" w:rsidRPr="00964F0A">
        <w:rPr>
          <w:i/>
          <w:iCs/>
        </w:rPr>
        <w:t>sequence</w:t>
      </w:r>
      <w:r w:rsidR="00AF3755">
        <w:rPr>
          <w:i/>
          <w:iCs/>
        </w:rPr>
        <w:t xml:space="preserve"> </w:t>
      </w:r>
      <w:r w:rsidR="006D4E95" w:rsidRPr="006D4E95">
        <w:t>diagram</w:t>
      </w:r>
      <w:r w:rsidR="00AF3755">
        <w:rPr>
          <w:i/>
          <w:iCs/>
        </w:rPr>
        <w:t xml:space="preserve">, </w:t>
      </w:r>
      <w:r w:rsidR="00AF3755">
        <w:t xml:space="preserve">dan </w:t>
      </w:r>
      <w:r w:rsidR="00AF3755">
        <w:rPr>
          <w:i/>
          <w:iCs/>
        </w:rPr>
        <w:t xml:space="preserve">erd </w:t>
      </w:r>
      <w:r w:rsidR="006D4E95" w:rsidRPr="006D4E95">
        <w:t>diagram</w:t>
      </w:r>
      <w:r w:rsidR="00AF3755">
        <w:rPr>
          <w:i/>
          <w:iCs/>
        </w:rPr>
        <w:t>.</w:t>
      </w:r>
      <w:r w:rsidR="008C18F8">
        <w:rPr>
          <w:i/>
          <w:iCs/>
        </w:rPr>
        <w:t xml:space="preserve"> </w:t>
      </w:r>
      <w:r w:rsidR="00D47302">
        <w:t>Dan</w:t>
      </w:r>
      <w:r w:rsidR="00006F69">
        <w:t xml:space="preserve"> juga membahas proses perhitungan metode yang </w:t>
      </w:r>
      <w:r w:rsidR="00657855">
        <w:t>digunakan</w:t>
      </w:r>
      <w:r w:rsidR="00006F69">
        <w:t xml:space="preserve">. Selain itu juga di </w:t>
      </w:r>
      <w:proofErr w:type="gramStart"/>
      <w:r w:rsidR="00006F69">
        <w:t>bab</w:t>
      </w:r>
      <w:proofErr w:type="gramEnd"/>
      <w:r w:rsidR="00006F69">
        <w:t xml:space="preserve"> ini akan dibahas tentang bagaimana proses pengujian sistem.</w:t>
      </w:r>
    </w:p>
    <w:p w14:paraId="3911C846" w14:textId="77777777" w:rsidR="00C43113" w:rsidRDefault="00C43113" w:rsidP="00F16A1F">
      <w:pPr>
        <w:ind w:firstLine="0"/>
        <w:rPr>
          <w:b/>
          <w:bCs/>
        </w:rPr>
      </w:pPr>
      <w:r w:rsidRPr="00F16A1F">
        <w:rPr>
          <w:b/>
          <w:bCs/>
        </w:rPr>
        <w:t>BAB IV IMPLEMENTASI DAN PENGUJIAN SISTEM</w:t>
      </w:r>
    </w:p>
    <w:p w14:paraId="6CDFAB09" w14:textId="5BB15FBF" w:rsidR="008D2E45" w:rsidRPr="008C50BD" w:rsidRDefault="008C50BD" w:rsidP="008D2E45">
      <w:r>
        <w:t xml:space="preserve">Pada </w:t>
      </w:r>
      <w:proofErr w:type="gramStart"/>
      <w:r>
        <w:t>bab</w:t>
      </w:r>
      <w:proofErr w:type="gramEnd"/>
      <w:r>
        <w:t xml:space="preserve"> ini, akan di bahas </w:t>
      </w:r>
      <w:r w:rsidR="00932379">
        <w:t>2</w:t>
      </w:r>
      <w:r>
        <w:t xml:space="preserve"> hal, diantaranya yaitu</w:t>
      </w:r>
      <w:r w:rsidR="008C18F8">
        <w:t xml:space="preserve"> </w:t>
      </w:r>
      <w:r w:rsidR="00932379">
        <w:t xml:space="preserve">penjelasan tentang implementasi dari sistem yang </w:t>
      </w:r>
      <w:r w:rsidR="00603903">
        <w:t xml:space="preserve">telah </w:t>
      </w:r>
      <w:r w:rsidR="00932379">
        <w:t>di buat</w:t>
      </w:r>
      <w:r w:rsidR="006D7059">
        <w:t xml:space="preserve">, dan </w:t>
      </w:r>
      <w:r w:rsidR="00CB2AAE">
        <w:t xml:space="preserve">penjelasan tentang pengujian dari sistem yang telah di rancang </w:t>
      </w:r>
    </w:p>
    <w:p w14:paraId="118706D4" w14:textId="77777777" w:rsidR="00C43113" w:rsidRDefault="00C43113" w:rsidP="00915F41">
      <w:pPr>
        <w:keepNext/>
        <w:ind w:firstLine="0"/>
        <w:rPr>
          <w:b/>
          <w:bCs/>
        </w:rPr>
      </w:pPr>
      <w:r w:rsidRPr="00F16A1F">
        <w:rPr>
          <w:b/>
          <w:bCs/>
        </w:rPr>
        <w:lastRenderedPageBreak/>
        <w:t>BAB V PENUTUP</w:t>
      </w:r>
    </w:p>
    <w:p w14:paraId="041DA2E6" w14:textId="5CB24FA6" w:rsidR="008C50BD" w:rsidRPr="00B226CA" w:rsidRDefault="008C50BD" w:rsidP="0069656B">
      <w:pPr>
        <w:sectPr w:rsidR="008C50BD" w:rsidRPr="00B226CA" w:rsidSect="00CD1496">
          <w:headerReference w:type="default" r:id="rId24"/>
          <w:footerReference w:type="default" r:id="rId25"/>
          <w:pgSz w:w="11907" w:h="16840" w:code="9"/>
          <w:pgMar w:top="2268" w:right="1701" w:bottom="1701" w:left="2268" w:header="720" w:footer="720" w:gutter="0"/>
          <w:cols w:space="720"/>
          <w:docGrid w:linePitch="360"/>
        </w:sectPr>
      </w:pPr>
      <w:r>
        <w:t>Pada bab ini, akan di bahas beberapa hal, diantaranya yaitu</w:t>
      </w:r>
      <w:r w:rsidR="00B226CA">
        <w:t xml:space="preserve"> kesimpulan yang </w:t>
      </w:r>
      <w:r w:rsidR="00552843">
        <w:t>diperoleh</w:t>
      </w:r>
      <w:r w:rsidR="00B226CA">
        <w:t xml:space="preserve"> di dalam penelitian dan juga pada bab ini terdapat </w:t>
      </w:r>
      <w:proofErr w:type="gramStart"/>
      <w:r w:rsidR="00B226CA">
        <w:t xml:space="preserve">saran </w:t>
      </w:r>
      <w:r w:rsidR="00E635D9">
        <w:t xml:space="preserve"> peneliti</w:t>
      </w:r>
      <w:proofErr w:type="gramEnd"/>
      <w:r w:rsidR="00E635D9">
        <w:t xml:space="preserve"> kepada peneliti lain yang ingin mengambil</w:t>
      </w:r>
      <w:r w:rsidR="0069656B">
        <w:t xml:space="preserve"> atau meneliti</w:t>
      </w:r>
      <w:r w:rsidR="00E635D9">
        <w:t xml:space="preserve"> </w:t>
      </w:r>
      <w:r w:rsidR="0069656B">
        <w:t>topik</w:t>
      </w:r>
      <w:r w:rsidR="00830FAB">
        <w:t xml:space="preserve"> yang </w:t>
      </w:r>
      <w:r w:rsidR="00E635D9">
        <w:t>sama</w:t>
      </w:r>
      <w:r w:rsidR="00F7442A">
        <w:t xml:space="preserve"> atau serupa</w:t>
      </w:r>
      <w:r w:rsidR="008F7182">
        <w:t>.</w:t>
      </w:r>
    </w:p>
    <w:p w14:paraId="7FFF07A6" w14:textId="77777777" w:rsidR="00F83474" w:rsidRDefault="00D6433E" w:rsidP="00516E15">
      <w:pPr>
        <w:pStyle w:val="BAB"/>
      </w:pPr>
      <w:bookmarkStart w:id="27" w:name="_Toc525893904"/>
      <w:bookmarkStart w:id="28" w:name="_Toc526322577"/>
      <w:r>
        <w:lastRenderedPageBreak/>
        <w:t>BAB II</w:t>
      </w:r>
      <w:r w:rsidR="00516E15">
        <w:br/>
        <w:t>TINJAUAN PUSTAKA</w:t>
      </w:r>
      <w:bookmarkEnd w:id="27"/>
      <w:bookmarkEnd w:id="28"/>
    </w:p>
    <w:p w14:paraId="75D5710C" w14:textId="77777777" w:rsidR="00AE0FA3" w:rsidRDefault="00AE0FA3" w:rsidP="00AE0FA3"/>
    <w:p w14:paraId="185EE268" w14:textId="24997866" w:rsidR="006D221E" w:rsidRPr="00D630B1" w:rsidRDefault="00F679B1" w:rsidP="00D630B1">
      <w:pPr>
        <w:pStyle w:val="21"/>
      </w:pPr>
      <w:r>
        <w:t>Penelitian Terkait</w:t>
      </w:r>
    </w:p>
    <w:p w14:paraId="263A390F" w14:textId="77777777" w:rsidR="008E32F2" w:rsidRPr="008E32F2" w:rsidRDefault="008E32F2" w:rsidP="008E32F2"/>
    <w:p w14:paraId="24AD85F0" w14:textId="68D2F503" w:rsidR="00762692" w:rsidRDefault="009F0169" w:rsidP="009F0169">
      <w:pPr>
        <w:pStyle w:val="ct"/>
        <w:ind w:left="720" w:hanging="720"/>
      </w:pPr>
      <w:bookmarkStart w:id="29" w:name="_Toc58906571"/>
      <w:r>
        <w:t>Tabel 2.</w:t>
      </w:r>
      <w:r w:rsidR="0050320D">
        <w:rPr>
          <w:noProof/>
        </w:rPr>
        <w:fldChar w:fldCharType="begin"/>
      </w:r>
      <w:r w:rsidR="0050320D">
        <w:rPr>
          <w:noProof/>
        </w:rPr>
        <w:instrText xml:space="preserve"> SEQ tabel_2. \* ARABIC </w:instrText>
      </w:r>
      <w:r w:rsidR="0050320D">
        <w:rPr>
          <w:noProof/>
        </w:rPr>
        <w:fldChar w:fldCharType="separate"/>
      </w:r>
      <w:r w:rsidR="00097B22">
        <w:rPr>
          <w:noProof/>
        </w:rPr>
        <w:t>1</w:t>
      </w:r>
      <w:r w:rsidR="0050320D">
        <w:rPr>
          <w:noProof/>
        </w:rPr>
        <w:fldChar w:fldCharType="end"/>
      </w:r>
      <w:r w:rsidR="00762692">
        <w:t xml:space="preserve"> Penelitian Terkait</w:t>
      </w:r>
      <w:bookmarkEnd w:id="29"/>
    </w:p>
    <w:tbl>
      <w:tblPr>
        <w:tblStyle w:val="GridTable4-Accent2"/>
        <w:tblW w:w="9067" w:type="dxa"/>
        <w:tblLook w:val="04A0" w:firstRow="1" w:lastRow="0" w:firstColumn="1" w:lastColumn="0" w:noHBand="0" w:noVBand="1"/>
      </w:tblPr>
      <w:tblGrid>
        <w:gridCol w:w="525"/>
        <w:gridCol w:w="1508"/>
        <w:gridCol w:w="2725"/>
        <w:gridCol w:w="4309"/>
      </w:tblGrid>
      <w:tr w:rsidR="00F679B1" w:rsidRPr="00F446CF" w14:paraId="5BD3795A" w14:textId="77777777" w:rsidTr="005643B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25" w:type="dxa"/>
            <w:vAlign w:val="center"/>
          </w:tcPr>
          <w:p w14:paraId="2EAB2CFE"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No</w:t>
            </w:r>
          </w:p>
        </w:tc>
        <w:tc>
          <w:tcPr>
            <w:tcW w:w="1508" w:type="dxa"/>
            <w:vAlign w:val="center"/>
          </w:tcPr>
          <w:p w14:paraId="77E9D720"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Penulis</w:t>
            </w:r>
          </w:p>
        </w:tc>
        <w:tc>
          <w:tcPr>
            <w:tcW w:w="2725" w:type="dxa"/>
            <w:vAlign w:val="center"/>
          </w:tcPr>
          <w:p w14:paraId="60EED212"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Judul</w:t>
            </w:r>
          </w:p>
        </w:tc>
        <w:tc>
          <w:tcPr>
            <w:tcW w:w="4309" w:type="dxa"/>
            <w:vAlign w:val="center"/>
          </w:tcPr>
          <w:p w14:paraId="44FDE8A9"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Deskripsi</w:t>
            </w:r>
          </w:p>
        </w:tc>
      </w:tr>
      <w:tr w:rsidR="00F679B1" w:rsidRPr="00F446CF" w14:paraId="22F7ED8F" w14:textId="77777777" w:rsidTr="005643BF">
        <w:trPr>
          <w:cnfStyle w:val="000000100000" w:firstRow="0" w:lastRow="0" w:firstColumn="0" w:lastColumn="0" w:oddVBand="0" w:evenVBand="0" w:oddHBand="1" w:evenHBand="0" w:firstRowFirstColumn="0" w:firstRowLastColumn="0" w:lastRowFirstColumn="0" w:lastRowLastColumn="0"/>
          <w:trHeight w:val="171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5AE3695B"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1.</w:t>
            </w:r>
          </w:p>
        </w:tc>
        <w:tc>
          <w:tcPr>
            <w:tcW w:w="1508" w:type="dxa"/>
            <w:shd w:val="clear" w:color="auto" w:fill="auto"/>
          </w:tcPr>
          <w:p w14:paraId="614DA4F8"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C018B">
              <w:rPr>
                <w:rFonts w:ascii="Arial" w:hAnsi="Arial" w:cs="Arial"/>
              </w:rPr>
              <w:t>Fitri Marisa</w:t>
            </w:r>
            <w:r>
              <w:rPr>
                <w:rFonts w:ascii="Arial" w:hAnsi="Arial" w:cs="Arial"/>
              </w:rPr>
              <w:t xml:space="preserve"> dan </w:t>
            </w:r>
            <w:r w:rsidRPr="003C018B">
              <w:rPr>
                <w:rFonts w:ascii="Arial" w:hAnsi="Arial" w:cs="Arial"/>
              </w:rPr>
              <w:t>Indra Dharma Wijaya</w:t>
            </w:r>
          </w:p>
        </w:tc>
        <w:tc>
          <w:tcPr>
            <w:tcW w:w="2725" w:type="dxa"/>
            <w:shd w:val="clear" w:color="auto" w:fill="auto"/>
          </w:tcPr>
          <w:p w14:paraId="7ABEA0EC"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C018B">
              <w:rPr>
                <w:rFonts w:ascii="Arial" w:hAnsi="Arial" w:cs="Arial"/>
              </w:rPr>
              <w:t>Penerapan Metode Data Mining Market Basket Analysis Terhadap Data Penjualan Produk Pada Toko Oase Menggunakan Algoritma Apriori</w:t>
            </w:r>
          </w:p>
        </w:tc>
        <w:tc>
          <w:tcPr>
            <w:tcW w:w="4309" w:type="dxa"/>
            <w:shd w:val="clear" w:color="auto" w:fill="auto"/>
          </w:tcPr>
          <w:p w14:paraId="7E306DF9"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Apriori untuk mempelajari pola pembelian di toko Oase dengan jumlah data uji 20 produk selama sebulan</w:t>
            </w:r>
          </w:p>
        </w:tc>
      </w:tr>
      <w:tr w:rsidR="00F679B1" w:rsidRPr="00F446CF" w14:paraId="5D4C74B0" w14:textId="77777777" w:rsidTr="005643BF">
        <w:trPr>
          <w:trHeight w:val="2425"/>
        </w:trPr>
        <w:tc>
          <w:tcPr>
            <w:cnfStyle w:val="001000000000" w:firstRow="0" w:lastRow="0" w:firstColumn="1" w:lastColumn="0" w:oddVBand="0" w:evenVBand="0" w:oddHBand="0" w:evenHBand="0" w:firstRowFirstColumn="0" w:firstRowLastColumn="0" w:lastRowFirstColumn="0" w:lastRowLastColumn="0"/>
            <w:tcW w:w="525" w:type="dxa"/>
          </w:tcPr>
          <w:p w14:paraId="1C61436B"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2.</w:t>
            </w:r>
          </w:p>
        </w:tc>
        <w:tc>
          <w:tcPr>
            <w:tcW w:w="1508" w:type="dxa"/>
          </w:tcPr>
          <w:p w14:paraId="5A6429C0"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Kennedi Tampubolon</w:t>
            </w:r>
            <w:r>
              <w:rPr>
                <w:rFonts w:ascii="Arial" w:hAnsi="Arial" w:cs="Arial"/>
              </w:rPr>
              <w:t xml:space="preserve"> dkk</w:t>
            </w:r>
          </w:p>
        </w:tc>
        <w:tc>
          <w:tcPr>
            <w:tcW w:w="2725" w:type="dxa"/>
          </w:tcPr>
          <w:p w14:paraId="4FA28856"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 xml:space="preserve">Implementasi Data Mining Algoritma Apriori Pada Sistem Persediaan Alat-Alat Kesehatan  </w:t>
            </w:r>
          </w:p>
        </w:tc>
        <w:tc>
          <w:tcPr>
            <w:tcW w:w="4309" w:type="dxa"/>
          </w:tcPr>
          <w:p w14:paraId="29552010" w14:textId="77777777" w:rsidR="00F679B1"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 xml:space="preserve">Algoritma Apriori untuk </w:t>
            </w:r>
            <w:r>
              <w:rPr>
                <w:rFonts w:ascii="Arial" w:hAnsi="Arial" w:cs="Arial"/>
              </w:rPr>
              <w:t>sistem persidiaan alat – alat kesehatan,</w:t>
            </w:r>
          </w:p>
          <w:p w14:paraId="41BBD0F7"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ngan menggunakan kombinasi 2 itemset dan 30 data alat kesehatan</w:t>
            </w:r>
          </w:p>
        </w:tc>
      </w:tr>
      <w:tr w:rsidR="00F679B1" w:rsidRPr="00F446CF" w14:paraId="46C37148"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59255F6C"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3.</w:t>
            </w:r>
          </w:p>
        </w:tc>
        <w:tc>
          <w:tcPr>
            <w:tcW w:w="1508" w:type="dxa"/>
            <w:shd w:val="clear" w:color="auto" w:fill="auto"/>
          </w:tcPr>
          <w:p w14:paraId="09CAAA20"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4503A">
              <w:rPr>
                <w:rFonts w:ascii="Arial" w:hAnsi="Arial" w:cs="Arial"/>
                <w:sz w:val="24"/>
                <w:szCs w:val="24"/>
              </w:rPr>
              <w:t>Goldie Gunadi</w:t>
            </w:r>
          </w:p>
        </w:tc>
        <w:tc>
          <w:tcPr>
            <w:tcW w:w="2725" w:type="dxa"/>
            <w:shd w:val="clear" w:color="auto" w:fill="auto"/>
          </w:tcPr>
          <w:p w14:paraId="3EED32B7"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87D65">
              <w:rPr>
                <w:rFonts w:ascii="Arial" w:hAnsi="Arial" w:cs="Arial"/>
              </w:rPr>
              <w:t>Penerapan Metode Data Mining Market Basket Analysis Terhadap Data Penjualan Produk Buku Dengan Menggunakan Algoritma Apriori Dan Frequent Pattern Growth (Fp-Growth) : Studi Kasus Percetakan PT. Gramedia</w:t>
            </w:r>
          </w:p>
        </w:tc>
        <w:tc>
          <w:tcPr>
            <w:tcW w:w="4309" w:type="dxa"/>
            <w:shd w:val="clear" w:color="auto" w:fill="auto"/>
          </w:tcPr>
          <w:p w14:paraId="2CBF6CF3"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Apriori dan Fp-Growth untuk analisis penjualan produk buku</w:t>
            </w:r>
          </w:p>
        </w:tc>
      </w:tr>
      <w:tr w:rsidR="00F679B1" w:rsidRPr="00F446CF" w14:paraId="25BBD94E" w14:textId="77777777" w:rsidTr="005643BF">
        <w:trPr>
          <w:trHeight w:val="242"/>
        </w:trPr>
        <w:tc>
          <w:tcPr>
            <w:cnfStyle w:val="001000000000" w:firstRow="0" w:lastRow="0" w:firstColumn="1" w:lastColumn="0" w:oddVBand="0" w:evenVBand="0" w:oddHBand="0" w:evenHBand="0" w:firstRowFirstColumn="0" w:firstRowLastColumn="0" w:lastRowFirstColumn="0" w:lastRowLastColumn="0"/>
            <w:tcW w:w="525" w:type="dxa"/>
          </w:tcPr>
          <w:p w14:paraId="52DDAA2D"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4.</w:t>
            </w:r>
          </w:p>
        </w:tc>
        <w:tc>
          <w:tcPr>
            <w:tcW w:w="1508" w:type="dxa"/>
          </w:tcPr>
          <w:p w14:paraId="1CD66414"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906E8">
              <w:rPr>
                <w:rFonts w:ascii="Arial" w:hAnsi="Arial" w:cs="Arial"/>
                <w:sz w:val="24"/>
                <w:szCs w:val="24"/>
              </w:rPr>
              <w:t>Nugroho Wandi</w:t>
            </w:r>
            <w:r>
              <w:rPr>
                <w:rFonts w:ascii="Arial" w:hAnsi="Arial" w:cs="Arial"/>
                <w:sz w:val="24"/>
                <w:szCs w:val="24"/>
              </w:rPr>
              <w:t xml:space="preserve"> dkk</w:t>
            </w:r>
          </w:p>
        </w:tc>
        <w:tc>
          <w:tcPr>
            <w:tcW w:w="2725" w:type="dxa"/>
          </w:tcPr>
          <w:p w14:paraId="67CA2409"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906E8">
              <w:rPr>
                <w:rFonts w:ascii="Arial" w:hAnsi="Arial" w:cs="Arial"/>
              </w:rPr>
              <w:t xml:space="preserve">Pengembangan Sistem Rekomendasi </w:t>
            </w:r>
            <w:r w:rsidRPr="005906E8">
              <w:rPr>
                <w:rFonts w:ascii="Arial" w:hAnsi="Arial" w:cs="Arial"/>
              </w:rPr>
              <w:lastRenderedPageBreak/>
              <w:t>Penelusuran Buku dengan Penggalian Association Rule Menggunakan Algoritma Apriori (Studi Kasus Badan Perpustakaan dan Kearsipan Provinsi Jawa Timur)</w:t>
            </w:r>
          </w:p>
        </w:tc>
        <w:tc>
          <w:tcPr>
            <w:tcW w:w="4309" w:type="dxa"/>
          </w:tcPr>
          <w:p w14:paraId="50D56621" w14:textId="77777777" w:rsidR="00F679B1" w:rsidRPr="00F446CF" w:rsidRDefault="00F679B1" w:rsidP="005643BF">
            <w:pPr>
              <w:pStyle w:val="NoSpacing"/>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Algoritma Apriori untuk sistem perekomendasian buku</w:t>
            </w:r>
          </w:p>
        </w:tc>
      </w:tr>
      <w:tr w:rsidR="00F679B1" w:rsidRPr="00F446CF" w14:paraId="278879ED"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328C4C98" w14:textId="77777777" w:rsidR="00F679B1" w:rsidRPr="00F446CF" w:rsidRDefault="00F679B1" w:rsidP="005643BF">
            <w:pPr>
              <w:pStyle w:val="NoSpacing"/>
              <w:spacing w:line="360" w:lineRule="auto"/>
              <w:jc w:val="center"/>
              <w:rPr>
                <w:rFonts w:ascii="Arial" w:hAnsi="Arial" w:cs="Arial"/>
              </w:rPr>
            </w:pPr>
            <w:r>
              <w:rPr>
                <w:rFonts w:ascii="Arial" w:hAnsi="Arial" w:cs="Arial"/>
              </w:rPr>
              <w:t>5.</w:t>
            </w:r>
          </w:p>
        </w:tc>
        <w:tc>
          <w:tcPr>
            <w:tcW w:w="1508" w:type="dxa"/>
            <w:shd w:val="clear" w:color="auto" w:fill="auto"/>
          </w:tcPr>
          <w:p w14:paraId="4B633318"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35283">
              <w:rPr>
                <w:rFonts w:ascii="Arial" w:hAnsi="Arial" w:cs="Arial"/>
                <w:sz w:val="24"/>
                <w:szCs w:val="24"/>
              </w:rPr>
              <w:t>Petrus Katemba</w:t>
            </w:r>
            <w:r>
              <w:rPr>
                <w:rFonts w:ascii="Arial" w:hAnsi="Arial" w:cs="Arial"/>
                <w:sz w:val="24"/>
                <w:szCs w:val="24"/>
              </w:rPr>
              <w:t xml:space="preserve"> dan </w:t>
            </w:r>
            <w:r w:rsidRPr="00C35283">
              <w:rPr>
                <w:rFonts w:ascii="Arial" w:hAnsi="Arial" w:cs="Arial"/>
                <w:sz w:val="24"/>
                <w:szCs w:val="24"/>
              </w:rPr>
              <w:t>Rosita Koro Djoh</w:t>
            </w:r>
          </w:p>
        </w:tc>
        <w:tc>
          <w:tcPr>
            <w:tcW w:w="2725" w:type="dxa"/>
            <w:shd w:val="clear" w:color="auto" w:fill="auto"/>
          </w:tcPr>
          <w:p w14:paraId="37ABEB52"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35283">
              <w:rPr>
                <w:rFonts w:ascii="Arial" w:hAnsi="Arial" w:cs="Arial"/>
              </w:rPr>
              <w:t>Prediksi Tingkat Produksi Kopi Menggunakan Regresi Linear</w:t>
            </w:r>
          </w:p>
        </w:tc>
        <w:tc>
          <w:tcPr>
            <w:tcW w:w="4309" w:type="dxa"/>
            <w:shd w:val="clear" w:color="auto" w:fill="auto"/>
          </w:tcPr>
          <w:p w14:paraId="596F8D31" w14:textId="77777777" w:rsidR="00F679B1" w:rsidRDefault="00F679B1" w:rsidP="005643BF">
            <w:pPr>
              <w:pStyle w:val="NoSpacing"/>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Regresi Linear untuk memprediksi produksi kopi di kabupaten Manggarai dengan dengan menggunakan data tahunan dari 2011 – 2015</w:t>
            </w:r>
          </w:p>
        </w:tc>
      </w:tr>
      <w:tr w:rsidR="00F679B1" w:rsidRPr="00F446CF" w14:paraId="75EC6FBE" w14:textId="77777777" w:rsidTr="005643BF">
        <w:trPr>
          <w:cantSplit/>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39BA4CDE" w14:textId="77777777" w:rsidR="00F679B1" w:rsidRDefault="00F679B1" w:rsidP="005643BF">
            <w:pPr>
              <w:pStyle w:val="NoSpacing"/>
              <w:spacing w:line="360" w:lineRule="auto"/>
              <w:jc w:val="center"/>
              <w:rPr>
                <w:rFonts w:ascii="Arial" w:hAnsi="Arial" w:cs="Arial"/>
              </w:rPr>
            </w:pPr>
            <w:r>
              <w:rPr>
                <w:rFonts w:ascii="Arial" w:hAnsi="Arial" w:cs="Arial"/>
              </w:rPr>
              <w:t>6.</w:t>
            </w:r>
          </w:p>
        </w:tc>
        <w:tc>
          <w:tcPr>
            <w:tcW w:w="1508" w:type="dxa"/>
            <w:shd w:val="clear" w:color="auto" w:fill="auto"/>
          </w:tcPr>
          <w:p w14:paraId="3B23BD56" w14:textId="77777777" w:rsidR="00F679B1" w:rsidRPr="005906E8"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44CA3">
              <w:rPr>
                <w:rFonts w:ascii="Arial" w:hAnsi="Arial" w:cs="Arial"/>
                <w:sz w:val="24"/>
                <w:szCs w:val="24"/>
              </w:rPr>
              <w:t>Akhmad Fadholi</w:t>
            </w:r>
          </w:p>
        </w:tc>
        <w:tc>
          <w:tcPr>
            <w:tcW w:w="2725" w:type="dxa"/>
            <w:shd w:val="clear" w:color="auto" w:fill="auto"/>
          </w:tcPr>
          <w:p w14:paraId="65235A2A" w14:textId="77777777" w:rsidR="00F679B1" w:rsidRPr="005906E8"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35283">
              <w:rPr>
                <w:rFonts w:ascii="Arial" w:hAnsi="Arial" w:cs="Arial"/>
              </w:rPr>
              <w:t>Pemanfaatan Suhu Udara Dan Kelembapan Udara Dalam Persamaan Regresi Untuk Simulasi Prediksi Total Hujan Bulanan Di Pangkalpinang</w:t>
            </w:r>
          </w:p>
        </w:tc>
        <w:tc>
          <w:tcPr>
            <w:tcW w:w="4309" w:type="dxa"/>
            <w:shd w:val="clear" w:color="auto" w:fill="auto"/>
          </w:tcPr>
          <w:p w14:paraId="1846F9DE" w14:textId="77777777" w:rsidR="00F679B1" w:rsidRDefault="00F679B1" w:rsidP="005643BF">
            <w:pPr>
              <w:pStyle w:val="NoSpacing"/>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lgoritma Regresi Linear untuk memprediksi curah hujan dengan dengan menggunakan data suhu udara pada tahun 2011 dari bulan Januari – Desember</w:t>
            </w:r>
          </w:p>
        </w:tc>
      </w:tr>
      <w:tr w:rsidR="00F679B1" w:rsidRPr="00F446CF" w14:paraId="5E67F18E"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0A87D1C6" w14:textId="77777777" w:rsidR="00F679B1" w:rsidRDefault="00F679B1" w:rsidP="005643BF">
            <w:pPr>
              <w:pStyle w:val="NoSpacing"/>
              <w:spacing w:line="360" w:lineRule="auto"/>
              <w:jc w:val="center"/>
              <w:rPr>
                <w:rFonts w:ascii="Arial" w:hAnsi="Arial" w:cs="Arial"/>
              </w:rPr>
            </w:pPr>
            <w:r>
              <w:rPr>
                <w:rFonts w:ascii="Arial" w:hAnsi="Arial" w:cs="Arial"/>
              </w:rPr>
              <w:t>7.</w:t>
            </w:r>
          </w:p>
        </w:tc>
        <w:tc>
          <w:tcPr>
            <w:tcW w:w="1508" w:type="dxa"/>
            <w:shd w:val="clear" w:color="auto" w:fill="auto"/>
          </w:tcPr>
          <w:p w14:paraId="17875540"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67E9E">
              <w:rPr>
                <w:rFonts w:ascii="Arial" w:hAnsi="Arial" w:cs="Arial"/>
                <w:sz w:val="24"/>
                <w:szCs w:val="24"/>
              </w:rPr>
              <w:t>Tri Indarwati</w:t>
            </w:r>
            <w:r>
              <w:rPr>
                <w:rFonts w:ascii="Arial" w:hAnsi="Arial" w:cs="Arial"/>
                <w:sz w:val="24"/>
                <w:szCs w:val="24"/>
              </w:rPr>
              <w:t xml:space="preserve"> dkk</w:t>
            </w:r>
          </w:p>
        </w:tc>
        <w:tc>
          <w:tcPr>
            <w:tcW w:w="2725" w:type="dxa"/>
            <w:shd w:val="clear" w:color="auto" w:fill="auto"/>
          </w:tcPr>
          <w:p w14:paraId="3DDE3431"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67E9E">
              <w:rPr>
                <w:rFonts w:ascii="Arial" w:hAnsi="Arial" w:cs="Arial"/>
              </w:rPr>
              <w:t>Penggunaan Metode Linear Regression Untuk Prediksi Penjualan Smartphone</w:t>
            </w:r>
          </w:p>
        </w:tc>
        <w:tc>
          <w:tcPr>
            <w:tcW w:w="4309" w:type="dxa"/>
            <w:shd w:val="clear" w:color="auto" w:fill="auto"/>
          </w:tcPr>
          <w:p w14:paraId="108521A2" w14:textId="77777777" w:rsidR="00F679B1" w:rsidRDefault="00F679B1" w:rsidP="005643BF">
            <w:pPr>
              <w:pStyle w:val="NoSpacing"/>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Regresi Linear untuk memprediksi penjuaaln SmartPhone Lenovo dengan dengan menggunakan data transaksi pembelian Smartphone dari tahun 2014 – 2016.</w:t>
            </w:r>
          </w:p>
        </w:tc>
      </w:tr>
    </w:tbl>
    <w:p w14:paraId="57EB6633" w14:textId="3B10B1B2" w:rsidR="001B5293" w:rsidRDefault="001B5293" w:rsidP="005D3083">
      <w:pPr>
        <w:ind w:firstLine="0"/>
      </w:pPr>
    </w:p>
    <w:p w14:paraId="7CBCA564" w14:textId="77777777" w:rsidR="003E5230" w:rsidRDefault="003E5230" w:rsidP="00DB19EA"/>
    <w:p w14:paraId="6C21D8A0" w14:textId="77777777" w:rsidR="00447431" w:rsidRDefault="00447431" w:rsidP="00256788">
      <w:pPr>
        <w:pStyle w:val="21"/>
      </w:pPr>
      <w:bookmarkStart w:id="30" w:name="_Toc525893906"/>
      <w:bookmarkStart w:id="31" w:name="_Toc526322579"/>
      <w:r>
        <w:t>Dasar Teori</w:t>
      </w:r>
      <w:bookmarkEnd w:id="30"/>
      <w:bookmarkEnd w:id="31"/>
    </w:p>
    <w:p w14:paraId="69805028" w14:textId="2B1FA06E" w:rsidR="00C518D4" w:rsidRPr="00686187" w:rsidRDefault="006B03FE" w:rsidP="006B03FE">
      <w:pPr>
        <w:pStyle w:val="221"/>
        <w:rPr>
          <w:iCs/>
        </w:rPr>
      </w:pPr>
      <w:r w:rsidRPr="00686187">
        <w:rPr>
          <w:iCs/>
        </w:rPr>
        <w:t>Data Mining</w:t>
      </w:r>
    </w:p>
    <w:p w14:paraId="5B75E3FA" w14:textId="21CB5D45" w:rsidR="00686187" w:rsidRDefault="00686187" w:rsidP="00952C1C">
      <w:r w:rsidRPr="00686187">
        <w:t xml:space="preserve">Data mining merupakan proses menggali informasi dengan menemukan hubungan atau pola serta kecenderungan yang ada dari data yang tersimpan dalam database menggunakan teknik pengenalan pola seperti statistik dan matematika. Istilah data mining dan </w:t>
      </w:r>
      <w:r w:rsidRPr="00686187">
        <w:rPr>
          <w:i/>
        </w:rPr>
        <w:t>knowledge discovery in databases</w:t>
      </w:r>
      <w:r w:rsidRPr="00686187">
        <w:t xml:space="preserve"> (KDD) sering kali </w:t>
      </w:r>
      <w:r w:rsidRPr="00686187">
        <w:lastRenderedPageBreak/>
        <w:t xml:space="preserve">digunakan secara bergantian untuk menjelaskan proses penggalian informasi tersembunyi dalam suatu basis data yang besar. Kedua istilah tersebut memiliki keterkaitan satu </w:t>
      </w:r>
      <w:proofErr w:type="gramStart"/>
      <w:r w:rsidRPr="00686187">
        <w:t>sama</w:t>
      </w:r>
      <w:proofErr w:type="gramEnd"/>
      <w:r w:rsidRPr="00686187">
        <w:t xml:space="preserve"> lain, akan tetapi memiliki konsep yang berbeda karena data mining itu sendiri berada dalam satu tahapan dalam proses </w:t>
      </w:r>
      <w:r w:rsidRPr="00686187">
        <w:rPr>
          <w:i/>
        </w:rPr>
        <w:t>knowledge discovery</w:t>
      </w:r>
      <w:r w:rsidRPr="00686187">
        <w:t xml:space="preserve"> in database (KDD). Data Mining juga dapat diartikan sebagai proses ekstraksi informasi dari kumpulan data melalui penggunaan algoritma dan teknik yang melibatkan bidang ilmu statistik, mesin pembelajaran, dan sistem manajemen database</w:t>
      </w:r>
      <w:r>
        <w:t>.</w:t>
      </w:r>
      <w:r w:rsidR="007754F3">
        <w:fldChar w:fldCharType="begin"/>
      </w:r>
      <w:r w:rsidR="00DA3C5F">
        <w:instrText xml:space="preserve"> ADDIN ZOTERO_ITEM CSL_CITATION {"citationID":"kkSRrbfN","properties":{"formattedCitation":"(Ranjan, 2007)","plainCitation":"(Ranjan, 2007)","noteIndex":0},"citationItems":[{"id":2,"uris":["http://zotero.org/users/local/sgEYEwDN/items/TV4WYYGG"],"uri":["http://zotero.org/users/local/sgEYEwDN/items/TV4WYYGG"],"itemData":{"id":2,"type":"article-journal","journalAbbreviation":"Journal of Theoritical and Applied Information Technology","title":"Application of Data Mining Technique in Pharmaceutical Industry","volume":"3","author":[{"family":"Ranjan","given":"Jayanthi"}],"issued":{"date-parts":[["2007"]]}}}],"schema":"https://github.com/citation-style-language/schema/raw/master/csl-citation.json"} </w:instrText>
      </w:r>
      <w:r w:rsidR="007754F3">
        <w:fldChar w:fldCharType="separate"/>
      </w:r>
      <w:r w:rsidR="00DA3C5F" w:rsidRPr="00DA3C5F">
        <w:rPr>
          <w:rFonts w:cs="Times New Roman"/>
        </w:rPr>
        <w:t>(Ranjan, 2007)</w:t>
      </w:r>
      <w:r w:rsidR="007754F3">
        <w:fldChar w:fldCharType="end"/>
      </w:r>
    </w:p>
    <w:p w14:paraId="00AEF822" w14:textId="77777777" w:rsidR="004235DD" w:rsidRPr="00022994" w:rsidRDefault="004235DD" w:rsidP="007754F3">
      <w:pPr>
        <w:ind w:firstLine="0"/>
      </w:pPr>
    </w:p>
    <w:p w14:paraId="50E5AE65" w14:textId="0BCDEEAE" w:rsidR="00957787" w:rsidRPr="009D65AF" w:rsidRDefault="007754F3" w:rsidP="009D65AF">
      <w:pPr>
        <w:pStyle w:val="221"/>
      </w:pPr>
      <w:r>
        <w:t>Aturan Asosiasi</w:t>
      </w:r>
    </w:p>
    <w:p w14:paraId="7CF3C7E8" w14:textId="6BE5F445" w:rsidR="007754F3" w:rsidRDefault="007754F3" w:rsidP="00957787">
      <w:r>
        <w:t xml:space="preserve">Aturan Asosiasi atau </w:t>
      </w:r>
      <w:r w:rsidRPr="007754F3">
        <w:rPr>
          <w:i/>
        </w:rPr>
        <w:t>Association rules</w:t>
      </w:r>
      <w:r w:rsidRPr="007754F3">
        <w:t xml:space="preserve"> adalah salah satu task data mining deskriptif yang bertujan untuk menemukan aturan asosiasif antara item-item data. Langkah utama yang perlu dalam association rules adalah mengetahui seberapa sering kombinasi item muncul dalam database, yang diseb</w:t>
      </w:r>
      <w:r w:rsidR="00CA4348">
        <w:t xml:space="preserve">ut sebagai frequent patterns </w:t>
      </w:r>
      <w:r w:rsidR="00CA4348">
        <w:fldChar w:fldCharType="begin"/>
      </w:r>
      <w:r w:rsidR="00CA4348">
        <w:instrText xml:space="preserve"> ADDIN ZOTERO_ITEM CSL_CITATION {"citationID":"G2JcPPUk","properties":{"formattedCitation":"(Han, Kamber and Pei, 2011)","plainCitation":"(Han, Kamber and Pei, 2011)","noteIndex":0},"citationItems":[{"id":1,"uris":["http://zotero.org/users/local/sgEYEwDN/items/554SJ34Z"],"uri":["http://zotero.org/users/local/sgEYEwDN/items/554SJ34Z"],"itemData":{"id":1,"type":"book","edition":"3","title":"Data Mining: Concepts and Techniques Third Edition","author":[{"family":"Han","given":"Jiawei"},{"family":"Kamber","given":"Micheline"},{"family":"Pei","given":"Jian"}],"issued":{"date-parts":[["2011"]]}}}],"schema":"https://github.com/citation-style-language/schema/raw/master/csl-citation.json"} </w:instrText>
      </w:r>
      <w:r w:rsidR="00CA4348">
        <w:fldChar w:fldCharType="separate"/>
      </w:r>
      <w:r w:rsidR="00CA4348" w:rsidRPr="00CA4348">
        <w:rPr>
          <w:rFonts w:cs="Times New Roman"/>
        </w:rPr>
        <w:t>(Han, Kamber and Pei, 2011)</w:t>
      </w:r>
      <w:r w:rsidR="00CA4348">
        <w:fldChar w:fldCharType="end"/>
      </w:r>
      <w:r w:rsidR="00CA4348">
        <w:t xml:space="preserve">. Pramudiono </w:t>
      </w:r>
      <w:r w:rsidRPr="007754F3">
        <w:t>menyatakan bahwa penting tidaknya suatu aturan asosiatif dapat diketahui dengan dua parameter, support yaitu persentase kombinasi item dalam database dan confidence yaitu kuatnya hubungan antar item dalam aturan asosiatif</w:t>
      </w:r>
      <w:r w:rsidR="00CA4348">
        <w:fldChar w:fldCharType="begin"/>
      </w:r>
      <w:r w:rsidR="00CA4348">
        <w:instrText xml:space="preserve"> ADDIN ZOTERO_ITEM CSL_CITATION {"citationID":"sWRAyWjB","properties":{"formattedCitation":"(Asrafiani Arafah and Mukhlash, 2015)","plainCitation":"(Asrafiani Arafah and Mukhlash, 2015)","noteIndex":0},"citationItems":[{"id":3,"uris":["http://zotero.org/users/local/sgEYEwDN/items/F3X229AK"],"uri":["http://zotero.org/users/local/sgEYEwDN/items/F3X229AK"],"itemData":{"id":3,"type":"article-journal","journalAbbreviation":"Procedia Computer Science","title":"The Application of Fuzzy Association Rule on Co-Movement Analyze of Indonesian Stock Price","author":[{"family":"Asrafiani Arafah","given":"Andi"},{"family":"Mukhlash","given":"Imam"}],"issued":{"date-parts":[["2015"]]}}}],"schema":"https://github.com/citation-style-language/schema/raw/master/csl-citation.json"} </w:instrText>
      </w:r>
      <w:r w:rsidR="00CA4348">
        <w:fldChar w:fldCharType="separate"/>
      </w:r>
      <w:r w:rsidR="00CA4348" w:rsidRPr="00CA4348">
        <w:rPr>
          <w:rFonts w:cs="Times New Roman"/>
        </w:rPr>
        <w:t xml:space="preserve">(Asrafiani Arafah </w:t>
      </w:r>
      <w:r w:rsidR="00CA4348">
        <w:rPr>
          <w:rFonts w:cs="Times New Roman"/>
        </w:rPr>
        <w:t>dan</w:t>
      </w:r>
      <w:r w:rsidR="00CA4348" w:rsidRPr="00CA4348">
        <w:rPr>
          <w:rFonts w:cs="Times New Roman"/>
        </w:rPr>
        <w:t xml:space="preserve"> Mukhlash, 2015)</w:t>
      </w:r>
      <w:r w:rsidR="00CA4348">
        <w:fldChar w:fldCharType="end"/>
      </w:r>
      <w:r w:rsidRPr="007754F3">
        <w:t>.</w:t>
      </w:r>
    </w:p>
    <w:p w14:paraId="2637831A" w14:textId="4F80B07D" w:rsidR="00527190" w:rsidRPr="00527190" w:rsidRDefault="00527190" w:rsidP="00527190">
      <w:pPr>
        <w:keepNext/>
        <w:keepLines/>
        <w:ind w:right="268" w:firstLine="426"/>
        <w:rPr>
          <w:rFonts w:eastAsia="Times New Roman" w:cs="Times New Roman"/>
          <w:szCs w:val="24"/>
        </w:rPr>
      </w:pPr>
      <w:r w:rsidRPr="00527190">
        <w:rPr>
          <w:rFonts w:eastAsia="Times New Roman" w:cs="Times New Roman"/>
          <w:i/>
          <w:szCs w:val="24"/>
        </w:rPr>
        <w:t xml:space="preserve">Support </w:t>
      </w:r>
      <w:r w:rsidRPr="00527190">
        <w:rPr>
          <w:rFonts w:eastAsia="Times New Roman" w:cs="Times New Roman"/>
          <w:szCs w:val="24"/>
        </w:rPr>
        <w:t xml:space="preserve">dan </w:t>
      </w:r>
      <w:r w:rsidRPr="00527190">
        <w:rPr>
          <w:rFonts w:eastAsia="Times New Roman" w:cs="Times New Roman"/>
          <w:i/>
          <w:szCs w:val="24"/>
        </w:rPr>
        <w:t xml:space="preserve">confidence </w:t>
      </w:r>
      <w:r w:rsidRPr="00527190">
        <w:rPr>
          <w:rFonts w:eastAsia="Times New Roman" w:cs="Times New Roman"/>
          <w:szCs w:val="24"/>
        </w:rPr>
        <w:t xml:space="preserve">dapat di ketahui melalui persamaan </w:t>
      </w:r>
      <w:r w:rsidRPr="00527190">
        <w:rPr>
          <w:rFonts w:eastAsia="Times New Roman" w:cs="Times New Roman"/>
          <w:szCs w:val="24"/>
        </w:rPr>
        <w:fldChar w:fldCharType="begin"/>
      </w:r>
      <w:r w:rsidRPr="00527190">
        <w:rPr>
          <w:rFonts w:eastAsia="Times New Roman" w:cs="Times New Roman"/>
          <w:szCs w:val="24"/>
        </w:rPr>
        <w:instrText xml:space="preserve"> REF pers_support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942E9B">
        <w:rPr>
          <w:rFonts w:cs="Times New Roman"/>
          <w:noProof/>
        </w:rPr>
        <w:t>1</w:t>
      </w:r>
      <w:r w:rsidRPr="00527190">
        <w:rPr>
          <w:rFonts w:eastAsia="Times New Roman" w:cs="Times New Roman"/>
          <w:szCs w:val="24"/>
        </w:rPr>
        <w:fldChar w:fldCharType="end"/>
      </w:r>
      <w:r w:rsidRPr="00527190">
        <w:rPr>
          <w:rFonts w:eastAsia="Times New Roman" w:cs="Times New Roman"/>
          <w:szCs w:val="24"/>
        </w:rPr>
        <w:t xml:space="preserve"> dan </w:t>
      </w:r>
      <w:r w:rsidRPr="00527190">
        <w:rPr>
          <w:rFonts w:eastAsia="Times New Roman" w:cs="Times New Roman"/>
          <w:szCs w:val="24"/>
        </w:rPr>
        <w:fldChar w:fldCharType="begin"/>
      </w:r>
      <w:r w:rsidRPr="00527190">
        <w:rPr>
          <w:rFonts w:eastAsia="Times New Roman" w:cs="Times New Roman"/>
          <w:szCs w:val="24"/>
        </w:rPr>
        <w:instrText xml:space="preserve"> REF pers_confidence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942E9B">
        <w:rPr>
          <w:rFonts w:cs="Times New Roman"/>
          <w:noProof/>
        </w:rPr>
        <w:t>2</w:t>
      </w:r>
      <w:r w:rsidRPr="00527190">
        <w:rPr>
          <w:rFonts w:eastAsia="Times New Roman" w:cs="Times New Roman"/>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5209"/>
        <w:gridCol w:w="1407"/>
      </w:tblGrid>
      <w:tr w:rsidR="00527190" w:rsidRPr="00527190" w14:paraId="33456FBF" w14:textId="77777777" w:rsidTr="005643BF">
        <w:tc>
          <w:tcPr>
            <w:tcW w:w="1555" w:type="dxa"/>
          </w:tcPr>
          <w:p w14:paraId="3AAD493F" w14:textId="77777777" w:rsidR="00527190" w:rsidRPr="00527190" w:rsidRDefault="00527190" w:rsidP="00527190">
            <w:pPr>
              <w:keepNext/>
              <w:keepLines/>
              <w:spacing w:line="360" w:lineRule="auto"/>
              <w:rPr>
                <w:rFonts w:cs="Times New Roman"/>
              </w:rPr>
            </w:pPr>
          </w:p>
        </w:tc>
        <w:tc>
          <w:tcPr>
            <w:tcW w:w="5953" w:type="dxa"/>
          </w:tcPr>
          <w:p w14:paraId="24DFD6B2" w14:textId="77777777" w:rsidR="00527190" w:rsidRPr="00527190" w:rsidRDefault="00527190" w:rsidP="005643BF">
            <w:pPr>
              <w:keepNext/>
              <w:keepLines/>
              <w:rPr>
                <w:rFonts w:cs="Times New Roman"/>
              </w:rPr>
            </w:pPr>
            <m:oMathPara>
              <m:oMath>
                <m:r>
                  <w:rPr>
                    <w:rFonts w:ascii="Cambria Math" w:hAnsi="Cambria Math" w:cs="Times New Roman"/>
                  </w:rPr>
                  <m:t>support(A,B)= P(A∪B)</m:t>
                </m:r>
              </m:oMath>
            </m:oMathPara>
          </w:p>
        </w:tc>
        <w:tc>
          <w:tcPr>
            <w:tcW w:w="1509" w:type="dxa"/>
          </w:tcPr>
          <w:p w14:paraId="3A3C3837" w14:textId="77777777" w:rsidR="00527190" w:rsidRPr="00527190" w:rsidRDefault="00527190" w:rsidP="005643BF">
            <w:pPr>
              <w:keepNext/>
              <w:keepLines/>
              <w:rPr>
                <w:rFonts w:cs="Times New Roman"/>
              </w:rPr>
            </w:pPr>
            <w:r w:rsidRPr="00527190">
              <w:rPr>
                <w:rFonts w:cs="Times New Roman"/>
              </w:rPr>
              <w:t>(</w:t>
            </w:r>
            <w:bookmarkStart w:id="32" w:name="pers_support"/>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942E9B">
              <w:rPr>
                <w:rFonts w:cs="Times New Roman"/>
                <w:noProof/>
              </w:rPr>
              <w:t>1</w:t>
            </w:r>
            <w:r w:rsidRPr="00527190">
              <w:rPr>
                <w:rFonts w:cs="Times New Roman"/>
                <w:noProof/>
              </w:rPr>
              <w:fldChar w:fldCharType="end"/>
            </w:r>
            <w:bookmarkEnd w:id="32"/>
            <w:r w:rsidRPr="00527190">
              <w:rPr>
                <w:rFonts w:cs="Times New Roman"/>
              </w:rPr>
              <w:t>)</w:t>
            </w:r>
          </w:p>
        </w:tc>
      </w:tr>
    </w:tbl>
    <w:p w14:paraId="09DCBD18" w14:textId="77777777" w:rsidR="00527190" w:rsidRPr="00527190" w:rsidRDefault="00527190" w:rsidP="00527190">
      <w:pPr>
        <w:keepNext/>
        <w:keepLines/>
        <w:ind w:right="274"/>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5229"/>
        <w:gridCol w:w="1400"/>
      </w:tblGrid>
      <w:tr w:rsidR="00527190" w:rsidRPr="00527190" w14:paraId="5D1B4F62" w14:textId="77777777" w:rsidTr="005643BF">
        <w:tc>
          <w:tcPr>
            <w:tcW w:w="1555" w:type="dxa"/>
          </w:tcPr>
          <w:p w14:paraId="744EF8DD" w14:textId="77777777" w:rsidR="00527190" w:rsidRPr="00527190" w:rsidRDefault="00527190" w:rsidP="005643BF">
            <w:pPr>
              <w:keepNext/>
              <w:keepLines/>
              <w:rPr>
                <w:rFonts w:cs="Times New Roman"/>
              </w:rPr>
            </w:pPr>
          </w:p>
        </w:tc>
        <w:tc>
          <w:tcPr>
            <w:tcW w:w="5953" w:type="dxa"/>
          </w:tcPr>
          <w:p w14:paraId="14AE2A80" w14:textId="77777777" w:rsidR="00527190" w:rsidRPr="00527190" w:rsidRDefault="00527190" w:rsidP="005643BF">
            <w:pPr>
              <w:keepNext/>
              <w:keepLines/>
              <w:rPr>
                <w:rFonts w:cs="Times New Roman"/>
              </w:rPr>
            </w:pPr>
            <m:oMathPara>
              <m:oMath>
                <m:r>
                  <w:rPr>
                    <w:rFonts w:ascii="Cambria Math" w:hAnsi="Cambria Math" w:cs="Times New Roman"/>
                  </w:rPr>
                  <m:t>confidence</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P</m:t>
                </m:r>
                <m:d>
                  <m:dPr>
                    <m:endChr m:val="|"/>
                    <m:ctrlPr>
                      <w:rPr>
                        <w:rFonts w:ascii="Cambria Math" w:hAnsi="Cambria Math" w:cs="Times New Roman"/>
                        <w:i/>
                      </w:rPr>
                    </m:ctrlPr>
                  </m:dPr>
                  <m:e>
                    <m:r>
                      <w:rPr>
                        <w:rFonts w:ascii="Cambria Math" w:hAnsi="Cambria Math" w:cs="Times New Roman"/>
                      </w:rPr>
                      <m:t>B</m:t>
                    </m:r>
                  </m:e>
                </m:d>
                <m:r>
                  <w:rPr>
                    <w:rFonts w:ascii="Cambria Math" w:hAnsi="Cambria Math" w:cs="Times New Roman"/>
                  </w:rPr>
                  <m:t>A)</m:t>
                </m:r>
              </m:oMath>
            </m:oMathPara>
          </w:p>
        </w:tc>
        <w:tc>
          <w:tcPr>
            <w:tcW w:w="1509" w:type="dxa"/>
          </w:tcPr>
          <w:p w14:paraId="78A13FD9" w14:textId="77777777" w:rsidR="00527190" w:rsidRPr="00527190" w:rsidRDefault="00527190" w:rsidP="005643BF">
            <w:pPr>
              <w:keepNext/>
              <w:keepLines/>
              <w:rPr>
                <w:rFonts w:cs="Times New Roman"/>
              </w:rPr>
            </w:pPr>
            <w:r w:rsidRPr="00527190">
              <w:rPr>
                <w:rFonts w:cs="Times New Roman"/>
              </w:rPr>
              <w:t>(</w:t>
            </w:r>
            <w:bookmarkStart w:id="33" w:name="pers_confidence"/>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942E9B">
              <w:rPr>
                <w:rFonts w:cs="Times New Roman"/>
                <w:noProof/>
              </w:rPr>
              <w:t>2</w:t>
            </w:r>
            <w:r w:rsidRPr="00527190">
              <w:rPr>
                <w:rFonts w:cs="Times New Roman"/>
                <w:noProof/>
              </w:rPr>
              <w:fldChar w:fldCharType="end"/>
            </w:r>
            <w:bookmarkEnd w:id="33"/>
            <w:r w:rsidRPr="00527190">
              <w:rPr>
                <w:rFonts w:cs="Times New Roman"/>
              </w:rPr>
              <w:t>)</w:t>
            </w:r>
          </w:p>
        </w:tc>
      </w:tr>
    </w:tbl>
    <w:p w14:paraId="7BC13DA3" w14:textId="77777777" w:rsidR="00527190" w:rsidRPr="00527190" w:rsidRDefault="00527190" w:rsidP="00527190">
      <w:pPr>
        <w:keepNext/>
        <w:keepLines/>
        <w:ind w:right="268"/>
        <w:rPr>
          <w:rFonts w:eastAsia="Times New Roman" w:cs="Times New Roman"/>
          <w:szCs w:val="24"/>
        </w:rPr>
      </w:pPr>
    </w:p>
    <w:p w14:paraId="3F668AA7" w14:textId="16FF997C" w:rsidR="00527190" w:rsidRPr="00527190" w:rsidRDefault="00527190" w:rsidP="00527190">
      <w:pPr>
        <w:ind w:right="266"/>
        <w:rPr>
          <w:rFonts w:eastAsia="Times New Roman" w:cs="Times New Roman"/>
          <w:szCs w:val="24"/>
        </w:rPr>
      </w:pPr>
      <w:r w:rsidRPr="00527190">
        <w:rPr>
          <w:rFonts w:eastAsia="Times New Roman" w:cs="Times New Roman"/>
          <w:szCs w:val="24"/>
        </w:rPr>
        <w:t xml:space="preserve">Jika </w:t>
      </w:r>
      <w:r w:rsidRPr="00527190">
        <w:rPr>
          <w:rFonts w:eastAsia="Times New Roman" w:cs="Times New Roman"/>
          <w:i/>
          <w:szCs w:val="24"/>
        </w:rPr>
        <w:t>support itemset</w:t>
      </w:r>
      <w:r w:rsidRPr="00527190">
        <w:rPr>
          <w:rFonts w:eastAsia="Times New Roman" w:cs="Times New Roman"/>
          <w:szCs w:val="24"/>
        </w:rPr>
        <w:t xml:space="preserve"> dari </w:t>
      </w:r>
      <w:r w:rsidRPr="00527190">
        <w:rPr>
          <w:rFonts w:eastAsia="Times New Roman" w:cs="Times New Roman"/>
          <w:i/>
          <w:szCs w:val="24"/>
        </w:rPr>
        <w:t>itemset</w:t>
      </w:r>
      <w:r w:rsidRPr="00527190">
        <w:rPr>
          <w:rFonts w:eastAsia="Times New Roman" w:cs="Times New Roman"/>
          <w:szCs w:val="24"/>
        </w:rPr>
        <w:t xml:space="preserve"> </w:t>
      </w:r>
      <w:r w:rsidRPr="00527190">
        <w:rPr>
          <w:rFonts w:ascii="Cambria Math" w:eastAsia="Times New Roman" w:hAnsi="Cambria Math" w:cs="Cambria Math"/>
          <w:szCs w:val="24"/>
        </w:rPr>
        <w:t>𝐼</w:t>
      </w:r>
      <w:r w:rsidRPr="00527190">
        <w:rPr>
          <w:rFonts w:eastAsia="Times New Roman" w:cs="Times New Roman"/>
          <w:szCs w:val="24"/>
        </w:rPr>
        <w:t xml:space="preserve"> memenuhi </w:t>
      </w:r>
      <w:r w:rsidRPr="00527190">
        <w:rPr>
          <w:rFonts w:eastAsia="Times New Roman" w:cs="Times New Roman"/>
          <w:i/>
          <w:szCs w:val="24"/>
        </w:rPr>
        <w:t>minimum support threshold</w:t>
      </w:r>
      <w:r w:rsidRPr="00527190">
        <w:rPr>
          <w:rFonts w:eastAsia="Times New Roman" w:cs="Times New Roman"/>
          <w:szCs w:val="24"/>
        </w:rPr>
        <w:t xml:space="preserve"> yang sudah ditentukan maka </w:t>
      </w:r>
      <w:r w:rsidRPr="00527190">
        <w:rPr>
          <w:rFonts w:ascii="Cambria Math" w:eastAsia="Times New Roman" w:hAnsi="Cambria Math" w:cs="Cambria Math"/>
          <w:szCs w:val="24"/>
        </w:rPr>
        <w:t>𝐼</w:t>
      </w:r>
      <w:r w:rsidRPr="00527190">
        <w:rPr>
          <w:rFonts w:eastAsia="Times New Roman" w:cs="Times New Roman"/>
          <w:szCs w:val="24"/>
        </w:rPr>
        <w:t xml:space="preserve"> adalah </w:t>
      </w:r>
      <w:r w:rsidRPr="00527190">
        <w:rPr>
          <w:rFonts w:eastAsia="Times New Roman" w:cs="Times New Roman"/>
          <w:i/>
          <w:szCs w:val="24"/>
        </w:rPr>
        <w:t xml:space="preserve">frequent </w:t>
      </w:r>
      <w:r w:rsidRPr="00527190">
        <w:rPr>
          <w:rFonts w:ascii="Cambria Math" w:eastAsia="Times New Roman" w:hAnsi="Cambria Math" w:cs="Cambria Math"/>
          <w:i/>
          <w:szCs w:val="24"/>
        </w:rPr>
        <w:t>𝑘</w:t>
      </w:r>
      <w:r w:rsidRPr="00527190">
        <w:rPr>
          <w:rFonts w:eastAsia="Times New Roman" w:cs="Times New Roman"/>
          <w:i/>
          <w:szCs w:val="24"/>
        </w:rPr>
        <w:t>-itemset</w:t>
      </w:r>
      <w:r w:rsidRPr="00527190">
        <w:rPr>
          <w:rFonts w:eastAsia="Times New Roman" w:cs="Times New Roman"/>
          <w:szCs w:val="24"/>
        </w:rPr>
        <w:t xml:space="preserve">. Secara umum </w:t>
      </w:r>
      <w:r w:rsidRPr="00527190">
        <w:rPr>
          <w:rFonts w:eastAsia="Times New Roman" w:cs="Times New Roman"/>
          <w:i/>
          <w:szCs w:val="24"/>
        </w:rPr>
        <w:t xml:space="preserve">frequent </w:t>
      </w:r>
      <w:r w:rsidRPr="00527190">
        <w:rPr>
          <w:rFonts w:ascii="Cambria Math" w:eastAsia="Times New Roman" w:hAnsi="Cambria Math" w:cs="Cambria Math"/>
          <w:i/>
          <w:szCs w:val="24"/>
        </w:rPr>
        <w:t>𝑘</w:t>
      </w:r>
      <w:r w:rsidRPr="00527190">
        <w:rPr>
          <w:rFonts w:eastAsia="Times New Roman" w:cs="Times New Roman"/>
          <w:i/>
          <w:szCs w:val="24"/>
        </w:rPr>
        <w:t>-itemset</w:t>
      </w:r>
      <w:r w:rsidRPr="00527190">
        <w:rPr>
          <w:rFonts w:eastAsia="Times New Roman" w:cs="Times New Roman"/>
          <w:szCs w:val="24"/>
        </w:rPr>
        <w:t xml:space="preserve"> dilambangkan dengan </w:t>
      </w:r>
      <w:r w:rsidRPr="00527190">
        <w:rPr>
          <w:rFonts w:ascii="Cambria Math" w:eastAsia="Times New Roman" w:hAnsi="Cambria Math" w:cs="Cambria Math"/>
          <w:szCs w:val="24"/>
        </w:rPr>
        <w:t>𝐿𝑘</w:t>
      </w:r>
      <w:r w:rsidRPr="00527190">
        <w:rPr>
          <w:rFonts w:eastAsia="Times New Roman" w:cs="Times New Roman"/>
          <w:szCs w:val="24"/>
        </w:rPr>
        <w:t>. Berdasarkan Persamaan (</w:t>
      </w:r>
      <w:r w:rsidRPr="00527190">
        <w:rPr>
          <w:rFonts w:eastAsia="Times New Roman" w:cs="Times New Roman"/>
          <w:szCs w:val="24"/>
        </w:rPr>
        <w:fldChar w:fldCharType="begin"/>
      </w:r>
      <w:r w:rsidRPr="00527190">
        <w:rPr>
          <w:rFonts w:eastAsia="Times New Roman" w:cs="Times New Roman"/>
          <w:szCs w:val="24"/>
        </w:rPr>
        <w:instrText xml:space="preserve"> REF pers_confidence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942E9B">
        <w:rPr>
          <w:rFonts w:cs="Times New Roman"/>
          <w:noProof/>
        </w:rPr>
        <w:t>2</w:t>
      </w:r>
      <w:r w:rsidRPr="00527190">
        <w:rPr>
          <w:rFonts w:eastAsia="Times New Roman" w:cs="Times New Roman"/>
          <w:szCs w:val="24"/>
        </w:rPr>
        <w:fldChar w:fldCharType="end"/>
      </w:r>
      <w:r w:rsidRPr="00527190">
        <w:rPr>
          <w:rFonts w:eastAsia="Times New Roman" w:cs="Times New Roman"/>
          <w:szCs w:val="24"/>
        </w:rPr>
        <w:t>) diper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1"/>
        <w:gridCol w:w="5177"/>
        <w:gridCol w:w="1390"/>
      </w:tblGrid>
      <w:tr w:rsidR="00527190" w:rsidRPr="00527190" w14:paraId="2A6EB487" w14:textId="77777777" w:rsidTr="005643BF">
        <w:tc>
          <w:tcPr>
            <w:tcW w:w="1555" w:type="dxa"/>
          </w:tcPr>
          <w:p w14:paraId="5BE20CFF" w14:textId="77777777" w:rsidR="00527190" w:rsidRPr="00527190" w:rsidRDefault="00527190" w:rsidP="00527190">
            <w:pPr>
              <w:spacing w:line="360" w:lineRule="auto"/>
              <w:rPr>
                <w:rFonts w:cs="Times New Roman"/>
              </w:rPr>
            </w:pPr>
            <w:r w:rsidRPr="00527190">
              <w:rPr>
                <w:rFonts w:cs="Times New Roman"/>
                <w:szCs w:val="24"/>
              </w:rPr>
              <w:t xml:space="preserve">   </w:t>
            </w:r>
          </w:p>
        </w:tc>
        <w:tc>
          <w:tcPr>
            <w:tcW w:w="5953" w:type="dxa"/>
          </w:tcPr>
          <w:p w14:paraId="0A1974CC" w14:textId="77777777" w:rsidR="00527190" w:rsidRPr="00527190" w:rsidRDefault="00527190" w:rsidP="005643BF">
            <w:pPr>
              <w:rPr>
                <w:rFonts w:cs="Times New Roman"/>
              </w:rPr>
            </w:pPr>
            <m:oMathPara>
              <m:oMath>
                <m:r>
                  <w:rPr>
                    <w:rFonts w:ascii="Cambria Math" w:hAnsi="Cambria Math" w:cs="Times New Roman"/>
                  </w:rPr>
                  <m:t>confidence</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P</m:t>
                </m:r>
                <m:d>
                  <m:dPr>
                    <m:endChr m:val="|"/>
                    <m:ctrlPr>
                      <w:rPr>
                        <w:rFonts w:ascii="Cambria Math" w:hAnsi="Cambria Math" w:cs="Times New Roman"/>
                        <w:i/>
                      </w:rPr>
                    </m:ctrlPr>
                  </m:dPr>
                  <m:e>
                    <m:r>
                      <w:rPr>
                        <w:rFonts w:ascii="Cambria Math" w:hAnsi="Cambria Math" w:cs="Times New Roman"/>
                      </w:rPr>
                      <m:t>B</m:t>
                    </m:r>
                  </m:e>
                </m:d>
                <m:r>
                  <w:rPr>
                    <w:rFonts w:ascii="Cambria Math" w:hAnsi="Cambria Math" w:cs="Times New Roman"/>
                  </w:rPr>
                  <m:t>A)=</m:t>
                </m:r>
                <m:f>
                  <m:fPr>
                    <m:ctrlPr>
                      <w:rPr>
                        <w:rFonts w:ascii="Cambria Math" w:hAnsi="Cambria Math" w:cs="Times New Roman"/>
                        <w:i/>
                      </w:rPr>
                    </m:ctrlPr>
                  </m:fPr>
                  <m:num>
                    <m:r>
                      <w:rPr>
                        <w:rFonts w:ascii="Cambria Math" w:hAnsi="Cambria Math" w:cs="Times New Roman"/>
                      </w:rPr>
                      <m:t>support(A∪B)</m:t>
                    </m:r>
                  </m:num>
                  <m:den>
                    <m:r>
                      <w:rPr>
                        <w:rFonts w:ascii="Cambria Math" w:hAnsi="Cambria Math" w:cs="Times New Roman"/>
                      </w:rPr>
                      <m:t>support(A)</m:t>
                    </m:r>
                  </m:den>
                </m:f>
              </m:oMath>
            </m:oMathPara>
          </w:p>
        </w:tc>
        <w:tc>
          <w:tcPr>
            <w:tcW w:w="1509" w:type="dxa"/>
          </w:tcPr>
          <w:p w14:paraId="0DA267A4" w14:textId="77777777" w:rsidR="00527190" w:rsidRPr="00527190" w:rsidRDefault="00527190" w:rsidP="005643BF">
            <w:pPr>
              <w:rPr>
                <w:rFonts w:cs="Times New Roman"/>
              </w:rPr>
            </w:pPr>
            <w:r w:rsidRPr="00527190">
              <w:rPr>
                <w:rFonts w:cs="Times New Roman"/>
              </w:rPr>
              <w:t>(</w:t>
            </w:r>
            <w:bookmarkStart w:id="34" w:name="pers_confidence2"/>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942E9B">
              <w:rPr>
                <w:rFonts w:cs="Times New Roman"/>
                <w:noProof/>
              </w:rPr>
              <w:t>3</w:t>
            </w:r>
            <w:r w:rsidRPr="00527190">
              <w:rPr>
                <w:rFonts w:cs="Times New Roman"/>
                <w:noProof/>
              </w:rPr>
              <w:fldChar w:fldCharType="end"/>
            </w:r>
            <w:bookmarkEnd w:id="34"/>
            <w:r w:rsidRPr="00527190">
              <w:rPr>
                <w:rFonts w:cs="Times New Roman"/>
              </w:rPr>
              <w:t>)</w:t>
            </w:r>
          </w:p>
        </w:tc>
      </w:tr>
    </w:tbl>
    <w:p w14:paraId="7005B682" w14:textId="77777777" w:rsidR="00527190" w:rsidRDefault="00527190" w:rsidP="00527190"/>
    <w:p w14:paraId="3D1CF9E7" w14:textId="6DFC0D90" w:rsidR="00511D54" w:rsidRDefault="00511D54" w:rsidP="00511D54"/>
    <w:p w14:paraId="01CF1EA1" w14:textId="77777777" w:rsidR="009A6192" w:rsidRPr="00116933" w:rsidRDefault="009A6192" w:rsidP="00511D54"/>
    <w:p w14:paraId="1BABF467" w14:textId="5BDEACCF" w:rsidR="00254D11" w:rsidRPr="006F7A22" w:rsidRDefault="006F7A22" w:rsidP="00CD2C89">
      <w:pPr>
        <w:pStyle w:val="221"/>
        <w:keepNext/>
        <w:rPr>
          <w:iCs/>
        </w:rPr>
      </w:pPr>
      <w:r>
        <w:rPr>
          <w:iCs/>
        </w:rPr>
        <w:lastRenderedPageBreak/>
        <w:t>Algoritma Apriori</w:t>
      </w:r>
    </w:p>
    <w:p w14:paraId="089855CC" w14:textId="563D3E33" w:rsidR="006F7A22" w:rsidRDefault="006F7A22" w:rsidP="002706EC">
      <w:r w:rsidRPr="006F7A22">
        <w:t xml:space="preserve">Algoritma Apriori adalah salah satu algoritma untuk melakukan pencarian frequent itemset dengan association rules. Algoritma Apriori menggunakan pendekatan level-wise search, dimana k-itemset digunakan untuk memperoleh (k+1)-itemset. Proses ini dilakukan hingga tidak ada lagi kombinasi yang dapat dibentuk </w:t>
      </w:r>
      <w:r w:rsidR="00F22222">
        <w:fldChar w:fldCharType="begin"/>
      </w:r>
      <w:r w:rsidR="00F22222">
        <w:instrText xml:space="preserve"> ADDIN ZOTERO_ITEM CSL_CITATION {"citationID":"L0I8w0oV","properties":{"formattedCitation":"(Han, Kamber and Pei, 2011)","plainCitation":"(Han, Kamber and Pei, 2011)","noteIndex":0},"citationItems":[{"id":1,"uris":["http://zotero.org/users/local/sgEYEwDN/items/554SJ34Z"],"uri":["http://zotero.org/users/local/sgEYEwDN/items/554SJ34Z"],"itemData":{"id":1,"type":"book","edition":"3","title":"Data Mining: Concepts and Techniques Third Edition","author":[{"family":"Han","given":"Jiawei"},{"family":"Kamber","given":"Micheline"},{"family":"Pei","given":"Jian"}],"issued":{"date-parts":[["2011"]]}}}],"schema":"https://github.com/citation-style-language/schema/raw/master/csl-citation.json"} </w:instrText>
      </w:r>
      <w:r w:rsidR="00F22222">
        <w:fldChar w:fldCharType="separate"/>
      </w:r>
      <w:r w:rsidR="00F22222" w:rsidRPr="00F22222">
        <w:rPr>
          <w:rFonts w:cs="Times New Roman"/>
        </w:rPr>
        <w:t xml:space="preserve">(Han, Kamber </w:t>
      </w:r>
      <w:r w:rsidR="00F22222">
        <w:rPr>
          <w:rFonts w:cs="Times New Roman"/>
        </w:rPr>
        <w:t>dan</w:t>
      </w:r>
      <w:r w:rsidR="00F22222" w:rsidRPr="00F22222">
        <w:rPr>
          <w:rFonts w:cs="Times New Roman"/>
        </w:rPr>
        <w:t xml:space="preserve"> Pei, 2011)</w:t>
      </w:r>
      <w:r w:rsidR="00F22222">
        <w:fldChar w:fldCharType="end"/>
      </w:r>
      <w:r w:rsidRPr="006F7A22">
        <w:t xml:space="preserve">. Salah satu </w:t>
      </w:r>
      <w:proofErr w:type="gramStart"/>
      <w:r w:rsidRPr="006F7A22">
        <w:t>cara</w:t>
      </w:r>
      <w:proofErr w:type="gramEnd"/>
      <w:r w:rsidRPr="006F7A22">
        <w:t xml:space="preserve"> penghitungan yang sudah sering digunakan sebagai cara untuk menemukan sebuah pola berfrekuensi tinggi atau kebiasaan dengan informasi atau data yang sangat banyak atau besar. Yang dimaksud dengan pola berfrekuensi tinggi yaitu suatu kumpulan dari beberapa pola item didalam suatu database yang mempunyai tingkat atau support diatas batas dari pada lainnya yang sering disebut juga dengan istilah minimum support </w:t>
      </w:r>
      <w:r w:rsidR="00963D7F">
        <w:fldChar w:fldCharType="begin"/>
      </w:r>
      <w:r w:rsidR="00963D7F">
        <w:instrText xml:space="preserve"> ADDIN ZOTERO_ITEM CSL_CITATION {"citationID":"4bdvjkGq","properties":{"formattedCitation":"(Santoso, 2007)","plainCitation":"(Santoso, 2007)","noteIndex":0},"citationItems":[{"id":4,"uris":["http://zotero.org/users/local/sgEYEwDN/items/ZEHH5QHS"],"uri":["http://zotero.org/users/local/sgEYEwDN/items/ZEHH5QHS"],"itemData":{"id":4,"type":"book","archive_location":"Yogyakarta","publisher":"Penerbit Graha Ilmu","title":"Data Mining, Teknik Pemanfaatan Data Untuk Keperluan Bisnis","author":[{"family":"Santoso","given":"Budi"}],"issued":{"date-parts":[["2007"]]}}}],"schema":"https://github.com/citation-style-language/schema/raw/master/csl-citation.json"} </w:instrText>
      </w:r>
      <w:r w:rsidR="00963D7F">
        <w:fldChar w:fldCharType="separate"/>
      </w:r>
      <w:r w:rsidR="00963D7F" w:rsidRPr="00963D7F">
        <w:rPr>
          <w:rFonts w:cs="Times New Roman"/>
        </w:rPr>
        <w:t>(Santoso, 2007)</w:t>
      </w:r>
      <w:r w:rsidR="00963D7F">
        <w:fldChar w:fldCharType="end"/>
      </w:r>
      <w:r w:rsidRPr="006F7A22">
        <w:t>. Untuk menemukan nilai minimum support dalam sebuah transaksi dapat dilakukan dengan persamaan 4</w:t>
      </w:r>
    </w:p>
    <w:p w14:paraId="794BB424" w14:textId="77777777" w:rsidR="00D9102C" w:rsidRDefault="00D9102C" w:rsidP="002706E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5382"/>
        <w:gridCol w:w="1352"/>
      </w:tblGrid>
      <w:tr w:rsidR="005643BF" w:rsidRPr="001A2B7F" w14:paraId="2E69DFE5" w14:textId="77777777" w:rsidTr="005643BF">
        <w:tc>
          <w:tcPr>
            <w:tcW w:w="1555" w:type="dxa"/>
          </w:tcPr>
          <w:p w14:paraId="209A1361" w14:textId="77777777" w:rsidR="005643BF" w:rsidRPr="001A2B7F" w:rsidRDefault="005643BF" w:rsidP="001A2B7F">
            <w:pPr>
              <w:spacing w:line="360" w:lineRule="auto"/>
              <w:ind w:firstLine="0"/>
              <w:rPr>
                <w:rFonts w:cs="Times New Roman"/>
                <w:sz w:val="22"/>
              </w:rPr>
            </w:pPr>
          </w:p>
        </w:tc>
        <w:tc>
          <w:tcPr>
            <w:tcW w:w="5953" w:type="dxa"/>
          </w:tcPr>
          <w:p w14:paraId="51E631E0" w14:textId="77777777" w:rsidR="005643BF" w:rsidRPr="001A2B7F" w:rsidRDefault="005643BF" w:rsidP="005643BF">
            <w:pPr>
              <w:spacing w:line="360" w:lineRule="auto"/>
              <w:rPr>
                <w:rFonts w:cs="Times New Roman"/>
                <w:sz w:val="22"/>
              </w:rPr>
            </w:pPr>
            <m:oMathPara>
              <m:oMath>
                <m:r>
                  <w:rPr>
                    <w:rFonts w:ascii="Cambria Math" w:hAnsi="Cambria Math" w:cs="Times New Roman"/>
                    <w:sz w:val="22"/>
                  </w:rPr>
                  <m:t>support</m:t>
                </m:r>
                <m:d>
                  <m:dPr>
                    <m:ctrlPr>
                      <w:rPr>
                        <w:rFonts w:ascii="Cambria Math" w:hAnsi="Cambria Math" w:cs="Times New Roman"/>
                        <w:i/>
                        <w:sz w:val="22"/>
                      </w:rPr>
                    </m:ctrlPr>
                  </m:dPr>
                  <m:e>
                    <m:r>
                      <w:rPr>
                        <w:rFonts w:ascii="Cambria Math" w:hAnsi="Cambria Math" w:cs="Times New Roman"/>
                        <w:sz w:val="22"/>
                      </w:rPr>
                      <m:t>A,B</m:t>
                    </m:r>
                  </m:e>
                </m:d>
                <m:r>
                  <w:rPr>
                    <w:rFonts w:ascii="Cambria Math" w:hAnsi="Cambria Math" w:cs="Times New Roman"/>
                    <w:sz w:val="22"/>
                  </w:rPr>
                  <m:t>=</m:t>
                </m:r>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r>
                          <w:rPr>
                            <w:rFonts w:ascii="Cambria Math" w:hAnsi="Cambria Math" w:cs="Times New Roman"/>
                            <w:sz w:val="22"/>
                          </w:rPr>
                          <m:t>transaksi mengandung A dan B</m:t>
                        </m:r>
                      </m:e>
                    </m:nary>
                  </m:num>
                  <m:den>
                    <m:nary>
                      <m:naryPr>
                        <m:chr m:val="∑"/>
                        <m:limLoc m:val="undOvr"/>
                        <m:subHide m:val="1"/>
                        <m:supHide m:val="1"/>
                        <m:ctrlPr>
                          <w:rPr>
                            <w:rFonts w:ascii="Cambria Math" w:hAnsi="Cambria Math" w:cs="Times New Roman"/>
                            <w:i/>
                            <w:sz w:val="22"/>
                          </w:rPr>
                        </m:ctrlPr>
                      </m:naryPr>
                      <m:sub/>
                      <m:sup/>
                      <m:e>
                        <m:r>
                          <w:rPr>
                            <w:rFonts w:ascii="Cambria Math" w:hAnsi="Cambria Math" w:cs="Times New Roman"/>
                            <w:sz w:val="22"/>
                          </w:rPr>
                          <m:t>total transaksi</m:t>
                        </m:r>
                      </m:e>
                    </m:nary>
                  </m:den>
                </m:f>
              </m:oMath>
            </m:oMathPara>
          </w:p>
        </w:tc>
        <w:tc>
          <w:tcPr>
            <w:tcW w:w="1509" w:type="dxa"/>
          </w:tcPr>
          <w:p w14:paraId="07143CB7" w14:textId="77777777" w:rsidR="005643BF" w:rsidRPr="001A2B7F" w:rsidRDefault="005643BF" w:rsidP="005643BF">
            <w:pPr>
              <w:spacing w:line="360" w:lineRule="auto"/>
              <w:rPr>
                <w:rFonts w:cs="Times New Roman"/>
                <w:sz w:val="22"/>
              </w:rPr>
            </w:pPr>
            <w:r w:rsidRPr="00F31938">
              <w:rPr>
                <w:rFonts w:cs="Times New Roman"/>
              </w:rPr>
              <w:t>(</w:t>
            </w:r>
            <w:bookmarkStart w:id="35" w:name="pers_apriori_minimum_support"/>
            <w:bookmarkStart w:id="36" w:name="pers_supportt"/>
            <w:bookmarkStart w:id="37" w:name="rumus_support_apriori"/>
            <w:r w:rsidRPr="00F31938">
              <w:rPr>
                <w:rFonts w:cs="Times New Roman"/>
                <w:noProof/>
              </w:rPr>
              <w:fldChar w:fldCharType="begin"/>
            </w:r>
            <w:r w:rsidRPr="00F31938">
              <w:rPr>
                <w:rFonts w:cs="Times New Roman"/>
                <w:noProof/>
              </w:rPr>
              <w:instrText xml:space="preserve"> SEQ  rumusnya \* MERGEFORMAT </w:instrText>
            </w:r>
            <w:r w:rsidRPr="00F31938">
              <w:rPr>
                <w:rFonts w:cs="Times New Roman"/>
                <w:noProof/>
              </w:rPr>
              <w:fldChar w:fldCharType="separate"/>
            </w:r>
            <w:r w:rsidR="00915F41">
              <w:rPr>
                <w:rFonts w:cs="Times New Roman"/>
                <w:noProof/>
              </w:rPr>
              <w:t>4</w:t>
            </w:r>
            <w:r w:rsidRPr="00F31938">
              <w:rPr>
                <w:rFonts w:cs="Times New Roman"/>
                <w:noProof/>
              </w:rPr>
              <w:fldChar w:fldCharType="end"/>
            </w:r>
            <w:bookmarkEnd w:id="35"/>
            <w:bookmarkEnd w:id="36"/>
            <w:bookmarkEnd w:id="37"/>
            <w:r w:rsidRPr="001A2B7F">
              <w:rPr>
                <w:rFonts w:cs="Times New Roman"/>
                <w:sz w:val="22"/>
              </w:rPr>
              <w:t>)</w:t>
            </w:r>
          </w:p>
        </w:tc>
      </w:tr>
    </w:tbl>
    <w:p w14:paraId="74B518D6" w14:textId="1F61ADAC" w:rsidR="005643BF" w:rsidRPr="005643BF" w:rsidRDefault="005643BF" w:rsidP="005643BF">
      <w:pPr>
        <w:ind w:right="268"/>
        <w:rPr>
          <w:rFonts w:eastAsia="Times New Roman" w:cs="Times New Roman"/>
          <w:szCs w:val="24"/>
        </w:rPr>
      </w:pPr>
      <w:r w:rsidRPr="005643BF">
        <w:rPr>
          <w:rFonts w:eastAsia="Times New Roman" w:cs="Times New Roman"/>
          <w:szCs w:val="24"/>
        </w:rPr>
        <w:t xml:space="preserve">Setelah menemukan </w:t>
      </w:r>
      <w:r w:rsidRPr="005643BF">
        <w:rPr>
          <w:rFonts w:eastAsia="Times New Roman" w:cs="Times New Roman"/>
          <w:i/>
          <w:szCs w:val="24"/>
        </w:rPr>
        <w:t>minimum support,</w:t>
      </w:r>
      <w:r w:rsidRPr="005643BF">
        <w:rPr>
          <w:rFonts w:eastAsia="Times New Roman" w:cs="Times New Roman"/>
          <w:szCs w:val="24"/>
        </w:rPr>
        <w:t xml:space="preserve"> hal yang perlu dilakukan selanjutnya adalah menentukan </w:t>
      </w:r>
      <w:r w:rsidRPr="005643BF">
        <w:rPr>
          <w:rFonts w:eastAsia="Times New Roman" w:cs="Times New Roman"/>
          <w:i/>
          <w:szCs w:val="24"/>
        </w:rPr>
        <w:t>confidence</w:t>
      </w:r>
      <w:r w:rsidRPr="005643BF">
        <w:rPr>
          <w:rFonts w:eastAsia="Times New Roman" w:cs="Times New Roman"/>
          <w:szCs w:val="24"/>
        </w:rPr>
        <w:t xml:space="preserve"> dari itemset tersebut yang nantinya guna menggabungkan kedua item atau lebih dalam sebuah perhitungan Algoritma Apriori. </w:t>
      </w:r>
      <w:r w:rsidRPr="005643BF">
        <w:rPr>
          <w:rFonts w:eastAsia="Times New Roman" w:cs="Times New Roman"/>
          <w:i/>
          <w:szCs w:val="24"/>
        </w:rPr>
        <w:t>Nilai confidence</w:t>
      </w:r>
      <w:r w:rsidRPr="005643BF">
        <w:rPr>
          <w:rFonts w:eastAsia="Times New Roman" w:cs="Times New Roman"/>
          <w:szCs w:val="24"/>
        </w:rPr>
        <w:t xml:space="preserve"> hanya dapat ditemukan jika pola frekuensi item ditemukan. </w:t>
      </w:r>
      <w:r w:rsidRPr="005643BF">
        <w:rPr>
          <w:rFonts w:eastAsia="Times New Roman" w:cs="Times New Roman"/>
          <w:i/>
          <w:szCs w:val="24"/>
        </w:rPr>
        <w:t xml:space="preserve">Nilai confidence </w:t>
      </w:r>
      <w:r w:rsidRPr="005643BF">
        <w:rPr>
          <w:rFonts w:eastAsia="Times New Roman" w:cs="Times New Roman"/>
          <w:szCs w:val="24"/>
        </w:rPr>
        <w:t xml:space="preserve">dapat ditemukan dengan menggunakan persamaan </w:t>
      </w:r>
      <w:r w:rsidRPr="005643BF">
        <w:rPr>
          <w:rFonts w:eastAsia="Times New Roman" w:cs="Times New Roman"/>
          <w:szCs w:val="24"/>
        </w:rPr>
        <w:fldChar w:fldCharType="begin"/>
      </w:r>
      <w:r w:rsidRPr="005643BF">
        <w:rPr>
          <w:rFonts w:eastAsia="Times New Roman" w:cs="Times New Roman"/>
          <w:szCs w:val="24"/>
        </w:rPr>
        <w:instrText xml:space="preserve"> REF pers_apriori_confidence \h  \* MERGEFORMAT </w:instrText>
      </w:r>
      <w:r w:rsidRPr="005643BF">
        <w:rPr>
          <w:rFonts w:eastAsia="Times New Roman" w:cs="Times New Roman"/>
          <w:szCs w:val="24"/>
        </w:rPr>
      </w:r>
      <w:r w:rsidRPr="005643BF">
        <w:rPr>
          <w:rFonts w:eastAsia="Times New Roman" w:cs="Times New Roman"/>
          <w:szCs w:val="24"/>
        </w:rPr>
        <w:fldChar w:fldCharType="separate"/>
      </w:r>
      <w:r w:rsidR="00915F41">
        <w:rPr>
          <w:rFonts w:cs="Times New Roman"/>
          <w:noProof/>
        </w:rPr>
        <w:t>5</w:t>
      </w:r>
      <w:r w:rsidRPr="005643BF">
        <w:rPr>
          <w:rFonts w:eastAsia="Times New Roman" w:cs="Times New Roman"/>
          <w:szCs w:val="24"/>
        </w:rPr>
        <w:fldChar w:fldCharType="end"/>
      </w:r>
    </w:p>
    <w:tbl>
      <w:tblPr>
        <w:tblStyle w:val="TableGrid"/>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237"/>
        <w:gridCol w:w="1134"/>
      </w:tblGrid>
      <w:tr w:rsidR="005643BF" w:rsidRPr="005643BF" w14:paraId="1C64B432" w14:textId="77777777" w:rsidTr="001A2B7F">
        <w:tc>
          <w:tcPr>
            <w:tcW w:w="279" w:type="dxa"/>
          </w:tcPr>
          <w:p w14:paraId="6286CEBD" w14:textId="77777777" w:rsidR="005643BF" w:rsidRPr="005643BF" w:rsidRDefault="005643BF" w:rsidP="005643BF">
            <w:pPr>
              <w:spacing w:line="360" w:lineRule="auto"/>
              <w:rPr>
                <w:rFonts w:cs="Times New Roman"/>
              </w:rPr>
            </w:pPr>
          </w:p>
        </w:tc>
        <w:tc>
          <w:tcPr>
            <w:tcW w:w="6237" w:type="dxa"/>
          </w:tcPr>
          <w:p w14:paraId="68B61262" w14:textId="77777777" w:rsidR="005643BF" w:rsidRPr="005643BF" w:rsidRDefault="005643BF" w:rsidP="005643BF">
            <w:pPr>
              <w:spacing w:line="360" w:lineRule="auto"/>
              <w:rPr>
                <w:rFonts w:cs="Times New Roman"/>
              </w:rPr>
            </w:pPr>
            <m:oMathPara>
              <m:oMath>
                <m:r>
                  <w:rPr>
                    <w:rFonts w:ascii="Cambria Math" w:hAnsi="Cambria Math" w:cs="Times New Roman"/>
                  </w:rPr>
                  <m:t xml:space="preserve">confidence </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transaksi mengandung A dan B</m:t>
                        </m:r>
                      </m:e>
                    </m:nary>
                  </m:num>
                  <m:den>
                    <m:nary>
                      <m:naryPr>
                        <m:chr m:val="∑"/>
                        <m:limLoc m:val="undOvr"/>
                        <m:subHide m:val="1"/>
                        <m:supHide m:val="1"/>
                        <m:ctrlPr>
                          <w:rPr>
                            <w:rFonts w:ascii="Cambria Math" w:hAnsi="Cambria Math" w:cs="Times New Roman"/>
                            <w:i/>
                          </w:rPr>
                        </m:ctrlPr>
                      </m:naryPr>
                      <m:sub/>
                      <m:sup/>
                      <m:e>
                        <m:r>
                          <w:rPr>
                            <w:rFonts w:ascii="Cambria Math" w:hAnsi="Cambria Math" w:cs="Times New Roman"/>
                          </w:rPr>
                          <m:t>transaksi mengandung A</m:t>
                        </m:r>
                      </m:e>
                    </m:nary>
                  </m:den>
                </m:f>
              </m:oMath>
            </m:oMathPara>
          </w:p>
        </w:tc>
        <w:tc>
          <w:tcPr>
            <w:tcW w:w="1134" w:type="dxa"/>
          </w:tcPr>
          <w:p w14:paraId="2BEC1EC2" w14:textId="77777777" w:rsidR="005643BF" w:rsidRPr="005643BF" w:rsidRDefault="005643BF" w:rsidP="005643BF">
            <w:pPr>
              <w:spacing w:line="360" w:lineRule="auto"/>
              <w:rPr>
                <w:rFonts w:cs="Times New Roman"/>
              </w:rPr>
            </w:pPr>
            <w:r w:rsidRPr="005643BF">
              <w:rPr>
                <w:rFonts w:cs="Times New Roman"/>
              </w:rPr>
              <w:t>(</w:t>
            </w:r>
            <w:bookmarkStart w:id="38" w:name="pers_apriori_confidence"/>
            <w:bookmarkStart w:id="39" w:name="rumus_confidence_apriori"/>
            <w:r w:rsidRPr="005643BF">
              <w:rPr>
                <w:rFonts w:cs="Times New Roman"/>
                <w:noProof/>
              </w:rPr>
              <w:fldChar w:fldCharType="begin"/>
            </w:r>
            <w:r w:rsidRPr="005643BF">
              <w:rPr>
                <w:rFonts w:cs="Times New Roman"/>
                <w:noProof/>
              </w:rPr>
              <w:instrText xml:space="preserve"> SEQ  rumusnya \* MERGEFORMAT </w:instrText>
            </w:r>
            <w:r w:rsidRPr="005643BF">
              <w:rPr>
                <w:rFonts w:cs="Times New Roman"/>
                <w:noProof/>
              </w:rPr>
              <w:fldChar w:fldCharType="separate"/>
            </w:r>
            <w:r w:rsidR="00915F41">
              <w:rPr>
                <w:rFonts w:cs="Times New Roman"/>
                <w:noProof/>
              </w:rPr>
              <w:t>5</w:t>
            </w:r>
            <w:r w:rsidRPr="005643BF">
              <w:rPr>
                <w:rFonts w:cs="Times New Roman"/>
                <w:noProof/>
              </w:rPr>
              <w:fldChar w:fldCharType="end"/>
            </w:r>
            <w:bookmarkEnd w:id="38"/>
            <w:bookmarkEnd w:id="39"/>
            <w:r w:rsidRPr="005643BF">
              <w:rPr>
                <w:rFonts w:cs="Times New Roman"/>
              </w:rPr>
              <w:t>)</w:t>
            </w:r>
          </w:p>
        </w:tc>
      </w:tr>
    </w:tbl>
    <w:p w14:paraId="5E61B316" w14:textId="77777777" w:rsidR="005643BF" w:rsidRPr="005643BF" w:rsidRDefault="005643BF" w:rsidP="005643BF">
      <w:pPr>
        <w:ind w:right="268"/>
        <w:rPr>
          <w:rFonts w:eastAsia="Times New Roman" w:cs="Times New Roman"/>
          <w:szCs w:val="24"/>
        </w:rPr>
      </w:pPr>
    </w:p>
    <w:p w14:paraId="5E20A961" w14:textId="6520336C" w:rsidR="005643BF" w:rsidRPr="005643BF" w:rsidRDefault="005643BF" w:rsidP="005643BF">
      <w:pPr>
        <w:rPr>
          <w:rFonts w:cs="Times New Roman"/>
        </w:rPr>
      </w:pPr>
      <w:r w:rsidRPr="005643BF">
        <w:rPr>
          <w:rFonts w:cs="Times New Roman"/>
        </w:rPr>
        <w:t xml:space="preserve">Penggunaan penghitungan algoritma apriori pada prosesnya terdiri dari beberapa fase yang biasa juga disebut dengan iterasi. Dari tiap proses masing-masing iterasi dihasilkan pola dengan frekuensi item yang tinggi dan berjumlah </w:t>
      </w:r>
      <w:proofErr w:type="gramStart"/>
      <w:r w:rsidRPr="005643BF">
        <w:rPr>
          <w:rFonts w:cs="Times New Roman"/>
        </w:rPr>
        <w:t>sama</w:t>
      </w:r>
      <w:proofErr w:type="gramEnd"/>
      <w:r w:rsidRPr="005643BF">
        <w:rPr>
          <w:rFonts w:cs="Times New Roman"/>
        </w:rPr>
        <w:t xml:space="preserve"> banyaknya, dimulai dari tahap pertama yang terdiri atas pola berfrekuensi tinggi dengan banyaknya jumlah pasangan satu</w:t>
      </w:r>
    </w:p>
    <w:p w14:paraId="260ECB4D" w14:textId="77777777" w:rsidR="005643BF" w:rsidRDefault="005643BF" w:rsidP="002706EC"/>
    <w:p w14:paraId="38CC8895" w14:textId="25768AC6" w:rsidR="002401CF" w:rsidRDefault="002E6D6B" w:rsidP="002E6D6B">
      <w:pPr>
        <w:pStyle w:val="221"/>
        <w:keepNext/>
        <w:rPr>
          <w:rFonts w:eastAsiaTheme="minorEastAsia"/>
        </w:rPr>
      </w:pPr>
      <w:r>
        <w:rPr>
          <w:rFonts w:eastAsiaTheme="minorEastAsia"/>
        </w:rPr>
        <w:lastRenderedPageBreak/>
        <w:t>Regresi Linear</w:t>
      </w:r>
    </w:p>
    <w:p w14:paraId="0B772AAD" w14:textId="1AE1B620" w:rsidR="002E6D6B" w:rsidRPr="002E6D6B" w:rsidRDefault="002E6D6B" w:rsidP="002E6D6B">
      <w:pPr>
        <w:ind w:firstLine="426"/>
        <w:rPr>
          <w:rFonts w:eastAsia="Times New Roman" w:cs="Times New Roman"/>
          <w:szCs w:val="24"/>
        </w:rPr>
      </w:pPr>
      <w:r w:rsidRPr="002E6D6B">
        <w:rPr>
          <w:rFonts w:eastAsia="Times New Roman" w:cs="Times New Roman"/>
          <w:szCs w:val="24"/>
        </w:rPr>
        <w:t>Regresi Linear adalah analisis regresi yang melibatkan hubungan antara satu variabel tak bebas dihubungkan dengan satu variabel bebas. Regresi linier juga merupakan metode statistik yang berfungsi untuk menguji sejauh mana hubungan sebab-akibat antara variabel faktor penyebab (x) terhadap variabel akibatnya. Faktor penyebab pada umumnya dilambangkan dengan X sedangkan variabel akibat dilambangkan dengan Y. Regresi linear sederhana atau sering disingkat dengan SLR (Simple Linier Regression) juga merupakan salah satu metode statistik yang dipergunakan dalam produksi untuk melakukan peramalan atau pun prediksi tentang karakteristik kualitas maupun kuntitas. Regresi Linear pertama kali di perkenalkan oleh Sir Francis Galton pada tahun 1877 sebagai metode peramalan</w:t>
      </w:r>
      <w:r w:rsidRPr="002E6D6B">
        <w:rPr>
          <w:rFonts w:eastAsia="Times New Roman" w:cs="Times New Roman"/>
          <w:szCs w:val="24"/>
        </w:rPr>
        <w:fldChar w:fldCharType="begin"/>
      </w:r>
      <w:r w:rsidR="00401F9C">
        <w:rPr>
          <w:rFonts w:eastAsia="Times New Roman" w:cs="Times New Roman"/>
          <w:szCs w:val="24"/>
        </w:rPr>
        <w:instrText xml:space="preserve"> ADDIN ZOTERO_ITEM CSL_CITATION {"citationID":"OqnsayAt","properties":{"formattedCitation":"(Nafi\\uc0\\u8217{}iyah, 2016)","plainCitation":"(Nafi’iyah, 2016)","noteIndex":0},"citationItems":[{"id":8,"uris":["http://zotero.org/users/local/sgEYEwDN/items/2GGJX5FS"],"uri":["http://zotero.org/users/local/sgEYEwDN/items/2GGJX5FS"],"itemData":{"id":8,"type":"article-journal","container-title":"Seminar Nasional Inovasi dan Aplikasi Teknologi Industri (SENIATI)","title":"Perbandingan Regresi Linear, Backpropagation Dan Fuzzy Mamdani Dalam Prediksi Harga Emas","author":[{"family":"Nafi'iyah","given":"Nur"}],"issued":{"date-parts":[["2016"]]}}}],"schema":"https://github.com/citation-style-language/schema/raw/master/csl-citation.json"} </w:instrText>
      </w:r>
      <w:r w:rsidRPr="002E6D6B">
        <w:rPr>
          <w:rFonts w:eastAsia="Times New Roman" w:cs="Times New Roman"/>
          <w:szCs w:val="24"/>
        </w:rPr>
        <w:fldChar w:fldCharType="separate"/>
      </w:r>
      <w:r w:rsidR="00401F9C" w:rsidRPr="00401F9C">
        <w:rPr>
          <w:rFonts w:cs="Times New Roman"/>
          <w:szCs w:val="24"/>
        </w:rPr>
        <w:t>(Nafi’iyah, 2016)</w:t>
      </w:r>
      <w:r w:rsidRPr="002E6D6B">
        <w:rPr>
          <w:rFonts w:eastAsia="Times New Roman" w:cs="Times New Roman"/>
          <w:szCs w:val="24"/>
        </w:rPr>
        <w:fldChar w:fldCharType="end"/>
      </w:r>
      <w:r w:rsidRPr="002E6D6B">
        <w:rPr>
          <w:rFonts w:eastAsia="Times New Roman" w:cs="Times New Roman"/>
          <w:szCs w:val="24"/>
        </w:rPr>
        <w:t>.</w:t>
      </w:r>
    </w:p>
    <w:p w14:paraId="75ACD7C1" w14:textId="77777777" w:rsidR="002E6D6B" w:rsidRPr="002E6D6B" w:rsidRDefault="002E6D6B" w:rsidP="002E6D6B">
      <w:pPr>
        <w:keepNext/>
        <w:rPr>
          <w:rFonts w:eastAsia="Times New Roman" w:cs="Times New Roman"/>
          <w:szCs w:val="24"/>
        </w:rPr>
      </w:pPr>
      <w:r w:rsidRPr="002E6D6B">
        <w:rPr>
          <w:rFonts w:eastAsia="Times New Roman" w:cs="Times New Roman"/>
          <w:szCs w:val="24"/>
        </w:rPr>
        <w:t xml:space="preserve">Berikut adalah persamaan umum metode regresi </w:t>
      </w:r>
      <w:proofErr w:type="gramStart"/>
      <w:r w:rsidRPr="002E6D6B">
        <w:rPr>
          <w:rFonts w:eastAsia="Times New Roman" w:cs="Times New Roman"/>
          <w:szCs w:val="24"/>
        </w:rPr>
        <w:t>linier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5173"/>
        <w:gridCol w:w="1417"/>
      </w:tblGrid>
      <w:tr w:rsidR="002E6D6B" w:rsidRPr="002E6D6B" w14:paraId="45185B53" w14:textId="77777777" w:rsidTr="00B51B0C">
        <w:tc>
          <w:tcPr>
            <w:tcW w:w="1555" w:type="dxa"/>
          </w:tcPr>
          <w:p w14:paraId="02DE0E10" w14:textId="77777777" w:rsidR="002E6D6B" w:rsidRPr="002E6D6B" w:rsidRDefault="002E6D6B" w:rsidP="002E6D6B">
            <w:pPr>
              <w:keepNext/>
              <w:spacing w:line="360" w:lineRule="auto"/>
              <w:rPr>
                <w:rFonts w:cs="Times New Roman"/>
              </w:rPr>
            </w:pPr>
          </w:p>
        </w:tc>
        <w:tc>
          <w:tcPr>
            <w:tcW w:w="5953" w:type="dxa"/>
          </w:tcPr>
          <w:p w14:paraId="1BCE3489" w14:textId="77777777" w:rsidR="002E6D6B" w:rsidRPr="002E6D6B" w:rsidRDefault="002E6D6B" w:rsidP="002E6D6B">
            <w:pPr>
              <w:spacing w:line="360" w:lineRule="auto"/>
              <w:rPr>
                <w:rFonts w:cs="Times New Roman"/>
              </w:rPr>
            </w:pPr>
            <m:oMathPara>
              <m:oMath>
                <m:r>
                  <w:rPr>
                    <w:rFonts w:ascii="Cambria Math" w:hAnsi="Cambria Math" w:cs="Times New Roman"/>
                  </w:rPr>
                  <m:t>y=a+b(X)</m:t>
                </m:r>
              </m:oMath>
            </m:oMathPara>
          </w:p>
        </w:tc>
        <w:tc>
          <w:tcPr>
            <w:tcW w:w="1509" w:type="dxa"/>
            <w:vAlign w:val="center"/>
          </w:tcPr>
          <w:p w14:paraId="50C23281" w14:textId="77777777" w:rsidR="002E6D6B" w:rsidRPr="002E6D6B" w:rsidRDefault="002E6D6B" w:rsidP="002E6D6B">
            <w:pPr>
              <w:spacing w:line="360" w:lineRule="auto"/>
              <w:jc w:val="center"/>
              <w:rPr>
                <w:rFonts w:cs="Times New Roman"/>
              </w:rPr>
            </w:pPr>
            <w:r w:rsidRPr="002E6D6B">
              <w:rPr>
                <w:rFonts w:cs="Times New Roman"/>
              </w:rPr>
              <w:t>(</w:t>
            </w:r>
            <w:bookmarkStart w:id="40" w:name="pers_regresi_y"/>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915F41">
              <w:rPr>
                <w:rFonts w:cs="Times New Roman"/>
                <w:noProof/>
              </w:rPr>
              <w:t>6</w:t>
            </w:r>
            <w:r w:rsidRPr="002E6D6B">
              <w:rPr>
                <w:rFonts w:cs="Times New Roman"/>
                <w:noProof/>
              </w:rPr>
              <w:fldChar w:fldCharType="end"/>
            </w:r>
            <w:bookmarkEnd w:id="40"/>
            <w:r w:rsidRPr="002E6D6B">
              <w:rPr>
                <w:rFonts w:cs="Times New Roman"/>
              </w:rPr>
              <w:t>)</w:t>
            </w:r>
          </w:p>
        </w:tc>
      </w:tr>
    </w:tbl>
    <w:p w14:paraId="52745E89" w14:textId="77777777" w:rsidR="002E6D6B" w:rsidRPr="002E6D6B" w:rsidRDefault="002E6D6B" w:rsidP="002E6D6B">
      <w:pPr>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5271"/>
        <w:gridCol w:w="1387"/>
      </w:tblGrid>
      <w:tr w:rsidR="002E6D6B" w:rsidRPr="002E6D6B" w14:paraId="1A5D6960" w14:textId="77777777" w:rsidTr="00B51B0C">
        <w:tc>
          <w:tcPr>
            <w:tcW w:w="1555" w:type="dxa"/>
          </w:tcPr>
          <w:p w14:paraId="555B9060" w14:textId="77777777" w:rsidR="002E6D6B" w:rsidRPr="002E6D6B" w:rsidRDefault="002E6D6B" w:rsidP="002E6D6B">
            <w:pPr>
              <w:spacing w:line="360" w:lineRule="auto"/>
              <w:rPr>
                <w:rFonts w:cs="Times New Roman"/>
              </w:rPr>
            </w:pPr>
          </w:p>
        </w:tc>
        <w:tc>
          <w:tcPr>
            <w:tcW w:w="5953" w:type="dxa"/>
          </w:tcPr>
          <w:p w14:paraId="34BE8E37" w14:textId="77777777" w:rsidR="002E6D6B" w:rsidRPr="002E6D6B" w:rsidRDefault="002E6D6B" w:rsidP="002E6D6B">
            <w:pPr>
              <w:spacing w:line="360" w:lineRule="auto"/>
              <w:rPr>
                <w:rFonts w:cs="Times New Roman"/>
              </w:rPr>
            </w:pPr>
            <m:oMathPara>
              <m:oMath>
                <m:r>
                  <w:rPr>
                    <w:rFonts w:ascii="Cambria Math" w:hAnsi="Cambria Math" w:cs="Times New Roman"/>
                  </w:rPr>
                  <m:t>b=</m:t>
                </m:r>
                <m:f>
                  <m:fPr>
                    <m:ctrlPr>
                      <w:rPr>
                        <w:rFonts w:ascii="Cambria Math" w:hAnsi="Cambria Math" w:cs="Times New Roman"/>
                        <w:i/>
                      </w:rPr>
                    </m:ctrlPr>
                  </m:fPr>
                  <m:num>
                    <m:r>
                      <w:rPr>
                        <w:rFonts w:ascii="Cambria Math" w:hAnsi="Cambria Math" w:cs="Times New Roman"/>
                      </w:rPr>
                      <m:t>n(</m:t>
                    </m:r>
                    <m:nary>
                      <m:naryPr>
                        <m:chr m:val="∑"/>
                        <m:limLoc m:val="undOvr"/>
                        <m:subHide m:val="1"/>
                        <m:supHide m:val="1"/>
                        <m:ctrlPr>
                          <w:rPr>
                            <w:rFonts w:ascii="Cambria Math" w:hAnsi="Cambria Math" w:cs="Times New Roman"/>
                            <w:i/>
                          </w:rPr>
                        </m:ctrlPr>
                      </m:naryPr>
                      <m:sub/>
                      <m:sup/>
                      <m:e>
                        <m:r>
                          <w:rPr>
                            <w:rFonts w:ascii="Cambria Math" w:hAnsi="Cambria Math" w:cs="Times New Roman"/>
                          </w:rPr>
                          <m:t>xy)-(</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nary>
                      </m:e>
                    </m:nary>
                  </m:num>
                  <m:den>
                    <m:r>
                      <w:rPr>
                        <w:rFonts w:ascii="Cambria Math" w:hAnsi="Cambria Math" w:cs="Times New Roman"/>
                      </w:rPr>
                      <m:t>n(</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e>
                          <m:sup>
                            <m:r>
                              <w:rPr>
                                <w:rFonts w:ascii="Cambria Math" w:hAnsi="Cambria Math" w:cs="Times New Roman"/>
                              </w:rPr>
                              <m:t>2</m:t>
                            </m:r>
                          </m:sup>
                        </m:sSup>
                      </m:e>
                    </m:nary>
                  </m:den>
                </m:f>
              </m:oMath>
            </m:oMathPara>
          </w:p>
        </w:tc>
        <w:tc>
          <w:tcPr>
            <w:tcW w:w="1509" w:type="dxa"/>
            <w:vAlign w:val="center"/>
          </w:tcPr>
          <w:p w14:paraId="0D629792" w14:textId="77777777" w:rsidR="002E6D6B" w:rsidRPr="002E6D6B" w:rsidRDefault="002E6D6B" w:rsidP="002E6D6B">
            <w:pPr>
              <w:spacing w:line="360" w:lineRule="auto"/>
              <w:jc w:val="center"/>
              <w:rPr>
                <w:rFonts w:cs="Times New Roman"/>
              </w:rPr>
            </w:pPr>
            <w:r w:rsidRPr="002E6D6B">
              <w:rPr>
                <w:rFonts w:cs="Times New Roman"/>
              </w:rPr>
              <w:t>(</w:t>
            </w:r>
            <w:bookmarkStart w:id="41" w:name="pers_regresi_b"/>
            <w:bookmarkStart w:id="42" w:name="rumus_koefisien_regersi"/>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915F41">
              <w:rPr>
                <w:rFonts w:cs="Times New Roman"/>
                <w:noProof/>
              </w:rPr>
              <w:t>7</w:t>
            </w:r>
            <w:r w:rsidRPr="002E6D6B">
              <w:rPr>
                <w:rFonts w:cs="Times New Roman"/>
                <w:noProof/>
              </w:rPr>
              <w:fldChar w:fldCharType="end"/>
            </w:r>
            <w:bookmarkEnd w:id="41"/>
            <w:bookmarkEnd w:id="42"/>
            <w:r w:rsidRPr="002E6D6B">
              <w:rPr>
                <w:rFonts w:cs="Times New Roman"/>
              </w:rPr>
              <w:t>)</w:t>
            </w:r>
          </w:p>
        </w:tc>
      </w:tr>
    </w:tbl>
    <w:p w14:paraId="0CA0373C" w14:textId="77777777" w:rsidR="002E6D6B" w:rsidRPr="002E6D6B" w:rsidRDefault="002E6D6B" w:rsidP="002E6D6B">
      <w:pPr>
        <w:ind w:right="268"/>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208"/>
        <w:gridCol w:w="1407"/>
      </w:tblGrid>
      <w:tr w:rsidR="002E6D6B" w:rsidRPr="002E6D6B" w14:paraId="02BD73A0" w14:textId="77777777" w:rsidTr="00B51B0C">
        <w:tc>
          <w:tcPr>
            <w:tcW w:w="1555" w:type="dxa"/>
          </w:tcPr>
          <w:p w14:paraId="7973A47A" w14:textId="77777777" w:rsidR="002E6D6B" w:rsidRPr="002E6D6B" w:rsidRDefault="002E6D6B" w:rsidP="002E6D6B">
            <w:pPr>
              <w:spacing w:line="360" w:lineRule="auto"/>
              <w:rPr>
                <w:rFonts w:cs="Times New Roman"/>
              </w:rPr>
            </w:pPr>
          </w:p>
        </w:tc>
        <w:tc>
          <w:tcPr>
            <w:tcW w:w="5953" w:type="dxa"/>
          </w:tcPr>
          <w:p w14:paraId="6479D88D" w14:textId="77777777" w:rsidR="002E6D6B" w:rsidRPr="002E6D6B" w:rsidRDefault="002E6D6B" w:rsidP="002E6D6B">
            <w:pPr>
              <w:spacing w:line="360" w:lineRule="auto"/>
              <w:rPr>
                <w:rFonts w:cs="Times New Roman"/>
              </w:rPr>
            </w:pPr>
            <m:oMathPara>
              <m:oMath>
                <m:r>
                  <w:rPr>
                    <w:rFonts w:ascii="Cambria Math" w:hAnsi="Cambria Math" w:cs="Times New Roman"/>
                  </w:rPr>
                  <m:t>a=</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y-b.</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e>
                    </m:nary>
                  </m:num>
                  <m:den>
                    <m:r>
                      <w:rPr>
                        <w:rFonts w:ascii="Cambria Math" w:hAnsi="Cambria Math" w:cs="Times New Roman"/>
                      </w:rPr>
                      <m:t>n</m:t>
                    </m:r>
                  </m:den>
                </m:f>
              </m:oMath>
            </m:oMathPara>
          </w:p>
        </w:tc>
        <w:tc>
          <w:tcPr>
            <w:tcW w:w="1509" w:type="dxa"/>
            <w:vAlign w:val="center"/>
          </w:tcPr>
          <w:p w14:paraId="3175795B" w14:textId="77777777" w:rsidR="002E6D6B" w:rsidRPr="002E6D6B" w:rsidRDefault="002E6D6B" w:rsidP="002E6D6B">
            <w:pPr>
              <w:spacing w:line="360" w:lineRule="auto"/>
              <w:jc w:val="center"/>
              <w:rPr>
                <w:rFonts w:cs="Times New Roman"/>
              </w:rPr>
            </w:pPr>
            <w:r w:rsidRPr="002E6D6B">
              <w:rPr>
                <w:rFonts w:cs="Times New Roman"/>
              </w:rPr>
              <w:t>(</w:t>
            </w:r>
            <w:bookmarkStart w:id="43" w:name="pers_regresi_a"/>
            <w:bookmarkStart w:id="44" w:name="rumus_konstanta_regresi"/>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915F41">
              <w:rPr>
                <w:rFonts w:cs="Times New Roman"/>
                <w:noProof/>
              </w:rPr>
              <w:t>8</w:t>
            </w:r>
            <w:r w:rsidRPr="002E6D6B">
              <w:rPr>
                <w:rFonts w:cs="Times New Roman"/>
                <w:noProof/>
              </w:rPr>
              <w:fldChar w:fldCharType="end"/>
            </w:r>
            <w:bookmarkEnd w:id="43"/>
            <w:bookmarkEnd w:id="44"/>
            <w:r w:rsidRPr="002E6D6B">
              <w:rPr>
                <w:rFonts w:cs="Times New Roman"/>
              </w:rPr>
              <w:t>)</w:t>
            </w:r>
          </w:p>
        </w:tc>
      </w:tr>
    </w:tbl>
    <w:p w14:paraId="39097341" w14:textId="77777777" w:rsidR="002E6D6B" w:rsidRPr="002E6D6B" w:rsidRDefault="002E6D6B" w:rsidP="002E6D6B">
      <w:pPr>
        <w:ind w:right="268"/>
        <w:rPr>
          <w:rFonts w:cs="Times New Roman"/>
        </w:rPr>
      </w:pPr>
      <w:proofErr w:type="gramStart"/>
      <w:r w:rsidRPr="002E6D6B">
        <w:rPr>
          <w:rFonts w:cs="Times New Roman"/>
        </w:rPr>
        <w:t>Dimana :</w:t>
      </w:r>
      <w:proofErr w:type="gramEnd"/>
    </w:p>
    <w:p w14:paraId="3A974BF3" w14:textId="77777777" w:rsidR="002E6D6B" w:rsidRPr="002E6D6B" w:rsidRDefault="002E6D6B" w:rsidP="002E6D6B">
      <w:pPr>
        <w:ind w:right="268"/>
        <w:rPr>
          <w:rFonts w:eastAsiaTheme="minorEastAsia" w:cs="Times New Roman"/>
        </w:rPr>
      </w:pPr>
      <m:oMath>
        <m:r>
          <w:rPr>
            <w:rFonts w:ascii="Cambria Math" w:hAnsi="Cambria Math" w:cs="Times New Roman"/>
          </w:rPr>
          <m:t>y</m:t>
        </m:r>
      </m:oMath>
      <w:r w:rsidRPr="002E6D6B">
        <w:rPr>
          <w:rFonts w:eastAsiaTheme="minorEastAsia" w:cs="Times New Roman"/>
        </w:rPr>
        <w:t xml:space="preserve"> = variabel </w:t>
      </w:r>
      <w:proofErr w:type="gramStart"/>
      <w:r w:rsidRPr="002E6D6B">
        <w:rPr>
          <w:rFonts w:eastAsiaTheme="minorEastAsia" w:cs="Times New Roman"/>
        </w:rPr>
        <w:t>akibat(</w:t>
      </w:r>
      <w:proofErr w:type="gramEnd"/>
      <w:r w:rsidRPr="002E6D6B">
        <w:rPr>
          <w:rFonts w:eastAsiaTheme="minorEastAsia" w:cs="Times New Roman"/>
        </w:rPr>
        <w:t>dependent)</w:t>
      </w:r>
    </w:p>
    <w:p w14:paraId="594970C2"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x</m:t>
        </m:r>
      </m:oMath>
      <w:r w:rsidRPr="002E6D6B">
        <w:rPr>
          <w:rFonts w:eastAsiaTheme="minorEastAsia" w:cs="Times New Roman"/>
        </w:rPr>
        <w:t xml:space="preserve"> = variabel factor </w:t>
      </w:r>
      <w:proofErr w:type="gramStart"/>
      <w:r w:rsidRPr="002E6D6B">
        <w:rPr>
          <w:rFonts w:eastAsiaTheme="minorEastAsia" w:cs="Times New Roman"/>
        </w:rPr>
        <w:t>penyebab(</w:t>
      </w:r>
      <w:proofErr w:type="gramEnd"/>
      <w:r w:rsidRPr="002E6D6B">
        <w:rPr>
          <w:rFonts w:eastAsiaTheme="minorEastAsia" w:cs="Times New Roman"/>
        </w:rPr>
        <w:t>independent)</w:t>
      </w:r>
    </w:p>
    <w:p w14:paraId="7177A741"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a</m:t>
        </m:r>
      </m:oMath>
      <w:r w:rsidRPr="002E6D6B">
        <w:rPr>
          <w:rFonts w:eastAsiaTheme="minorEastAsia" w:cs="Times New Roman"/>
        </w:rPr>
        <w:t xml:space="preserve"> = konstanta</w:t>
      </w:r>
    </w:p>
    <w:p w14:paraId="16584E38"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b</m:t>
        </m:r>
      </m:oMath>
      <w:r w:rsidRPr="002E6D6B">
        <w:rPr>
          <w:rFonts w:eastAsiaTheme="minorEastAsia" w:cs="Times New Roman"/>
        </w:rPr>
        <w:t xml:space="preserve"> = koefisien regresi</w:t>
      </w:r>
    </w:p>
    <w:p w14:paraId="02C6F375" w14:textId="54BD7982" w:rsidR="002E6D6B" w:rsidRDefault="002E6D6B" w:rsidP="002E6D6B">
      <w:pPr>
        <w:rPr>
          <w:rFonts w:eastAsiaTheme="minorEastAsia" w:cs="Times New Roman"/>
        </w:rPr>
      </w:pPr>
      <m:oMath>
        <m:r>
          <w:rPr>
            <w:rFonts w:ascii="Cambria Math" w:eastAsiaTheme="minorEastAsia" w:hAnsi="Cambria Math" w:cs="Times New Roman"/>
          </w:rPr>
          <m:t>n</m:t>
        </m:r>
      </m:oMath>
      <w:r w:rsidRPr="002E6D6B">
        <w:rPr>
          <w:rFonts w:eastAsiaTheme="minorEastAsia" w:cs="Times New Roman"/>
        </w:rPr>
        <w:t xml:space="preserve"> = jumlah data</w:t>
      </w:r>
    </w:p>
    <w:p w14:paraId="026D9DD4" w14:textId="77777777" w:rsidR="002E6D6B" w:rsidRPr="002E6D6B" w:rsidRDefault="002E6D6B" w:rsidP="002E6D6B">
      <w:pPr>
        <w:rPr>
          <w:rFonts w:cs="Times New Roman"/>
        </w:rPr>
      </w:pPr>
    </w:p>
    <w:p w14:paraId="5CD7A2D8" w14:textId="59217070" w:rsidR="00327D61" w:rsidRDefault="003F1D5E" w:rsidP="0006100A">
      <w:pPr>
        <w:pStyle w:val="221"/>
        <w:keepNext/>
      </w:pPr>
      <w:r>
        <w:t>Koefisien Determinasi (R</w:t>
      </w:r>
      <w:r w:rsidRPr="003F1D5E">
        <w:rPr>
          <w:vertAlign w:val="superscript"/>
        </w:rPr>
        <w:t>2</w:t>
      </w:r>
      <w:r>
        <w:t>)</w:t>
      </w:r>
    </w:p>
    <w:p w14:paraId="2B0B46B6" w14:textId="2A104708" w:rsidR="00193CDC" w:rsidRDefault="00BC1C24" w:rsidP="00BC1C24">
      <w:r>
        <w:t xml:space="preserve">Koefisien determinasi merupakan proporsi variabilitas dalam suatu data yang dihitung didasarkan pada model statistik. Koefisien determinasi juga dapat </w:t>
      </w:r>
      <w:r w:rsidR="004A3772">
        <w:t>diartikan sebagai rasio</w:t>
      </w:r>
      <w:r>
        <w:t xml:space="preserve"> variabilitas nilai – </w:t>
      </w:r>
      <w:proofErr w:type="gramStart"/>
      <w:r>
        <w:t>nilai  yang</w:t>
      </w:r>
      <w:proofErr w:type="gramEnd"/>
      <w:r>
        <w:t xml:space="preserve"> dibuat model dengan </w:t>
      </w:r>
      <w:r>
        <w:lastRenderedPageBreak/>
        <w:t xml:space="preserve">variabilitas nilai data asli. </w:t>
      </w:r>
      <w:proofErr w:type="gramStart"/>
      <w:r w:rsidRPr="00193CDC">
        <w:t>K</w:t>
      </w:r>
      <w:r w:rsidR="00193CDC" w:rsidRPr="00193CDC">
        <w:t>oefisien</w:t>
      </w:r>
      <w:r>
        <w:t xml:space="preserve"> </w:t>
      </w:r>
      <w:r w:rsidR="00193CDC" w:rsidRPr="00193CDC">
        <w:t xml:space="preserve"> determinasi</w:t>
      </w:r>
      <w:proofErr w:type="gramEnd"/>
      <w:r w:rsidR="00193CDC" w:rsidRPr="00193CDC">
        <w:t xml:space="preserve"> (R²) pada intinya dapat mengukur seberapa jauh kemampuan mengenai model dalam menerangkan variasi </w:t>
      </w:r>
      <w:r w:rsidR="00193CDC">
        <w:t>variabel dependen</w:t>
      </w:r>
      <w:r w:rsidR="00193CDC" w:rsidRPr="00193CDC">
        <w:t>. Nilai R² yang kecil berarti kemampuan mengenai variabel - variabel independen dalam menjelaskan variasi beberapa variabel dependen amat terbatas. Nilai yang telah mendekati satu berarti variabel-variabel independen memberikan hampir semua informasi yang dibutuhkan untuk memprediksi variasi pada varia</w:t>
      </w:r>
      <w:r w:rsidR="00193CDC">
        <w:t>bel dependen</w:t>
      </w:r>
      <w:r w:rsidR="004A3772">
        <w:t xml:space="preserve"> </w:t>
      </w:r>
      <w:r w:rsidR="004A3772">
        <w:fldChar w:fldCharType="begin"/>
      </w:r>
      <w:r w:rsidR="004A3772">
        <w:instrText xml:space="preserve"> ADDIN ZOTERO_ITEM CSL_CITATION {"citationID":"H2iJC6PL","properties":{"formattedCitation":"(Ghozali, 2016)","plainCitation":"(Ghozali, 2016)","noteIndex":0},"citationItems":[{"id":9,"uris":["http://zotero.org/users/local/sgEYEwDN/items/X6WQIC3D"],"uri":["http://zotero.org/users/local/sgEYEwDN/items/X6WQIC3D"],"itemData":{"id":9,"type":"book","edition":"8","publisher":"Badan Penerbit Universitas Diponegoro","title":"Aplikasi Analisis Multivariete dengan Program IBM SPSS","author":[{"family":"Ghozali","given":"Imam"}],"issued":{"date-parts":[["2016"]]}}}],"schema":"https://github.com/citation-style-language/schema/raw/master/csl-citation.json"} </w:instrText>
      </w:r>
      <w:r w:rsidR="004A3772">
        <w:fldChar w:fldCharType="separate"/>
      </w:r>
      <w:r w:rsidR="004A3772" w:rsidRPr="004A3772">
        <w:rPr>
          <w:rFonts w:cs="Times New Roman"/>
        </w:rPr>
        <w:t>(Ghozali, 2016)</w:t>
      </w:r>
      <w:r w:rsidR="004A3772">
        <w:fldChar w:fldCharType="end"/>
      </w:r>
      <w:r w:rsidR="00193CDC">
        <w:t>.</w:t>
      </w:r>
      <w:r w:rsidR="00150346">
        <w:t xml:space="preserve"> Nila koefisien determinasi dapat diperoleh dengan menggunakan </w:t>
      </w:r>
      <w:proofErr w:type="gramStart"/>
      <w:r w:rsidR="00150346">
        <w:t>persamaan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5223"/>
        <w:gridCol w:w="1402"/>
      </w:tblGrid>
      <w:tr w:rsidR="007C79F7" w:rsidRPr="00527190" w14:paraId="780410DF" w14:textId="77777777" w:rsidTr="007C79F7">
        <w:tc>
          <w:tcPr>
            <w:tcW w:w="1313" w:type="dxa"/>
          </w:tcPr>
          <w:p w14:paraId="50778903" w14:textId="77777777" w:rsidR="007C79F7" w:rsidRPr="00527190" w:rsidRDefault="007C79F7" w:rsidP="00097B22">
            <w:pPr>
              <w:keepNext/>
              <w:keepLines/>
              <w:spacing w:line="360" w:lineRule="auto"/>
              <w:rPr>
                <w:rFonts w:cs="Times New Roman"/>
              </w:rPr>
            </w:pPr>
          </w:p>
        </w:tc>
        <w:tc>
          <w:tcPr>
            <w:tcW w:w="5223" w:type="dxa"/>
          </w:tcPr>
          <w:p w14:paraId="14D020EB" w14:textId="440E5C75" w:rsidR="007C79F7" w:rsidRPr="00527190" w:rsidRDefault="007C79F7" w:rsidP="005804AB">
            <w:pPr>
              <w:keepNext/>
              <w:keepLines/>
              <w:rPr>
                <w:rFonts w:cs="Times New Roman"/>
              </w:rP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r>
                  <w:rPr>
                    <w:rFonts w:ascii="Cambria Math" w:hAnsi="Cambria Math"/>
                  </w:rPr>
                  <m:t>1</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oMath>
            </m:oMathPara>
          </w:p>
        </w:tc>
        <w:tc>
          <w:tcPr>
            <w:tcW w:w="1402" w:type="dxa"/>
          </w:tcPr>
          <w:p w14:paraId="0F8B8F45" w14:textId="77777777" w:rsidR="007C79F7" w:rsidRPr="00527190" w:rsidRDefault="007C79F7" w:rsidP="00097B22">
            <w:pPr>
              <w:keepNext/>
              <w:keepLines/>
              <w:rPr>
                <w:rFonts w:cs="Times New Roman"/>
              </w:rPr>
            </w:pPr>
            <w:r w:rsidRPr="00527190">
              <w:rPr>
                <w:rFonts w:cs="Times New Roman"/>
              </w:rPr>
              <w:t>(</w:t>
            </w:r>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Pr>
                <w:rFonts w:cs="Times New Roman"/>
                <w:noProof/>
              </w:rPr>
              <w:t>9</w:t>
            </w:r>
            <w:r w:rsidRPr="00527190">
              <w:rPr>
                <w:rFonts w:cs="Times New Roman"/>
                <w:noProof/>
              </w:rPr>
              <w:fldChar w:fldCharType="end"/>
            </w:r>
            <w:r w:rsidRPr="00527190">
              <w:rPr>
                <w:rFonts w:cs="Times New Roman"/>
              </w:rPr>
              <w:t>)</w:t>
            </w:r>
          </w:p>
        </w:tc>
      </w:tr>
    </w:tbl>
    <w:p w14:paraId="4AE3F73D" w14:textId="77777777" w:rsidR="007C79F7" w:rsidRDefault="007C79F7" w:rsidP="007C79F7">
      <w:pPr>
        <w:tabs>
          <w:tab w:val="left" w:pos="1650"/>
        </w:tabs>
        <w:ind w:firstLine="0"/>
      </w:pPr>
    </w:p>
    <w:p w14:paraId="29C9D98A" w14:textId="79284D0D" w:rsidR="00150346" w:rsidRDefault="00097B22" w:rsidP="00097B22">
      <w:pPr>
        <w:tabs>
          <w:tab w:val="left" w:pos="1650"/>
        </w:tabs>
        <w:ind w:left="284" w:firstLine="0"/>
      </w:pPr>
      <w:r>
        <w:t>Dimana</w:t>
      </w:r>
      <w:r w:rsidR="00150346">
        <w:t>:</w:t>
      </w:r>
    </w:p>
    <w:p w14:paraId="2690BFD2" w14:textId="571AC326" w:rsidR="007C79F7" w:rsidRDefault="00150346" w:rsidP="000B49CB">
      <w:pPr>
        <w:pStyle w:val="ListParagraph"/>
        <w:numPr>
          <w:ilvl w:val="0"/>
          <w:numId w:val="23"/>
        </w:numPr>
      </w:pP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E5DCC">
        <w:rPr>
          <w:rFonts w:eastAsiaTheme="minorEastAsia"/>
        </w:rPr>
        <w:t xml:space="preserve"> </w:t>
      </w:r>
      <w:r>
        <w:t>adalah koefisien determinasi</w:t>
      </w:r>
    </w:p>
    <w:p w14:paraId="22C80F32" w14:textId="09341863" w:rsidR="00150346" w:rsidRPr="00DD3330" w:rsidRDefault="005804AB" w:rsidP="000B49CB">
      <w:pPr>
        <w:pStyle w:val="ListParagraph"/>
        <w:numPr>
          <w:ilvl w:val="0"/>
          <w:numId w:val="23"/>
        </w:numPr>
      </w:pPr>
      <m:oMath>
        <m:r>
          <w:rPr>
            <w:rFonts w:ascii="Cambria Math" w:hAnsi="Cambria Math"/>
          </w:rPr>
          <m:t>yi</m:t>
        </m:r>
      </m:oMath>
      <w:r>
        <w:rPr>
          <w:rFonts w:eastAsiaTheme="minorEastAsia"/>
        </w:rPr>
        <w:t xml:space="preserve"> </w:t>
      </w:r>
      <w:r w:rsidR="00150346">
        <w:t xml:space="preserve">adalah </w:t>
      </w:r>
      <w:r>
        <w:t>observasi respon ke – i</w:t>
      </w:r>
    </w:p>
    <w:p w14:paraId="1B9B4F20" w14:textId="444E9A60" w:rsidR="005804AB" w:rsidRPr="00DD3330" w:rsidRDefault="005804AB" w:rsidP="005804AB">
      <w:pPr>
        <w:pStyle w:val="ListParagraph"/>
        <w:numPr>
          <w:ilvl w:val="0"/>
          <w:numId w:val="23"/>
        </w:numPr>
      </w:pPr>
      <m:oMath>
        <m:acc>
          <m:accPr>
            <m:chr m:val="̅"/>
            <m:ctrlPr>
              <w:rPr>
                <w:rFonts w:ascii="Cambria Math" w:hAnsi="Cambria Math"/>
                <w:i/>
              </w:rPr>
            </m:ctrlPr>
          </m:accPr>
          <m:e>
            <m:r>
              <w:rPr>
                <w:rFonts w:ascii="Cambria Math" w:hAnsi="Cambria Math"/>
              </w:rPr>
              <m:t>y</m:t>
            </m:r>
          </m:e>
        </m:acc>
      </m:oMath>
      <w:r>
        <w:rPr>
          <w:rFonts w:eastAsiaTheme="minorEastAsia"/>
        </w:rPr>
        <w:t xml:space="preserve"> </w:t>
      </w:r>
      <w:r>
        <w:t xml:space="preserve">adalah </w:t>
      </w:r>
      <w:r>
        <w:t>rata rata</w:t>
      </w:r>
    </w:p>
    <w:p w14:paraId="30373B2B" w14:textId="4D524986" w:rsidR="005804AB" w:rsidRPr="00DD3330" w:rsidRDefault="005804AB" w:rsidP="005804AB">
      <w:pPr>
        <w:pStyle w:val="ListParagraph"/>
        <w:numPr>
          <w:ilvl w:val="0"/>
          <w:numId w:val="23"/>
        </w:numPr>
      </w:pPr>
      <m:oMath>
        <m:acc>
          <m:accPr>
            <m:chr m:val="̃"/>
            <m:ctrlPr>
              <w:rPr>
                <w:rFonts w:ascii="Cambria Math" w:hAnsi="Cambria Math"/>
                <w:i/>
              </w:rPr>
            </m:ctrlPr>
          </m:accPr>
          <m:e>
            <m:r>
              <w:rPr>
                <w:rFonts w:ascii="Cambria Math" w:hAnsi="Cambria Math"/>
              </w:rPr>
              <m:t>yi</m:t>
            </m:r>
          </m:e>
        </m:acc>
      </m:oMath>
      <w:r>
        <w:rPr>
          <w:rFonts w:eastAsiaTheme="minorEastAsia"/>
        </w:rPr>
        <w:t xml:space="preserve"> </w:t>
      </w:r>
      <w:r>
        <w:t xml:space="preserve">adalah </w:t>
      </w:r>
      <w:r>
        <w:t>ramalan</w:t>
      </w:r>
      <w:r>
        <w:t xml:space="preserve"> respon ke – i</w:t>
      </w:r>
    </w:p>
    <w:p w14:paraId="7DF6ECF4" w14:textId="77777777" w:rsidR="000B49CB" w:rsidRDefault="000B49CB" w:rsidP="007C79F7">
      <w:pPr>
        <w:ind w:firstLine="0"/>
      </w:pPr>
    </w:p>
    <w:p w14:paraId="236AB4F6" w14:textId="45FC890E" w:rsidR="00097B22" w:rsidRDefault="00097B22" w:rsidP="00097B22">
      <w:pPr>
        <w:pStyle w:val="ct"/>
      </w:pPr>
      <w:r>
        <w:t>Tabel 2.</w:t>
      </w:r>
      <w:fldSimple w:instr=" SEQ tabel_2. \* ARABIC ">
        <w:r>
          <w:rPr>
            <w:noProof/>
          </w:rPr>
          <w:t>2</w:t>
        </w:r>
      </w:fldSimple>
      <w:r>
        <w:t xml:space="preserve"> Pengukuran korelasi</w:t>
      </w:r>
    </w:p>
    <w:tbl>
      <w:tblPr>
        <w:tblStyle w:val="TableGrid"/>
        <w:tblW w:w="0" w:type="auto"/>
        <w:tblLook w:val="04A0" w:firstRow="1" w:lastRow="0" w:firstColumn="1" w:lastColumn="0" w:noHBand="0" w:noVBand="1"/>
      </w:tblPr>
      <w:tblGrid>
        <w:gridCol w:w="3964"/>
        <w:gridCol w:w="3964"/>
      </w:tblGrid>
      <w:tr w:rsidR="00097B22" w14:paraId="6096CA14" w14:textId="77777777" w:rsidTr="00097B22">
        <w:tc>
          <w:tcPr>
            <w:tcW w:w="3964" w:type="dxa"/>
          </w:tcPr>
          <w:p w14:paraId="63BB10BA" w14:textId="6732A95B" w:rsidR="00097B22" w:rsidRDefault="00097B22" w:rsidP="00097B22">
            <w:pPr>
              <w:tabs>
                <w:tab w:val="center" w:pos="1874"/>
              </w:tabs>
              <w:ind w:firstLine="0"/>
            </w:pPr>
            <w:r>
              <w:t>R</w:t>
            </w:r>
            <w:r w:rsidRPr="00097B22">
              <w:rPr>
                <w:vertAlign w:val="superscript"/>
              </w:rPr>
              <w:t>2</w:t>
            </w:r>
          </w:p>
        </w:tc>
        <w:tc>
          <w:tcPr>
            <w:tcW w:w="3964" w:type="dxa"/>
          </w:tcPr>
          <w:p w14:paraId="1A7DA104" w14:textId="6C1BA475" w:rsidR="00097B22" w:rsidRDefault="00097B22" w:rsidP="00097B22">
            <w:pPr>
              <w:ind w:firstLine="0"/>
            </w:pPr>
            <w:r>
              <w:t>Korelasi</w:t>
            </w:r>
          </w:p>
        </w:tc>
      </w:tr>
      <w:tr w:rsidR="00097B22" w14:paraId="30B94F66" w14:textId="77777777" w:rsidTr="00097B22">
        <w:tc>
          <w:tcPr>
            <w:tcW w:w="3964" w:type="dxa"/>
          </w:tcPr>
          <w:p w14:paraId="3E2C3726" w14:textId="7BE96576" w:rsidR="00097B22" w:rsidRPr="00097B22" w:rsidRDefault="00097B22" w:rsidP="00097B22">
            <w:pPr>
              <w:tabs>
                <w:tab w:val="center" w:pos="1874"/>
              </w:tabs>
              <w:ind w:firstLine="0"/>
            </w:pPr>
            <w:r>
              <w:t>R</w:t>
            </w:r>
            <w:r w:rsidRPr="00097B22">
              <w:rPr>
                <w:vertAlign w:val="superscript"/>
              </w:rPr>
              <w:t>2</w:t>
            </w:r>
            <w:r w:rsidR="002953B9">
              <w:t xml:space="preserve"> </w:t>
            </w:r>
            <w:r w:rsidR="002953B9">
              <w:rPr>
                <w:rFonts w:cs="Times New Roman"/>
              </w:rPr>
              <w:t>≤</w:t>
            </w:r>
            <w:r>
              <w:t xml:space="preserve"> 0</w:t>
            </w:r>
          </w:p>
        </w:tc>
        <w:tc>
          <w:tcPr>
            <w:tcW w:w="3964" w:type="dxa"/>
          </w:tcPr>
          <w:p w14:paraId="414C8C90" w14:textId="46A59AFF" w:rsidR="00097B22" w:rsidRDefault="00097B22" w:rsidP="00097B22">
            <w:pPr>
              <w:ind w:firstLine="0"/>
            </w:pPr>
            <w:r>
              <w:t>Tidak ada</w:t>
            </w:r>
          </w:p>
        </w:tc>
      </w:tr>
      <w:tr w:rsidR="00097B22" w14:paraId="256DA0CC" w14:textId="77777777" w:rsidTr="00097B22">
        <w:tc>
          <w:tcPr>
            <w:tcW w:w="3964" w:type="dxa"/>
          </w:tcPr>
          <w:p w14:paraId="38AF9ABE" w14:textId="0AFC6C26" w:rsidR="00097B22" w:rsidRDefault="002953B9" w:rsidP="00097B22">
            <w:pPr>
              <w:ind w:firstLine="0"/>
            </w:pPr>
            <w:r>
              <w:t xml:space="preserve">0 </w:t>
            </w:r>
            <w:r>
              <w:rPr>
                <w:rFonts w:cs="Times New Roman"/>
              </w:rPr>
              <w:t>&gt;</w:t>
            </w:r>
            <w:r>
              <w:t xml:space="preserve"> R</w:t>
            </w:r>
            <w:r w:rsidRPr="00097B22">
              <w:rPr>
                <w:vertAlign w:val="superscript"/>
              </w:rPr>
              <w:t>2</w:t>
            </w:r>
            <w:r>
              <w:rPr>
                <w:rFonts w:cs="Times New Roman"/>
              </w:rPr>
              <w:t xml:space="preserve"> </w:t>
            </w:r>
            <w:r>
              <w:t>&lt;</w:t>
            </w:r>
            <w:r>
              <w:t xml:space="preserve"> 0.5</w:t>
            </w:r>
          </w:p>
        </w:tc>
        <w:tc>
          <w:tcPr>
            <w:tcW w:w="3964" w:type="dxa"/>
          </w:tcPr>
          <w:p w14:paraId="43D03427" w14:textId="5E29FB0E" w:rsidR="00097B22" w:rsidRDefault="002953B9" w:rsidP="00097B22">
            <w:pPr>
              <w:ind w:firstLine="0"/>
            </w:pPr>
            <w:r>
              <w:t>Cukup</w:t>
            </w:r>
          </w:p>
        </w:tc>
      </w:tr>
      <w:tr w:rsidR="00097B22" w14:paraId="790CFAE0" w14:textId="77777777" w:rsidTr="00097B22">
        <w:tc>
          <w:tcPr>
            <w:tcW w:w="3964" w:type="dxa"/>
          </w:tcPr>
          <w:p w14:paraId="10E83633" w14:textId="6B384185" w:rsidR="00097B22" w:rsidRDefault="002953B9" w:rsidP="00097B22">
            <w:pPr>
              <w:ind w:firstLine="0"/>
            </w:pPr>
            <w:r>
              <w:t>0.5</w:t>
            </w:r>
            <w:r w:rsidR="00097B22">
              <w:t xml:space="preserve"> </w:t>
            </w:r>
            <w:r w:rsidR="00097B22">
              <w:rPr>
                <w:rFonts w:cs="Times New Roman"/>
              </w:rPr>
              <w:t>≥</w:t>
            </w:r>
            <w:r w:rsidR="00097B22">
              <w:t xml:space="preserve"> R</w:t>
            </w:r>
            <w:r w:rsidR="00097B22" w:rsidRPr="00097B22">
              <w:rPr>
                <w:vertAlign w:val="superscript"/>
              </w:rPr>
              <w:t>2</w:t>
            </w:r>
            <w:r w:rsidR="00097B22">
              <w:rPr>
                <w:rFonts w:cs="Times New Roman"/>
              </w:rPr>
              <w:t xml:space="preserve"> </w:t>
            </w:r>
            <w:r>
              <w:t>&lt;</w:t>
            </w:r>
            <w:r>
              <w:t xml:space="preserve"> 1</w:t>
            </w:r>
          </w:p>
        </w:tc>
        <w:tc>
          <w:tcPr>
            <w:tcW w:w="3964" w:type="dxa"/>
          </w:tcPr>
          <w:p w14:paraId="377405BD" w14:textId="0C3AA59B" w:rsidR="00097B22" w:rsidRDefault="002953B9" w:rsidP="00097B22">
            <w:pPr>
              <w:ind w:firstLine="0"/>
            </w:pPr>
            <w:r>
              <w:t>Kuat</w:t>
            </w:r>
          </w:p>
        </w:tc>
      </w:tr>
      <w:tr w:rsidR="00097B22" w14:paraId="511B9AEC" w14:textId="77777777" w:rsidTr="00097B22">
        <w:tc>
          <w:tcPr>
            <w:tcW w:w="3964" w:type="dxa"/>
          </w:tcPr>
          <w:p w14:paraId="764148E7" w14:textId="17FB2BEA" w:rsidR="00097B22" w:rsidRPr="00097B22" w:rsidRDefault="00097B22" w:rsidP="00097B22">
            <w:pPr>
              <w:ind w:firstLine="0"/>
            </w:pPr>
            <w:r>
              <w:t>R</w:t>
            </w:r>
            <w:r w:rsidRPr="00097B22">
              <w:rPr>
                <w:vertAlign w:val="superscript"/>
              </w:rPr>
              <w:t>2</w:t>
            </w:r>
            <w:r>
              <w:t xml:space="preserve"> = 1</w:t>
            </w:r>
          </w:p>
        </w:tc>
        <w:tc>
          <w:tcPr>
            <w:tcW w:w="3964" w:type="dxa"/>
          </w:tcPr>
          <w:p w14:paraId="4196CBF7" w14:textId="6D4B5DC6" w:rsidR="00097B22" w:rsidRDefault="00097B22" w:rsidP="00097B22">
            <w:pPr>
              <w:ind w:firstLine="0"/>
            </w:pPr>
            <w:r>
              <w:t>Sempurna</w:t>
            </w:r>
          </w:p>
        </w:tc>
      </w:tr>
    </w:tbl>
    <w:p w14:paraId="08168A0F" w14:textId="77777777" w:rsidR="00097B22" w:rsidRPr="00327D61" w:rsidRDefault="00097B22" w:rsidP="007C79F7">
      <w:pPr>
        <w:ind w:firstLine="0"/>
      </w:pPr>
    </w:p>
    <w:p w14:paraId="121B2B76" w14:textId="78AA5643" w:rsidR="0006100A" w:rsidRPr="0006100A" w:rsidRDefault="00E04B51" w:rsidP="0006100A">
      <w:pPr>
        <w:pStyle w:val="221"/>
        <w:keepNext/>
      </w:pPr>
      <w:r>
        <w:rPr>
          <w:iCs/>
        </w:rPr>
        <w:t>MAPE (</w:t>
      </w:r>
      <w:r>
        <w:rPr>
          <w:i/>
          <w:iCs/>
        </w:rPr>
        <w:t>Mean Absolute Percentage Error)</w:t>
      </w:r>
    </w:p>
    <w:p w14:paraId="375EF92D" w14:textId="18FEAD3F" w:rsidR="0006100A" w:rsidRDefault="0006100A" w:rsidP="00EE6BBE">
      <w:pPr>
        <w:rPr>
          <w:iCs/>
        </w:rPr>
      </w:pPr>
      <w:r w:rsidRPr="0006100A">
        <w:rPr>
          <w:iCs/>
        </w:rPr>
        <w:t xml:space="preserve">Dalam melakukan suatu peramalan maka hal yang harus diperhatikan adalah mengukur kesesuaian hasil peramalan dengan data yang </w:t>
      </w:r>
      <w:proofErr w:type="gramStart"/>
      <w:r w:rsidRPr="0006100A">
        <w:rPr>
          <w:iCs/>
        </w:rPr>
        <w:t>akan</w:t>
      </w:r>
      <w:proofErr w:type="gramEnd"/>
      <w:r w:rsidRPr="0006100A">
        <w:rPr>
          <w:iCs/>
        </w:rPr>
        <w:t xml:space="preserve"> digunakan. Dalam memilih suau metode untuk meramalkan sesuatu harus diperhatikan ketepatan pera- </w:t>
      </w:r>
      <w:proofErr w:type="gramStart"/>
      <w:r w:rsidRPr="0006100A">
        <w:rPr>
          <w:iCs/>
        </w:rPr>
        <w:t>malan</w:t>
      </w:r>
      <w:proofErr w:type="gramEnd"/>
      <w:r w:rsidRPr="0006100A">
        <w:rPr>
          <w:iCs/>
        </w:rPr>
        <w:t xml:space="preserve"> yang akan dijadikan dasar dalam memilih suatu metode peramalan yang akan digunakan. MAPE adalah salah satu metode yang digunakan untuk mengukur ketepatan suatu hasil peramalan</w:t>
      </w:r>
      <w:r w:rsidR="005215F0">
        <w:rPr>
          <w:iCs/>
        </w:rPr>
        <w:t xml:space="preserve"> </w:t>
      </w:r>
      <w:r w:rsidR="005215F0">
        <w:rPr>
          <w:iCs/>
        </w:rPr>
        <w:fldChar w:fldCharType="begin"/>
      </w:r>
      <w:r w:rsidR="005215F0">
        <w:rPr>
          <w:iCs/>
        </w:rPr>
        <w:instrText xml:space="preserve"> ADDIN ZOTERO_ITEM CSL_CITATION {"citationID":"14ITRJSM","properties":{"formattedCitation":"(Bossarito, 2018)","plainCitation":"(Bossarito, 2018)","noteIndex":0},"citationItems":[{"id":11,"uris":["http://zotero.org/users/local/sgEYEwDN/items/5SQTTUJC"],"uri":["http://zotero.org/users/local/sgEYEwDN/items/5SQTTUJC"],"itemData":{"id":11,"type":"article-journal","container-title":"Jurnal Pengembangan Teknologi Informasif dan Ilmu Komputer","issue":"11","title":"Prediksi Jumlah Kebutuhan Pemakaian Air Menggunakan Metode Expenential Smoothing","volume":"2","author":[{"family":"Bossarito","given":"Putro"}],"issued":{"date-parts":[["2018"]]}}}],"schema":"https://github.com/citation-style-language/schema/raw/master/csl-citation.json"} </w:instrText>
      </w:r>
      <w:r w:rsidR="005215F0">
        <w:rPr>
          <w:iCs/>
        </w:rPr>
        <w:fldChar w:fldCharType="separate"/>
      </w:r>
      <w:r w:rsidR="005215F0" w:rsidRPr="005215F0">
        <w:rPr>
          <w:rFonts w:cs="Times New Roman"/>
        </w:rPr>
        <w:t>(Bossarito, 2018)</w:t>
      </w:r>
      <w:r w:rsidR="005215F0">
        <w:rPr>
          <w:iCs/>
        </w:rPr>
        <w:fldChar w:fldCharType="end"/>
      </w:r>
      <w:r w:rsidR="005215F0">
        <w:rPr>
          <w:iCs/>
        </w:rPr>
        <w:t>. Metode i</w:t>
      </w:r>
      <w:r w:rsidRPr="0006100A">
        <w:rPr>
          <w:iCs/>
        </w:rPr>
        <w:t xml:space="preserve">ni </w:t>
      </w:r>
      <w:proofErr w:type="gramStart"/>
      <w:r w:rsidRPr="0006100A">
        <w:rPr>
          <w:iCs/>
        </w:rPr>
        <w:t>akan</w:t>
      </w:r>
      <w:proofErr w:type="gramEnd"/>
      <w:r w:rsidRPr="0006100A">
        <w:rPr>
          <w:iCs/>
        </w:rPr>
        <w:t xml:space="preserve"> mengukur selisih antara data asli dengan hasil peramalan dan kemudian melakukan perhitungan. Setelah mendapatkan selisihnya maka data yang ada </w:t>
      </w:r>
      <w:proofErr w:type="gramStart"/>
      <w:r w:rsidRPr="0006100A">
        <w:rPr>
          <w:iCs/>
        </w:rPr>
        <w:t>akan</w:t>
      </w:r>
      <w:proofErr w:type="gramEnd"/>
      <w:r w:rsidRPr="0006100A">
        <w:rPr>
          <w:iCs/>
        </w:rPr>
        <w:t xml:space="preserve"> di </w:t>
      </w:r>
      <w:r w:rsidRPr="0006100A">
        <w:rPr>
          <w:iCs/>
        </w:rPr>
        <w:lastRenderedPageBreak/>
        <w:t>absolutekan, dan akan dihitung nilai persentase selisih tersebut terhadap data asli. MAPE memiliki ukuran kinierja yang dap</w:t>
      </w:r>
      <w:r w:rsidR="00AA3D74">
        <w:rPr>
          <w:iCs/>
        </w:rPr>
        <w:t>at dijadikan dasar untuk menge</w:t>
      </w:r>
      <w:r w:rsidRPr="0006100A">
        <w:rPr>
          <w:iCs/>
        </w:rPr>
        <w:t>tahui apakah hasil prediksi memiliki kinierja yang baik atau tidak berdasarkan hasil persentase yang telah didapatkan (Andini dan Auristandi, 2016). Berikut ini adalah rumus menghitung M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5169"/>
        <w:gridCol w:w="1432"/>
      </w:tblGrid>
      <w:tr w:rsidR="00E22B45" w14:paraId="66914A1E" w14:textId="77777777" w:rsidTr="0050320D">
        <w:tc>
          <w:tcPr>
            <w:tcW w:w="1555" w:type="dxa"/>
          </w:tcPr>
          <w:p w14:paraId="740AB664" w14:textId="77777777" w:rsidR="00E22B45" w:rsidRDefault="00E22B45" w:rsidP="0050320D"/>
        </w:tc>
        <w:tc>
          <w:tcPr>
            <w:tcW w:w="5953" w:type="dxa"/>
          </w:tcPr>
          <w:p w14:paraId="5A041762" w14:textId="6D59F7A9" w:rsidR="00E22B45" w:rsidRDefault="00FE2C4D" w:rsidP="00FE2C4D">
            <m:oMathPara>
              <m:oMath>
                <m:r>
                  <w:rPr>
                    <w:rFonts w:ascii="Cambria Math" w:hAnsi="Cambria Math"/>
                  </w:rPr>
                  <m:t>PE=</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den>
                </m:f>
              </m:oMath>
            </m:oMathPara>
          </w:p>
        </w:tc>
        <w:tc>
          <w:tcPr>
            <w:tcW w:w="1509" w:type="dxa"/>
          </w:tcPr>
          <w:p w14:paraId="6A01EA95" w14:textId="77777777" w:rsidR="00E22B45" w:rsidRPr="00E22B45" w:rsidRDefault="00E22B45" w:rsidP="0050320D">
            <w:pPr>
              <w:rPr>
                <w:rFonts w:cs="Times New Roman"/>
              </w:rPr>
            </w:pPr>
            <w:r w:rsidRPr="00E22B45">
              <w:rPr>
                <w:rFonts w:cs="Times New Roman"/>
              </w:rPr>
              <w:t>(</w:t>
            </w:r>
            <w:r w:rsidRPr="00E22B45">
              <w:rPr>
                <w:rFonts w:cs="Times New Roman"/>
                <w:noProof/>
              </w:rPr>
              <w:fldChar w:fldCharType="begin"/>
            </w:r>
            <w:r w:rsidRPr="00E22B45">
              <w:rPr>
                <w:rFonts w:cs="Times New Roman"/>
                <w:noProof/>
              </w:rPr>
              <w:instrText xml:space="preserve"> SEQ  rumusnya \* MERGEFORMAT </w:instrText>
            </w:r>
            <w:r w:rsidRPr="00E22B45">
              <w:rPr>
                <w:rFonts w:cs="Times New Roman"/>
                <w:noProof/>
              </w:rPr>
              <w:fldChar w:fldCharType="separate"/>
            </w:r>
            <w:r w:rsidR="007C79F7">
              <w:rPr>
                <w:rFonts w:cs="Times New Roman"/>
                <w:noProof/>
              </w:rPr>
              <w:t>10</w:t>
            </w:r>
            <w:r w:rsidRPr="00E22B45">
              <w:rPr>
                <w:rFonts w:cs="Times New Roman"/>
                <w:noProof/>
              </w:rPr>
              <w:fldChar w:fldCharType="end"/>
            </w:r>
            <w:r w:rsidRPr="00E22B45">
              <w:rPr>
                <w:rFonts w:cs="Times New Roman"/>
              </w:rPr>
              <w:t>)</w:t>
            </w:r>
          </w:p>
        </w:tc>
      </w:tr>
    </w:tbl>
    <w:p w14:paraId="6922B871" w14:textId="77777777" w:rsidR="00E22B45" w:rsidRDefault="00E22B45" w:rsidP="00EE6BBE">
      <w:pPr>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183"/>
        <w:gridCol w:w="1429"/>
      </w:tblGrid>
      <w:tr w:rsidR="00D9102C" w14:paraId="769F5930" w14:textId="77777777" w:rsidTr="0050320D">
        <w:tc>
          <w:tcPr>
            <w:tcW w:w="1555" w:type="dxa"/>
          </w:tcPr>
          <w:p w14:paraId="62A54CC3" w14:textId="77777777" w:rsidR="00D9102C" w:rsidRDefault="00D9102C" w:rsidP="0050320D"/>
        </w:tc>
        <w:tc>
          <w:tcPr>
            <w:tcW w:w="5953" w:type="dxa"/>
          </w:tcPr>
          <w:p w14:paraId="7A7EC8FA" w14:textId="24D7E8D2" w:rsidR="00D9102C" w:rsidRDefault="00D9102C" w:rsidP="00FE2C4D">
            <m:oMathPara>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i</m:t>
                            </m:r>
                          </m:sub>
                        </m:sSub>
                      </m:e>
                    </m:d>
                  </m:e>
                </m:nary>
              </m:oMath>
            </m:oMathPara>
          </w:p>
        </w:tc>
        <w:tc>
          <w:tcPr>
            <w:tcW w:w="1509" w:type="dxa"/>
          </w:tcPr>
          <w:p w14:paraId="6CF10D7D" w14:textId="77777777" w:rsidR="00D9102C" w:rsidRPr="00D9102C" w:rsidRDefault="00D9102C" w:rsidP="0050320D">
            <w:pPr>
              <w:rPr>
                <w:rFonts w:cs="Times New Roman"/>
              </w:rPr>
            </w:pPr>
            <w:r w:rsidRPr="00D9102C">
              <w:rPr>
                <w:rFonts w:cs="Times New Roman"/>
              </w:rPr>
              <w:t>(</w:t>
            </w:r>
            <w:r w:rsidRPr="00D9102C">
              <w:rPr>
                <w:rFonts w:cs="Times New Roman"/>
                <w:noProof/>
              </w:rPr>
              <w:fldChar w:fldCharType="begin"/>
            </w:r>
            <w:r w:rsidRPr="00D9102C">
              <w:rPr>
                <w:rFonts w:cs="Times New Roman"/>
                <w:noProof/>
              </w:rPr>
              <w:instrText xml:space="preserve"> SEQ  rumusnya \* MERGEFORMAT </w:instrText>
            </w:r>
            <w:r w:rsidRPr="00D9102C">
              <w:rPr>
                <w:rFonts w:cs="Times New Roman"/>
                <w:noProof/>
              </w:rPr>
              <w:fldChar w:fldCharType="separate"/>
            </w:r>
            <w:r w:rsidR="007C79F7">
              <w:rPr>
                <w:rFonts w:cs="Times New Roman"/>
                <w:noProof/>
              </w:rPr>
              <w:t>11</w:t>
            </w:r>
            <w:r w:rsidRPr="00D9102C">
              <w:rPr>
                <w:rFonts w:cs="Times New Roman"/>
                <w:noProof/>
              </w:rPr>
              <w:fldChar w:fldCharType="end"/>
            </w:r>
            <w:r w:rsidRPr="00D9102C">
              <w:rPr>
                <w:rFonts w:cs="Times New Roman"/>
              </w:rPr>
              <w:t>)</w:t>
            </w:r>
          </w:p>
        </w:tc>
      </w:tr>
    </w:tbl>
    <w:p w14:paraId="25115E83" w14:textId="77777777" w:rsidR="00D9102C" w:rsidRPr="0006100A" w:rsidRDefault="00D9102C" w:rsidP="00D9102C">
      <w:pPr>
        <w:ind w:firstLine="0"/>
        <w:rPr>
          <w:iCs/>
        </w:rPr>
      </w:pPr>
    </w:p>
    <w:p w14:paraId="56283EB0" w14:textId="77AE1605" w:rsidR="00C67B21" w:rsidRDefault="00C67B21" w:rsidP="0006100A">
      <w:pPr>
        <w:ind w:firstLine="0"/>
      </w:pPr>
    </w:p>
    <w:p w14:paraId="176F5FD5" w14:textId="77777777" w:rsidR="00C67B21" w:rsidRDefault="00C67B21" w:rsidP="00C67B21">
      <w:pPr>
        <w:tabs>
          <w:tab w:val="left" w:pos="1650"/>
        </w:tabs>
        <w:ind w:firstLine="0"/>
      </w:pPr>
      <w:proofErr w:type="gramStart"/>
      <w:r>
        <w:t>Keterangan :</w:t>
      </w:r>
      <w:proofErr w:type="gramEnd"/>
      <w:r>
        <w:t xml:space="preserve"> </w:t>
      </w:r>
    </w:p>
    <w:p w14:paraId="28FC18A3" w14:textId="058851CB" w:rsidR="00BD688C" w:rsidRPr="00DD3330" w:rsidRDefault="00BD688C" w:rsidP="00B2675D">
      <w:pPr>
        <w:pStyle w:val="ListParagraph"/>
        <w:numPr>
          <w:ilvl w:val="0"/>
          <w:numId w:val="23"/>
        </w:numPr>
      </w:pPr>
      <m:oMath>
        <m:r>
          <w:rPr>
            <w:rFonts w:ascii="Cambria Math" w:hAnsi="Cambria Math"/>
          </w:rPr>
          <m:t>PE</m:t>
        </m:r>
      </m:oMath>
      <w:r>
        <w:t xml:space="preserve"> adalah nilai presentase error</w:t>
      </w:r>
    </w:p>
    <w:p w14:paraId="7FA3D409" w14:textId="77777777" w:rsidR="00BD688C" w:rsidRDefault="003C0083" w:rsidP="00B2675D">
      <w:pPr>
        <w:pStyle w:val="ListParagraph"/>
        <w:numPr>
          <w:ilvl w:val="0"/>
          <w:numId w:val="23"/>
        </w:numP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D688C">
        <w:rPr>
          <w:rFonts w:eastAsiaTheme="minorEastAsia"/>
        </w:rPr>
        <w:t xml:space="preserve"> </w:t>
      </w:r>
      <w:r w:rsidR="00BD688C">
        <w:t>adalah data aktual pada periode ke –i</w:t>
      </w:r>
    </w:p>
    <w:p w14:paraId="216D727B" w14:textId="6F3D244E" w:rsidR="00C67B21" w:rsidRDefault="003C0083" w:rsidP="00B2675D">
      <w:pPr>
        <w:pStyle w:val="ListParagraph"/>
        <w:numPr>
          <w:ilvl w:val="0"/>
          <w:numId w:val="23"/>
        </w:numPr>
      </w:pP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C67B21">
        <w:t xml:space="preserve"> adalah </w:t>
      </w:r>
      <w:r w:rsidR="0006100A">
        <w:t>data aktual pada period ke –i</w:t>
      </w:r>
    </w:p>
    <w:p w14:paraId="1AC8649F" w14:textId="71678F8D" w:rsidR="0006100A" w:rsidRPr="00D9102C" w:rsidRDefault="0006100A" w:rsidP="00B2675D">
      <w:pPr>
        <w:pStyle w:val="ListParagraph"/>
        <w:numPr>
          <w:ilvl w:val="0"/>
          <w:numId w:val="23"/>
        </w:numPr>
      </w:pPr>
      <m:oMath>
        <m:r>
          <w:rPr>
            <w:rFonts w:ascii="Cambria Math" w:hAnsi="Cambria Math"/>
          </w:rPr>
          <m:t>n</m:t>
        </m:r>
      </m:oMath>
      <w:r>
        <w:t xml:space="preserve"> adalah jumlah data</w:t>
      </w:r>
    </w:p>
    <w:p w14:paraId="5EDDADC8" w14:textId="77777777" w:rsidR="00C67B21" w:rsidRDefault="00C67B21" w:rsidP="008A52B2"/>
    <w:p w14:paraId="1385B867" w14:textId="5045CF41" w:rsidR="00BF1558" w:rsidRDefault="00BF1558" w:rsidP="00BF1558">
      <w:proofErr w:type="gramStart"/>
      <w:r>
        <w:t>Pengukuran  MAPE</w:t>
      </w:r>
      <w:proofErr w:type="gramEnd"/>
      <w:r>
        <w:t xml:space="preserve"> dalam melakukan analisa dapat dilihat pada tabel </w:t>
      </w:r>
      <w:r w:rsidR="005958D9">
        <w:fldChar w:fldCharType="begin"/>
      </w:r>
      <w:r w:rsidR="005958D9">
        <w:instrText xml:space="preserve"> REF tabel_mape \h </w:instrText>
      </w:r>
      <w:r w:rsidR="005958D9">
        <w:fldChar w:fldCharType="separate"/>
      </w:r>
      <w:r w:rsidR="005958D9">
        <w:t>2.</w:t>
      </w:r>
      <w:r w:rsidR="005958D9">
        <w:rPr>
          <w:noProof/>
        </w:rPr>
        <w:t>2</w:t>
      </w:r>
      <w:r w:rsidR="005958D9">
        <w:t xml:space="preserve"> </w:t>
      </w:r>
      <w:r w:rsidR="005958D9">
        <w:fldChar w:fldCharType="end"/>
      </w:r>
    </w:p>
    <w:p w14:paraId="793C53BA" w14:textId="08266D56" w:rsidR="006B4447" w:rsidRDefault="006B4447" w:rsidP="006B4447">
      <w:pPr>
        <w:pStyle w:val="ct"/>
      </w:pPr>
      <w:r>
        <w:t xml:space="preserve">Tabel </w:t>
      </w:r>
      <w:bookmarkStart w:id="45" w:name="tabel_mape"/>
      <w:r>
        <w:t>2.</w:t>
      </w:r>
      <w:r w:rsidR="0050320D">
        <w:rPr>
          <w:noProof/>
        </w:rPr>
        <w:fldChar w:fldCharType="begin"/>
      </w:r>
      <w:r w:rsidR="0050320D">
        <w:rPr>
          <w:noProof/>
        </w:rPr>
        <w:instrText xml:space="preserve"> SEQ tabel_2. \* ARABIC </w:instrText>
      </w:r>
      <w:r w:rsidR="0050320D">
        <w:rPr>
          <w:noProof/>
        </w:rPr>
        <w:fldChar w:fldCharType="separate"/>
      </w:r>
      <w:r w:rsidR="00097B22">
        <w:rPr>
          <w:noProof/>
        </w:rPr>
        <w:t>3</w:t>
      </w:r>
      <w:r w:rsidR="0050320D">
        <w:rPr>
          <w:noProof/>
        </w:rPr>
        <w:fldChar w:fldCharType="end"/>
      </w:r>
      <w:r>
        <w:t xml:space="preserve"> </w:t>
      </w:r>
      <w:bookmarkEnd w:id="45"/>
      <w:r>
        <w:t>akurasi nilai MAPE</w:t>
      </w:r>
    </w:p>
    <w:tbl>
      <w:tblPr>
        <w:tblStyle w:val="TableGrid"/>
        <w:tblW w:w="0" w:type="auto"/>
        <w:tblLook w:val="04A0" w:firstRow="1" w:lastRow="0" w:firstColumn="1" w:lastColumn="0" w:noHBand="0" w:noVBand="1"/>
      </w:tblPr>
      <w:tblGrid>
        <w:gridCol w:w="3964"/>
        <w:gridCol w:w="3964"/>
      </w:tblGrid>
      <w:tr w:rsidR="00BF1558" w14:paraId="79A33D30" w14:textId="77777777" w:rsidTr="00BF1558">
        <w:tc>
          <w:tcPr>
            <w:tcW w:w="3964" w:type="dxa"/>
          </w:tcPr>
          <w:p w14:paraId="503D2AE5" w14:textId="18502BF4" w:rsidR="00BF1558" w:rsidRDefault="00BF1558" w:rsidP="00BF1558">
            <w:pPr>
              <w:ind w:firstLine="0"/>
            </w:pPr>
            <w:r>
              <w:t>MAPE</w:t>
            </w:r>
          </w:p>
        </w:tc>
        <w:tc>
          <w:tcPr>
            <w:tcW w:w="3964" w:type="dxa"/>
          </w:tcPr>
          <w:p w14:paraId="55A36D41" w14:textId="278C09E6" w:rsidR="00BF1558" w:rsidRDefault="00BF1558" w:rsidP="00BF1558">
            <w:pPr>
              <w:ind w:firstLine="0"/>
            </w:pPr>
            <w:r>
              <w:t>Akurasi</w:t>
            </w:r>
          </w:p>
        </w:tc>
      </w:tr>
      <w:tr w:rsidR="00BF1558" w14:paraId="47CB2E3B" w14:textId="77777777" w:rsidTr="00BF1558">
        <w:tc>
          <w:tcPr>
            <w:tcW w:w="3964" w:type="dxa"/>
          </w:tcPr>
          <w:p w14:paraId="44811056" w14:textId="79DA6777" w:rsidR="00BF1558" w:rsidRDefault="00BF1558" w:rsidP="00BF1558">
            <w:pPr>
              <w:ind w:firstLine="0"/>
            </w:pPr>
            <w:r>
              <w:t>MAPE &lt; 10 %</w:t>
            </w:r>
          </w:p>
        </w:tc>
        <w:tc>
          <w:tcPr>
            <w:tcW w:w="3964" w:type="dxa"/>
          </w:tcPr>
          <w:p w14:paraId="265C8E48" w14:textId="79355528" w:rsidR="00BF1558" w:rsidRDefault="00A15F40" w:rsidP="00BF1558">
            <w:pPr>
              <w:ind w:firstLine="0"/>
            </w:pPr>
            <w:r>
              <w:t>Tinggi</w:t>
            </w:r>
          </w:p>
        </w:tc>
      </w:tr>
      <w:tr w:rsidR="00BF1558" w14:paraId="7BA6A9C3" w14:textId="77777777" w:rsidTr="00BF1558">
        <w:tc>
          <w:tcPr>
            <w:tcW w:w="3964" w:type="dxa"/>
          </w:tcPr>
          <w:p w14:paraId="4098E840" w14:textId="2CE62ABC" w:rsidR="00BF1558" w:rsidRDefault="00A15F40" w:rsidP="00BF1558">
            <w:pPr>
              <w:ind w:firstLine="0"/>
            </w:pPr>
            <w:r>
              <w:t xml:space="preserve">10 % </w:t>
            </w:r>
            <w:r>
              <w:rPr>
                <w:rFonts w:cs="Times New Roman"/>
              </w:rPr>
              <w:t>≥</w:t>
            </w:r>
            <w:r>
              <w:t xml:space="preserve"> </w:t>
            </w:r>
            <w:r w:rsidR="00BF1558">
              <w:t>MAPE</w:t>
            </w:r>
            <w:r>
              <w:t xml:space="preserve"> </w:t>
            </w:r>
            <w:r>
              <w:rPr>
                <w:rFonts w:cs="Times New Roman"/>
              </w:rPr>
              <w:t>≤ 50 %</w:t>
            </w:r>
          </w:p>
        </w:tc>
        <w:tc>
          <w:tcPr>
            <w:tcW w:w="3964" w:type="dxa"/>
          </w:tcPr>
          <w:p w14:paraId="4512C1EE" w14:textId="780FC953" w:rsidR="00BF1558" w:rsidRDefault="00A15F40" w:rsidP="00BF1558">
            <w:pPr>
              <w:ind w:firstLine="0"/>
            </w:pPr>
            <w:r>
              <w:t>Sedang</w:t>
            </w:r>
          </w:p>
        </w:tc>
      </w:tr>
      <w:tr w:rsidR="00BF1558" w14:paraId="29E77B60" w14:textId="77777777" w:rsidTr="00BF1558">
        <w:tc>
          <w:tcPr>
            <w:tcW w:w="3964" w:type="dxa"/>
          </w:tcPr>
          <w:p w14:paraId="4512D8B3" w14:textId="1DBD7A68" w:rsidR="00BF1558" w:rsidRDefault="00BF1558" w:rsidP="00BF1558">
            <w:pPr>
              <w:ind w:firstLine="0"/>
            </w:pPr>
            <w:r>
              <w:t>MAPE &gt; 50 %</w:t>
            </w:r>
          </w:p>
        </w:tc>
        <w:tc>
          <w:tcPr>
            <w:tcW w:w="3964" w:type="dxa"/>
          </w:tcPr>
          <w:p w14:paraId="7F102850" w14:textId="2D0FC07A" w:rsidR="00BF1558" w:rsidRDefault="00A15F40" w:rsidP="00BF1558">
            <w:pPr>
              <w:ind w:firstLine="0"/>
            </w:pPr>
            <w:r>
              <w:t>Rendah</w:t>
            </w:r>
          </w:p>
        </w:tc>
      </w:tr>
    </w:tbl>
    <w:p w14:paraId="00DDF9E5" w14:textId="77777777" w:rsidR="00BF1558" w:rsidRPr="008A52B2" w:rsidRDefault="00BF1558" w:rsidP="00BF1558">
      <w:pPr>
        <w:sectPr w:rsidR="00BF1558" w:rsidRPr="008A52B2" w:rsidSect="00FB1530">
          <w:headerReference w:type="default" r:id="rId26"/>
          <w:footerReference w:type="default" r:id="rId27"/>
          <w:pgSz w:w="11907" w:h="16840" w:code="9"/>
          <w:pgMar w:top="2268" w:right="1701" w:bottom="1701" w:left="2268" w:header="720" w:footer="720" w:gutter="0"/>
          <w:cols w:space="720"/>
          <w:docGrid w:linePitch="360"/>
        </w:sectPr>
      </w:pPr>
    </w:p>
    <w:p w14:paraId="47890308" w14:textId="77777777" w:rsidR="0054744C" w:rsidRDefault="00D6433E" w:rsidP="00FB16B7">
      <w:pPr>
        <w:pStyle w:val="BAB"/>
      </w:pPr>
      <w:bookmarkStart w:id="46" w:name="_Toc525893911"/>
      <w:bookmarkStart w:id="47" w:name="_Toc526322584"/>
      <w:r>
        <w:lastRenderedPageBreak/>
        <w:t>BAB III</w:t>
      </w:r>
      <w:r w:rsidR="00FA6EC6">
        <w:br/>
      </w:r>
      <w:r w:rsidR="00FB16B7">
        <w:t>ANALISA DAN PERANCANGAN</w:t>
      </w:r>
      <w:bookmarkEnd w:id="46"/>
      <w:bookmarkEnd w:id="47"/>
    </w:p>
    <w:p w14:paraId="6E4637D3" w14:textId="77777777" w:rsidR="00023AF8" w:rsidRDefault="00023AF8" w:rsidP="003120C7"/>
    <w:p w14:paraId="64F8E2DC" w14:textId="1D2A9873" w:rsidR="00404DFB" w:rsidRDefault="00404DFB" w:rsidP="00A4579F">
      <w:pPr>
        <w:pStyle w:val="31"/>
      </w:pPr>
      <w:bookmarkStart w:id="48" w:name="_Toc525893912"/>
      <w:bookmarkStart w:id="49" w:name="_Toc526322585"/>
      <w:r>
        <w:t>Analisa Kebutuhan</w:t>
      </w:r>
    </w:p>
    <w:p w14:paraId="0EC4562C" w14:textId="46604F33" w:rsidR="00404DFB" w:rsidRDefault="00404DFB" w:rsidP="00404DFB">
      <w:pPr>
        <w:pStyle w:val="311"/>
      </w:pPr>
      <w:r>
        <w:t>Software</w:t>
      </w:r>
    </w:p>
    <w:p w14:paraId="16E11650" w14:textId="07541878" w:rsidR="00635002" w:rsidRDefault="00635002" w:rsidP="00635002">
      <w:r>
        <w:t xml:space="preserve">Dalam pembuatan sistem, software yang digunakan adalah sebagai </w:t>
      </w:r>
      <w:proofErr w:type="gramStart"/>
      <w:r>
        <w:t>berikut :</w:t>
      </w:r>
      <w:proofErr w:type="gramEnd"/>
    </w:p>
    <w:p w14:paraId="403B6FFC" w14:textId="1B3CE31A" w:rsidR="00635002" w:rsidRDefault="00635002" w:rsidP="00B2675D">
      <w:pPr>
        <w:pStyle w:val="ListParagraph"/>
        <w:numPr>
          <w:ilvl w:val="4"/>
          <w:numId w:val="8"/>
        </w:numPr>
      </w:pPr>
      <w:r>
        <w:t>Windows 10 Pro 64-bit (10.0, Build 19041)</w:t>
      </w:r>
    </w:p>
    <w:p w14:paraId="09E10BCE" w14:textId="170F2D9C" w:rsidR="00635002" w:rsidRDefault="00635002" w:rsidP="00B2675D">
      <w:pPr>
        <w:pStyle w:val="ListParagraph"/>
        <w:numPr>
          <w:ilvl w:val="4"/>
          <w:numId w:val="8"/>
        </w:numPr>
      </w:pPr>
      <w:r>
        <w:t>Sublime text Version 3.2.2, Build 3211</w:t>
      </w:r>
    </w:p>
    <w:p w14:paraId="43D9D6B8" w14:textId="53452E5E" w:rsidR="00635002" w:rsidRDefault="00635002" w:rsidP="00B2675D">
      <w:pPr>
        <w:pStyle w:val="ListParagraph"/>
        <w:numPr>
          <w:ilvl w:val="4"/>
          <w:numId w:val="8"/>
        </w:numPr>
      </w:pPr>
      <w:r>
        <w:t>Xampp v3.2.4</w:t>
      </w:r>
    </w:p>
    <w:p w14:paraId="0D1A916C" w14:textId="400BEAE6" w:rsidR="00655EE4" w:rsidRDefault="00655EE4" w:rsidP="00B2675D">
      <w:pPr>
        <w:pStyle w:val="ListParagraph"/>
        <w:numPr>
          <w:ilvl w:val="4"/>
          <w:numId w:val="8"/>
        </w:numPr>
      </w:pPr>
      <w:r>
        <w:t>Chrome version 87.0.4280</w:t>
      </w:r>
    </w:p>
    <w:p w14:paraId="25C35FF6" w14:textId="381F3AAB" w:rsidR="00635002" w:rsidRDefault="00635002" w:rsidP="00B2675D">
      <w:pPr>
        <w:pStyle w:val="ListParagraph"/>
        <w:numPr>
          <w:ilvl w:val="4"/>
          <w:numId w:val="8"/>
        </w:numPr>
      </w:pPr>
      <w:r>
        <w:t>Python 3.8.3</w:t>
      </w:r>
    </w:p>
    <w:p w14:paraId="211A78EE" w14:textId="77777777" w:rsidR="00635002" w:rsidRDefault="00635002" w:rsidP="009D3DAD"/>
    <w:p w14:paraId="2417F6B5" w14:textId="5B629AEF" w:rsidR="00404DFB" w:rsidRDefault="00404DFB" w:rsidP="00404DFB">
      <w:pPr>
        <w:pStyle w:val="311"/>
      </w:pPr>
      <w:r>
        <w:t>Hardware</w:t>
      </w:r>
    </w:p>
    <w:p w14:paraId="4BBE3777" w14:textId="1E975512" w:rsidR="00404DFB" w:rsidRDefault="00404DFB" w:rsidP="00404DFB">
      <w:r>
        <w:t xml:space="preserve">Dalam pembuatan sistem, hardware yang digunakan adalah sebagai </w:t>
      </w:r>
      <w:proofErr w:type="gramStart"/>
      <w:r>
        <w:t>berikut :</w:t>
      </w:r>
      <w:proofErr w:type="gramEnd"/>
    </w:p>
    <w:p w14:paraId="663484FB" w14:textId="4CF309ED" w:rsidR="00404DFB" w:rsidRDefault="00404DFB" w:rsidP="00B2675D">
      <w:pPr>
        <w:pStyle w:val="ListParagraph"/>
        <w:numPr>
          <w:ilvl w:val="4"/>
          <w:numId w:val="8"/>
        </w:numPr>
      </w:pPr>
      <w:r>
        <w:t>Intel(R) Core™ i3-2328M CPU @ 2.20GHz</w:t>
      </w:r>
    </w:p>
    <w:p w14:paraId="2EA754BA" w14:textId="66F6A06E" w:rsidR="00404DFB" w:rsidRDefault="00404DFB" w:rsidP="00B2675D">
      <w:pPr>
        <w:pStyle w:val="ListParagraph"/>
        <w:numPr>
          <w:ilvl w:val="4"/>
          <w:numId w:val="8"/>
        </w:numPr>
      </w:pPr>
      <w:r>
        <w:t>RAM 2 GB</w:t>
      </w:r>
    </w:p>
    <w:p w14:paraId="766DA241" w14:textId="1A91CB64" w:rsidR="00404DFB" w:rsidRDefault="00404DFB" w:rsidP="00B2675D">
      <w:pPr>
        <w:pStyle w:val="ListParagraph"/>
        <w:numPr>
          <w:ilvl w:val="4"/>
          <w:numId w:val="8"/>
        </w:numPr>
      </w:pPr>
      <w:r>
        <w:t>Harddisk 500 GB</w:t>
      </w:r>
    </w:p>
    <w:p w14:paraId="4DD0CA50" w14:textId="77777777" w:rsidR="006514CE" w:rsidRDefault="006514CE" w:rsidP="006514CE"/>
    <w:p w14:paraId="4BE2CA2E" w14:textId="77777777" w:rsidR="00F862BB" w:rsidRDefault="00F862BB" w:rsidP="00A4579F">
      <w:pPr>
        <w:pStyle w:val="31"/>
      </w:pPr>
      <w:r>
        <w:t>Metodologi Penelitian</w:t>
      </w:r>
      <w:bookmarkEnd w:id="48"/>
      <w:bookmarkEnd w:id="49"/>
    </w:p>
    <w:p w14:paraId="09A98D18" w14:textId="77777777" w:rsidR="0013777A" w:rsidRPr="007A5184" w:rsidRDefault="0013777A" w:rsidP="00A4579F">
      <w:pPr>
        <w:pStyle w:val="311"/>
      </w:pPr>
      <w:bookmarkStart w:id="50" w:name="_Toc525893913"/>
      <w:bookmarkStart w:id="51" w:name="_Toc526322586"/>
      <w:r w:rsidRPr="007A5184">
        <w:t>Pengumpulan Data</w:t>
      </w:r>
      <w:bookmarkEnd w:id="50"/>
      <w:bookmarkEnd w:id="51"/>
    </w:p>
    <w:p w14:paraId="48969860" w14:textId="77777777" w:rsidR="0013777A" w:rsidRDefault="0013777A" w:rsidP="00A4579F">
      <w:pPr>
        <w:pStyle w:val="3210"/>
      </w:pPr>
      <w:r>
        <w:t>Wawancara</w:t>
      </w:r>
    </w:p>
    <w:p w14:paraId="54607FBA" w14:textId="4B49F7D8" w:rsidR="0013777A" w:rsidRDefault="0013777A" w:rsidP="0013777A">
      <w:pPr>
        <w:rPr>
          <w:rFonts w:asciiTheme="majorBidi" w:hAnsiTheme="majorBidi" w:cstheme="majorBidi"/>
          <w:color w:val="000000"/>
          <w:szCs w:val="24"/>
        </w:rPr>
      </w:pPr>
      <w:r w:rsidRPr="00924DC8">
        <w:rPr>
          <w:rFonts w:asciiTheme="majorBidi" w:hAnsiTheme="majorBidi" w:cstheme="majorBidi"/>
          <w:color w:val="000000"/>
          <w:szCs w:val="24"/>
        </w:rPr>
        <w:t xml:space="preserve">Metode ini dilakukan dengan cara tanya jawab yang dilakukan oleh peneliti dengan mengajukan beberapa pertanyaan kepada </w:t>
      </w:r>
      <w:r w:rsidRPr="009D7809">
        <w:rPr>
          <w:rFonts w:asciiTheme="majorBidi" w:hAnsiTheme="majorBidi" w:cstheme="majorBidi"/>
          <w:color w:val="000000"/>
          <w:szCs w:val="24"/>
        </w:rPr>
        <w:t xml:space="preserve">staf pengurus </w:t>
      </w:r>
      <w:r w:rsidR="006743EB">
        <w:rPr>
          <w:rFonts w:asciiTheme="majorBidi" w:hAnsiTheme="majorBidi" w:cstheme="majorBidi"/>
          <w:color w:val="000000"/>
          <w:szCs w:val="24"/>
        </w:rPr>
        <w:t>Rumah Sakit Daerah Buton</w:t>
      </w:r>
      <w:r w:rsidRPr="00924DC8">
        <w:rPr>
          <w:rFonts w:asciiTheme="majorBidi" w:hAnsiTheme="majorBidi" w:cstheme="majorBidi"/>
          <w:color w:val="000000"/>
          <w:szCs w:val="24"/>
        </w:rPr>
        <w:t xml:space="preserve"> mengenai sistem </w:t>
      </w:r>
      <w:r w:rsidR="006743EB">
        <w:rPr>
          <w:rFonts w:asciiTheme="majorBidi" w:hAnsiTheme="majorBidi" w:cstheme="majorBidi"/>
          <w:color w:val="000000"/>
          <w:szCs w:val="24"/>
        </w:rPr>
        <w:t>pengololaan obat guna</w:t>
      </w:r>
      <w:r w:rsidRPr="00924DC8">
        <w:rPr>
          <w:rFonts w:asciiTheme="majorBidi" w:hAnsiTheme="majorBidi" w:cstheme="majorBidi"/>
          <w:color w:val="000000"/>
          <w:szCs w:val="24"/>
        </w:rPr>
        <w:t xml:space="preserve"> memperoleh data, sehingga pene</w:t>
      </w:r>
      <w:r w:rsidR="006743EB">
        <w:rPr>
          <w:rFonts w:asciiTheme="majorBidi" w:hAnsiTheme="majorBidi" w:cstheme="majorBidi"/>
          <w:color w:val="000000"/>
          <w:szCs w:val="24"/>
        </w:rPr>
        <w:t xml:space="preserve">liti bisa merancang sistem </w:t>
      </w:r>
      <w:r w:rsidRPr="00924DC8">
        <w:rPr>
          <w:rFonts w:asciiTheme="majorBidi" w:hAnsiTheme="majorBidi" w:cstheme="majorBidi"/>
          <w:color w:val="000000"/>
          <w:szCs w:val="24"/>
        </w:rPr>
        <w:t xml:space="preserve">dengan menjadikan data yang diperoleh dari </w:t>
      </w:r>
      <w:proofErr w:type="gramStart"/>
      <w:r w:rsidRPr="00C67FB6">
        <w:rPr>
          <w:rFonts w:asciiTheme="majorBidi" w:hAnsiTheme="majorBidi" w:cstheme="majorBidi"/>
          <w:color w:val="000000"/>
          <w:szCs w:val="24"/>
        </w:rPr>
        <w:t xml:space="preserve">staf </w:t>
      </w:r>
      <w:r w:rsidRPr="00924DC8">
        <w:rPr>
          <w:rFonts w:asciiTheme="majorBidi" w:hAnsiTheme="majorBidi" w:cstheme="majorBidi"/>
          <w:color w:val="000000"/>
          <w:szCs w:val="24"/>
        </w:rPr>
        <w:t xml:space="preserve"> </w:t>
      </w:r>
      <w:r w:rsidRPr="00C67FB6">
        <w:rPr>
          <w:rFonts w:asciiTheme="majorBidi" w:hAnsiTheme="majorBidi" w:cstheme="majorBidi"/>
          <w:color w:val="000000"/>
          <w:szCs w:val="24"/>
        </w:rPr>
        <w:t>tersebut</w:t>
      </w:r>
      <w:proofErr w:type="gramEnd"/>
      <w:r w:rsidRPr="00C67FB6">
        <w:rPr>
          <w:rFonts w:asciiTheme="majorBidi" w:hAnsiTheme="majorBidi" w:cstheme="majorBidi"/>
          <w:color w:val="000000"/>
          <w:szCs w:val="24"/>
        </w:rPr>
        <w:t xml:space="preserve"> </w:t>
      </w:r>
      <w:r w:rsidRPr="00924DC8">
        <w:rPr>
          <w:rFonts w:asciiTheme="majorBidi" w:hAnsiTheme="majorBidi" w:cstheme="majorBidi"/>
          <w:color w:val="000000"/>
          <w:szCs w:val="24"/>
        </w:rPr>
        <w:t>sebagai rujukan</w:t>
      </w:r>
    </w:p>
    <w:p w14:paraId="1510EF25" w14:textId="77777777" w:rsidR="0013777A" w:rsidRPr="005E44B3" w:rsidRDefault="0013777A" w:rsidP="0013777A">
      <w:pPr>
        <w:rPr>
          <w:rFonts w:asciiTheme="majorBidi" w:hAnsiTheme="majorBidi" w:cstheme="majorBidi"/>
          <w:color w:val="000000"/>
          <w:szCs w:val="24"/>
        </w:rPr>
      </w:pPr>
    </w:p>
    <w:p w14:paraId="45B3197C" w14:textId="77777777" w:rsidR="0013777A" w:rsidRDefault="0013777A" w:rsidP="00A4579F">
      <w:pPr>
        <w:pStyle w:val="3210"/>
      </w:pPr>
      <w:r>
        <w:t>Studi Pustaka</w:t>
      </w:r>
    </w:p>
    <w:p w14:paraId="02E588FC" w14:textId="77777777" w:rsidR="0013777A" w:rsidRDefault="0013777A" w:rsidP="0013777A">
      <w:r w:rsidRPr="000A0732">
        <w:t xml:space="preserve">Metode ini dilakukan dengan </w:t>
      </w:r>
      <w:proofErr w:type="gramStart"/>
      <w:r w:rsidRPr="000A0732">
        <w:t>cara</w:t>
      </w:r>
      <w:proofErr w:type="gramEnd"/>
      <w:r w:rsidRPr="000A0732">
        <w:t xml:space="preserve"> menggali in</w:t>
      </w:r>
      <w:r w:rsidRPr="00D62BBB">
        <w:rPr>
          <w:i/>
          <w:iCs/>
        </w:rPr>
        <w:t>form</w:t>
      </w:r>
      <w:r w:rsidRPr="000A0732">
        <w:t>asi dari berbagai buku-buku, artikel-artikel, catatan-catatan, literatur-literatur, laporan-laporan dan sebagainya yang berhubungan dengan penelitian yang dilakukan.</w:t>
      </w:r>
    </w:p>
    <w:p w14:paraId="3AC4E458" w14:textId="77777777" w:rsidR="0013777A" w:rsidRPr="000A0732" w:rsidRDefault="0013777A" w:rsidP="0013777A">
      <w:pPr>
        <w:shd w:val="clear" w:color="auto" w:fill="FFFFFF"/>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25" w:hanging="425"/>
        <w:rPr>
          <w:rFonts w:asciiTheme="majorBidi" w:hAnsiTheme="majorBidi" w:cstheme="majorBidi"/>
          <w:color w:val="000000"/>
          <w:szCs w:val="24"/>
        </w:rPr>
      </w:pPr>
    </w:p>
    <w:p w14:paraId="2E78D1AC" w14:textId="77777777" w:rsidR="0013777A" w:rsidRPr="007A5184" w:rsidRDefault="0013777A" w:rsidP="00A4579F">
      <w:pPr>
        <w:pStyle w:val="311"/>
      </w:pPr>
      <w:bookmarkStart w:id="52" w:name="_Toc525893914"/>
      <w:bookmarkStart w:id="53" w:name="_Toc526322587"/>
      <w:r w:rsidRPr="007A5184">
        <w:t>Metode Pengembangan Sistem</w:t>
      </w:r>
      <w:bookmarkEnd w:id="52"/>
      <w:bookmarkEnd w:id="53"/>
    </w:p>
    <w:p w14:paraId="6C108BD3" w14:textId="77777777" w:rsidR="0013777A" w:rsidRPr="003F4AF1" w:rsidRDefault="0013777A" w:rsidP="0013777A">
      <w:r>
        <w:t xml:space="preserve">Di dalam pengembangan sistem, peneliti menggunakan model </w:t>
      </w:r>
      <w:r>
        <w:rPr>
          <w:i/>
          <w:iCs/>
        </w:rPr>
        <w:t xml:space="preserve">waterfall modified, </w:t>
      </w:r>
      <w:r>
        <w:t>yang terdiri dari beberapa bagian diantaranya:</w:t>
      </w:r>
    </w:p>
    <w:p w14:paraId="51D0FD69" w14:textId="77777777" w:rsidR="0013777A" w:rsidRDefault="0013777A" w:rsidP="00A4579F">
      <w:pPr>
        <w:pStyle w:val="3210"/>
      </w:pPr>
      <w:r>
        <w:t>Analisa Sistem</w:t>
      </w:r>
    </w:p>
    <w:p w14:paraId="7E6151E7" w14:textId="11C5C711" w:rsidR="0013777A" w:rsidRDefault="0013777A" w:rsidP="00B240AB">
      <w:r w:rsidRPr="00924DC8">
        <w:t>Pada kegiatan ini, peneliti mengidentifikasi masalah-masalah yang berkaitan dengan pembuatan sistem rekomendasi.</w:t>
      </w:r>
    </w:p>
    <w:p w14:paraId="769014DC" w14:textId="77777777" w:rsidR="0013777A" w:rsidRDefault="0013777A" w:rsidP="00A4579F">
      <w:pPr>
        <w:pStyle w:val="3210"/>
      </w:pPr>
      <w:r>
        <w:t>Desain</w:t>
      </w:r>
    </w:p>
    <w:p w14:paraId="356E3FE1" w14:textId="43D19E24" w:rsidR="00B240AB" w:rsidRDefault="0013777A" w:rsidP="00D446D7">
      <w:r>
        <w:t xml:space="preserve">Pada kegiatan ini, peneliti </w:t>
      </w:r>
      <w:proofErr w:type="gramStart"/>
      <w:r>
        <w:t>akan</w:t>
      </w:r>
      <w:proofErr w:type="gramEnd"/>
      <w:r>
        <w:t xml:space="preserve"> </w:t>
      </w:r>
      <w:r w:rsidRPr="00924DC8">
        <w:t>mendesain</w:t>
      </w:r>
      <w:r>
        <w:t xml:space="preserve"> sebuah permodel sistem yang sesuai dengan analisa yang telah </w:t>
      </w:r>
      <w:r w:rsidR="00657855">
        <w:t>dilakukan</w:t>
      </w:r>
      <w:r>
        <w:t xml:space="preserve">. Dan selain itu, di kegiatan ini peneliti juga </w:t>
      </w:r>
      <w:proofErr w:type="gramStart"/>
      <w:r>
        <w:t>akan</w:t>
      </w:r>
      <w:proofErr w:type="gramEnd"/>
      <w:r>
        <w:t xml:space="preserve"> mendesain sebuah </w:t>
      </w:r>
      <w:r w:rsidR="005B47BA" w:rsidRPr="005B47BA">
        <w:rPr>
          <w:i/>
          <w:iCs/>
        </w:rPr>
        <w:t>user</w:t>
      </w:r>
      <w:r>
        <w:rPr>
          <w:i/>
          <w:iCs/>
        </w:rPr>
        <w:t xml:space="preserve"> interface </w:t>
      </w:r>
      <w:r>
        <w:t xml:space="preserve">yang </w:t>
      </w:r>
      <w:r w:rsidR="00657855">
        <w:t>digunakan</w:t>
      </w:r>
      <w:r>
        <w:t xml:space="preserve"> untuk tampilan pengimplementasian sistem.</w:t>
      </w:r>
    </w:p>
    <w:p w14:paraId="3FB87171" w14:textId="77777777" w:rsidR="00D446D7" w:rsidRDefault="00D446D7" w:rsidP="00D446D7">
      <w:pPr>
        <w:ind w:firstLine="0"/>
        <w:sectPr w:rsidR="00D446D7" w:rsidSect="00FB1530">
          <w:headerReference w:type="default" r:id="rId28"/>
          <w:footerReference w:type="default" r:id="rId29"/>
          <w:pgSz w:w="11907" w:h="16840" w:code="9"/>
          <w:pgMar w:top="2268" w:right="1701" w:bottom="1701" w:left="2268" w:header="720" w:footer="720" w:gutter="0"/>
          <w:cols w:space="720"/>
          <w:docGrid w:linePitch="360"/>
        </w:sectPr>
      </w:pPr>
    </w:p>
    <w:p w14:paraId="6944AF53" w14:textId="77777777" w:rsidR="0013777A" w:rsidRDefault="0013777A" w:rsidP="00A4579F">
      <w:pPr>
        <w:pStyle w:val="3210"/>
      </w:pPr>
      <w:r>
        <w:lastRenderedPageBreak/>
        <w:t>Pengkodean</w:t>
      </w:r>
    </w:p>
    <w:p w14:paraId="24CE261D" w14:textId="0D29644E" w:rsidR="0013777A" w:rsidRDefault="0013777A" w:rsidP="00B240AB">
      <w:r w:rsidRPr="00924DC8">
        <w:t xml:space="preserve">Pada kegiatan ini, peneliti melakukan penulisan </w:t>
      </w:r>
      <w:r w:rsidRPr="00924DC8">
        <w:rPr>
          <w:i/>
        </w:rPr>
        <w:t>script</w:t>
      </w:r>
      <w:r>
        <w:rPr>
          <w:i/>
        </w:rPr>
        <w:t xml:space="preserve">. </w:t>
      </w:r>
      <w:r>
        <w:rPr>
          <w:iCs/>
        </w:rPr>
        <w:t>Adapun</w:t>
      </w:r>
      <w:r>
        <w:rPr>
          <w:i/>
        </w:rPr>
        <w:t xml:space="preserve"> Script </w:t>
      </w:r>
      <w:r>
        <w:rPr>
          <w:iCs/>
        </w:rPr>
        <w:t xml:space="preserve">yang di pakai di antaranya adalah mysql, html, </w:t>
      </w:r>
      <w:r w:rsidR="003772CC">
        <w:rPr>
          <w:iCs/>
        </w:rPr>
        <w:t>pyton</w:t>
      </w:r>
      <w:r>
        <w:rPr>
          <w:iCs/>
        </w:rPr>
        <w:t>, javascript</w:t>
      </w:r>
      <w:r w:rsidRPr="00924DC8">
        <w:t xml:space="preserve"> ke dalam sebuah s</w:t>
      </w:r>
      <w:r w:rsidRPr="00924DC8">
        <w:rPr>
          <w:i/>
        </w:rPr>
        <w:t xml:space="preserve">oftware programming </w:t>
      </w:r>
      <w:r w:rsidRPr="00924DC8">
        <w:t>untuk menghasilkan sistem yang telah di</w:t>
      </w:r>
      <w:r>
        <w:t xml:space="preserve"> </w:t>
      </w:r>
      <w:r w:rsidRPr="00924DC8">
        <w:t>desain</w:t>
      </w:r>
      <w:r w:rsidR="00B240AB">
        <w:t>.</w:t>
      </w:r>
    </w:p>
    <w:p w14:paraId="1398FCA1" w14:textId="77777777" w:rsidR="0013777A" w:rsidRDefault="0013777A" w:rsidP="00A4579F">
      <w:pPr>
        <w:pStyle w:val="3210"/>
      </w:pPr>
      <w:r>
        <w:t>Pengujian Sistem</w:t>
      </w:r>
    </w:p>
    <w:p w14:paraId="4DB24A8C" w14:textId="6F207B03" w:rsidR="00F862BB" w:rsidRDefault="0013777A" w:rsidP="0013777A">
      <w:r w:rsidRPr="00924DC8">
        <w:t>Pada kegiatan ini, peneliti melakukan pengujian terhadap sistem dan mengimplementasikan sistem yang telah dibuat</w:t>
      </w:r>
    </w:p>
    <w:p w14:paraId="47E871E1" w14:textId="77777777" w:rsidR="001355CE" w:rsidRDefault="001355CE" w:rsidP="0013777A"/>
    <w:p w14:paraId="16D88567" w14:textId="77777777" w:rsidR="00400065" w:rsidRPr="00D630B1" w:rsidRDefault="0071478F" w:rsidP="00A4579F">
      <w:pPr>
        <w:pStyle w:val="31"/>
      </w:pPr>
      <w:bookmarkStart w:id="54" w:name="_Toc525893915"/>
      <w:bookmarkStart w:id="55" w:name="_Toc526322588"/>
      <w:r w:rsidRPr="00D630B1">
        <w:t>Deskripsi Tugas Akhir</w:t>
      </w:r>
      <w:bookmarkEnd w:id="54"/>
      <w:bookmarkEnd w:id="55"/>
    </w:p>
    <w:p w14:paraId="32E6B619" w14:textId="21A29B0A" w:rsidR="003E1728" w:rsidRPr="00B777A8" w:rsidRDefault="00023AF8" w:rsidP="001F358C">
      <w:r>
        <w:t xml:space="preserve">Dalam tugas akhir ini, </w:t>
      </w:r>
      <w:proofErr w:type="gramStart"/>
      <w:r>
        <w:t>akan</w:t>
      </w:r>
      <w:proofErr w:type="gramEnd"/>
      <w:r>
        <w:t xml:space="preserve"> menghasilkan sebuah sistem </w:t>
      </w:r>
      <w:r w:rsidR="001F358C">
        <w:t>pengolahan data pembelian obat</w:t>
      </w:r>
      <w:r>
        <w:t xml:space="preserve"> yang di peruntukan kepada</w:t>
      </w:r>
      <w:r w:rsidR="005401AF">
        <w:t xml:space="preserve"> </w:t>
      </w:r>
      <w:r w:rsidR="001F358C">
        <w:t>apoteker</w:t>
      </w:r>
      <w:r>
        <w:t xml:space="preserve"> </w:t>
      </w:r>
      <w:r w:rsidR="001F358C">
        <w:t>Rumah Sakit Daerah Buton</w:t>
      </w:r>
      <w:r>
        <w:t xml:space="preserve">. Di dalam sistem </w:t>
      </w:r>
      <w:r w:rsidR="001F358C">
        <w:t>pengolahana obat</w:t>
      </w:r>
      <w:r>
        <w:t xml:space="preserve"> ini, </w:t>
      </w:r>
      <w:r w:rsidR="00447ACC">
        <w:t xml:space="preserve">data </w:t>
      </w:r>
      <w:r>
        <w:t xml:space="preserve">yang </w:t>
      </w:r>
      <w:r w:rsidR="00657855">
        <w:t>digunakan</w:t>
      </w:r>
      <w:r w:rsidR="00447ACC">
        <w:t xml:space="preserve"> adalah</w:t>
      </w:r>
      <w:r w:rsidR="001F358C">
        <w:t xml:space="preserve"> data transaksi obat dari bulan Januari – bulan Desember 2019. Dalam melakukan pengolahan data, sistem menggunakan 2 algoritma yakni algoritma apriori dan algoritma regresi linar, seperti yang di tujukan pada gambar </w:t>
      </w:r>
      <w:r w:rsidR="001F358C">
        <w:fldChar w:fldCharType="begin"/>
      </w:r>
      <w:r w:rsidR="001F358C">
        <w:instrText xml:space="preserve"> REF desain_sistem \h </w:instrText>
      </w:r>
      <w:r w:rsidR="001F358C">
        <w:fldChar w:fldCharType="separate"/>
      </w:r>
      <w:r w:rsidR="008B75CA">
        <w:t>3.</w:t>
      </w:r>
      <w:r w:rsidR="008B75CA">
        <w:rPr>
          <w:noProof/>
        </w:rPr>
        <w:t>1</w:t>
      </w:r>
      <w:r w:rsidR="008B75CA">
        <w:t xml:space="preserve"> </w:t>
      </w:r>
      <w:r w:rsidR="001F358C">
        <w:fldChar w:fldCharType="end"/>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41"/>
        <w:gridCol w:w="3987"/>
      </w:tblGrid>
      <w:tr w:rsidR="00324F18" w14:paraId="266E12F7" w14:textId="77777777" w:rsidTr="00324F18">
        <w:tc>
          <w:tcPr>
            <w:tcW w:w="4508" w:type="dxa"/>
          </w:tcPr>
          <w:p w14:paraId="031E45A9" w14:textId="77777777" w:rsidR="00324F18" w:rsidRDefault="00324F18" w:rsidP="00324F18">
            <w:pPr>
              <w:spacing w:line="360" w:lineRule="auto"/>
              <w:jc w:val="center"/>
              <w:rPr>
                <w:noProof/>
              </w:rPr>
            </w:pPr>
            <w:r>
              <w:rPr>
                <w:noProof/>
              </w:rPr>
              <w:lastRenderedPageBreak/>
              <w:t>Regresi Linear</w:t>
            </w:r>
            <w:r>
              <w:rPr>
                <w:noProof/>
              </w:rPr>
              <w:drawing>
                <wp:inline distT="0" distB="0" distL="0" distR="0" wp14:anchorId="67DA494C" wp14:editId="3C3AD1F6">
                  <wp:extent cx="2230755" cy="5332021"/>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6152" cy="5344920"/>
                          </a:xfrm>
                          <a:prstGeom prst="rect">
                            <a:avLst/>
                          </a:prstGeom>
                          <a:noFill/>
                        </pic:spPr>
                      </pic:pic>
                    </a:graphicData>
                  </a:graphic>
                </wp:inline>
              </w:drawing>
            </w:r>
          </w:p>
        </w:tc>
        <w:tc>
          <w:tcPr>
            <w:tcW w:w="4509" w:type="dxa"/>
          </w:tcPr>
          <w:p w14:paraId="3B630E48" w14:textId="77777777" w:rsidR="00324F18" w:rsidRDefault="00324F18" w:rsidP="00324F18">
            <w:pPr>
              <w:spacing w:line="360" w:lineRule="auto"/>
              <w:jc w:val="center"/>
              <w:rPr>
                <w:noProof/>
              </w:rPr>
            </w:pPr>
            <w:r>
              <w:rPr>
                <w:noProof/>
              </w:rPr>
              <w:t>Apriori</w:t>
            </w:r>
          </w:p>
          <w:p w14:paraId="6227A83D" w14:textId="77777777" w:rsidR="00324F18" w:rsidRDefault="00324F18" w:rsidP="00324F18">
            <w:pPr>
              <w:jc w:val="center"/>
              <w:rPr>
                <w:noProof/>
              </w:rPr>
            </w:pPr>
            <w:r w:rsidRPr="009522B3">
              <w:rPr>
                <w:noProof/>
              </w:rPr>
              <w:drawing>
                <wp:inline distT="0" distB="0" distL="0" distR="0" wp14:anchorId="37958CAE" wp14:editId="7F42BF88">
                  <wp:extent cx="2000529" cy="51823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00529" cy="5182323"/>
                          </a:xfrm>
                          <a:prstGeom prst="rect">
                            <a:avLst/>
                          </a:prstGeom>
                        </pic:spPr>
                      </pic:pic>
                    </a:graphicData>
                  </a:graphic>
                </wp:inline>
              </w:drawing>
            </w:r>
          </w:p>
        </w:tc>
      </w:tr>
    </w:tbl>
    <w:p w14:paraId="2D0A7DA3" w14:textId="3EBAB9D2" w:rsidR="006A4430" w:rsidRDefault="006A4430" w:rsidP="00AA07F7">
      <w:pPr>
        <w:pStyle w:val="posisigambar"/>
      </w:pPr>
    </w:p>
    <w:p w14:paraId="1303FC2A" w14:textId="4E994BC8" w:rsidR="001D4BF0" w:rsidRPr="00772E6B" w:rsidRDefault="00AA07F7" w:rsidP="004879E1">
      <w:pPr>
        <w:pStyle w:val="Caption"/>
      </w:pPr>
      <w:bookmarkStart w:id="56" w:name="flowchart"/>
      <w:bookmarkStart w:id="57" w:name="_Toc525893932"/>
      <w:bookmarkStart w:id="58" w:name="_Toc58906465"/>
      <w:r>
        <w:t xml:space="preserve">Gambar </w:t>
      </w:r>
      <w:bookmarkStart w:id="59" w:name="short_gambar_flowchart_1"/>
      <w:bookmarkStart w:id="60" w:name="desain_sistem"/>
      <w:r w:rsidR="00F8074A">
        <w:t>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1</w:t>
      </w:r>
      <w:r w:rsidR="00AF6DC1">
        <w:rPr>
          <w:noProof/>
        </w:rPr>
        <w:fldChar w:fldCharType="end"/>
      </w:r>
      <w:bookmarkEnd w:id="56"/>
      <w:bookmarkEnd w:id="59"/>
      <w:r>
        <w:t xml:space="preserve"> </w:t>
      </w:r>
      <w:bookmarkEnd w:id="57"/>
      <w:bookmarkEnd w:id="60"/>
      <w:r w:rsidR="00772E6B">
        <w:rPr>
          <w:iCs/>
        </w:rPr>
        <w:t>desain sistem</w:t>
      </w:r>
      <w:bookmarkEnd w:id="58"/>
    </w:p>
    <w:p w14:paraId="3DEE4B72" w14:textId="39BF6495" w:rsidR="00C24033" w:rsidRDefault="00AA07F7" w:rsidP="0070709E">
      <w:r>
        <w:fldChar w:fldCharType="begin"/>
      </w:r>
      <w:r>
        <w:instrText xml:space="preserve"> REF flowchart \h </w:instrText>
      </w:r>
      <w:r>
        <w:fldChar w:fldCharType="separate"/>
      </w:r>
      <w:r w:rsidR="008B75CA">
        <w:t>Gambar 3.</w:t>
      </w:r>
      <w:r w:rsidR="008B75CA">
        <w:rPr>
          <w:noProof/>
        </w:rPr>
        <w:t>1</w:t>
      </w:r>
      <w:r>
        <w:fldChar w:fldCharType="end"/>
      </w:r>
      <w:r>
        <w:t xml:space="preserve"> </w:t>
      </w:r>
      <w:r w:rsidR="00C67E3D">
        <w:t>menjelaskan proses</w:t>
      </w:r>
      <w:r w:rsidR="003F11ED">
        <w:t xml:space="preserve"> pengolahan data pembelian obat yang </w:t>
      </w:r>
      <w:proofErr w:type="gramStart"/>
      <w:r w:rsidR="003F11ED">
        <w:t>akan</w:t>
      </w:r>
      <w:proofErr w:type="gramEnd"/>
      <w:r w:rsidR="003F11ED">
        <w:t xml:space="preserve"> di lakukan dalam sistem. Dalam pengolahan data, sistem menggunakan 2 algoritma yaitu algoritma apriori dan algoritma regresi linear.</w:t>
      </w:r>
      <w:r w:rsidR="00C35807">
        <w:t xml:space="preserve"> K</w:t>
      </w:r>
      <w:r w:rsidR="003F11ED">
        <w:t>e</w:t>
      </w:r>
      <w:r w:rsidR="00C35807">
        <w:t xml:space="preserve"> </w:t>
      </w:r>
      <w:r w:rsidR="003F11ED">
        <w:t xml:space="preserve">2 </w:t>
      </w:r>
      <w:r w:rsidR="00C35807">
        <w:t>algoritma itu digunakan dengan maksud dan tujuan yang berbeda</w:t>
      </w:r>
      <w:r w:rsidR="003F11ED">
        <w:t xml:space="preserve">, </w:t>
      </w:r>
      <w:r w:rsidR="00C35807">
        <w:t>dimana algoritma apriori digunakan untuk mengetahun informasi pola pembelian obat pada Rumah Sakit Daerah Buton, dan algoritma regresi linear digunakan untuk</w:t>
      </w:r>
      <w:r w:rsidR="003F11ED">
        <w:t xml:space="preserve"> </w:t>
      </w:r>
      <w:r w:rsidR="00C35807">
        <w:t>memprediksi pembelian obat di Rumah Sakit Daerah Buton.</w:t>
      </w:r>
      <w:r w:rsidR="005D0406">
        <w:t xml:space="preserve"> Untuk proses algoritma regresi linear, diawali dengan proses </w:t>
      </w:r>
      <w:r w:rsidR="005D0406">
        <w:lastRenderedPageBreak/>
        <w:t xml:space="preserve">pengimputan data, selanjutnya data tersebut </w:t>
      </w:r>
      <w:proofErr w:type="gramStart"/>
      <w:r w:rsidR="005D0406">
        <w:t>akan</w:t>
      </w:r>
      <w:proofErr w:type="gramEnd"/>
      <w:r w:rsidR="005D0406">
        <w:t xml:space="preserve"> dilakukan proses </w:t>
      </w:r>
      <w:r w:rsidR="005D0406">
        <w:rPr>
          <w:i/>
        </w:rPr>
        <w:t>cleaning</w:t>
      </w:r>
      <w:r w:rsidR="005D0406">
        <w:t xml:space="preserve">, atau lebih sering disebut dengan prosers </w:t>
      </w:r>
      <w:r w:rsidR="005D0406">
        <w:rPr>
          <w:i/>
        </w:rPr>
        <w:t>prepro</w:t>
      </w:r>
      <w:r w:rsidR="005375D0">
        <w:rPr>
          <w:i/>
        </w:rPr>
        <w:t xml:space="preserve">cessing </w:t>
      </w:r>
      <w:r w:rsidR="005375D0">
        <w:t xml:space="preserve">data. Setelah proses </w:t>
      </w:r>
      <w:r w:rsidR="005375D0">
        <w:rPr>
          <w:i/>
        </w:rPr>
        <w:t>preprocessing</w:t>
      </w:r>
      <w:r w:rsidR="005375D0">
        <w:t xml:space="preserve"> data selesai, selanjutnya dilakukan proses perhitungan nilai x</w:t>
      </w:r>
      <w:proofErr w:type="gramStart"/>
      <w:r w:rsidR="005375D0">
        <w:t>,y</w:t>
      </w:r>
      <w:proofErr w:type="gramEnd"/>
      <w:r w:rsidR="005375D0">
        <w:t xml:space="preserve">(waktu periode dan produksi), setelah itu dilakukan proses menghitung nilia a,b yaitu nilai koefisien dan nilai konstanta. Setelah nilai koefisien dan konstanta ditemukan, selanjutnya </w:t>
      </w:r>
      <w:proofErr w:type="gramStart"/>
      <w:r w:rsidR="005375D0">
        <w:t>akan</w:t>
      </w:r>
      <w:proofErr w:type="gramEnd"/>
      <w:r w:rsidR="005375D0">
        <w:t xml:space="preserve"> dilakukan proses perhitugan nilai y atau nilai regresinya. Hasil dari nilai regresi inilah yang selanjutnya </w:t>
      </w:r>
      <w:proofErr w:type="gramStart"/>
      <w:r w:rsidR="005375D0">
        <w:t>akan</w:t>
      </w:r>
      <w:proofErr w:type="gramEnd"/>
      <w:r w:rsidR="005375D0">
        <w:t xml:space="preserve"> ditampilkan sebagai hasil prediksi untuk pembelian obat pada Rumah Sakit Daerah Buton. Dan untuk proses algoritma apriori, diawali dengan</w:t>
      </w:r>
      <w:r w:rsidR="00A858C4">
        <w:t xml:space="preserve"> proses pengimputan data, setelah itu dilakukan proses </w:t>
      </w:r>
      <w:r w:rsidR="00A858C4">
        <w:rPr>
          <w:i/>
        </w:rPr>
        <w:t xml:space="preserve">cleaning </w:t>
      </w:r>
      <w:r w:rsidR="00A858C4">
        <w:t xml:space="preserve">atau </w:t>
      </w:r>
      <w:r w:rsidR="00A858C4">
        <w:rPr>
          <w:i/>
        </w:rPr>
        <w:t>preprocessing</w:t>
      </w:r>
      <w:r w:rsidR="00A858C4">
        <w:t xml:space="preserve">. </w:t>
      </w:r>
      <w:r w:rsidR="0070709E">
        <w:t xml:space="preserve">Setelah </w:t>
      </w:r>
      <w:r w:rsidR="0070709E">
        <w:rPr>
          <w:i/>
        </w:rPr>
        <w:t xml:space="preserve">preprocessing </w:t>
      </w:r>
      <w:r w:rsidR="0070709E">
        <w:t xml:space="preserve">selesai dilakukan, selanjutnya dilakukan proses pengolahan data menggunakan algoritma apriori dengan menggunakan </w:t>
      </w:r>
      <w:r w:rsidR="00081311">
        <w:t>persamaan</w:t>
      </w:r>
      <w:r w:rsidR="0070709E">
        <w:t xml:space="preserve"> </w:t>
      </w:r>
      <w:r w:rsidR="0070709E">
        <w:softHyphen/>
      </w:r>
      <w:r w:rsidR="00081311">
        <w:fldChar w:fldCharType="begin"/>
      </w:r>
      <w:r w:rsidR="00081311">
        <w:instrText xml:space="preserve"> REF rumus_support_apriori \h </w:instrText>
      </w:r>
      <w:r w:rsidR="00081311">
        <w:fldChar w:fldCharType="separate"/>
      </w:r>
      <w:r w:rsidR="00081311">
        <w:rPr>
          <w:rFonts w:cs="Times New Roman"/>
          <w:noProof/>
        </w:rPr>
        <w:t>4</w:t>
      </w:r>
      <w:r w:rsidR="00081311">
        <w:fldChar w:fldCharType="end"/>
      </w:r>
      <w:r w:rsidR="00081311">
        <w:t xml:space="preserve"> dan persamaan </w:t>
      </w:r>
      <w:r w:rsidR="00081311">
        <w:fldChar w:fldCharType="begin"/>
      </w:r>
      <w:r w:rsidR="00081311">
        <w:instrText xml:space="preserve"> REF rumus_confidence_apriori \h </w:instrText>
      </w:r>
      <w:r w:rsidR="00081311">
        <w:fldChar w:fldCharType="separate"/>
      </w:r>
      <w:r w:rsidR="00081311">
        <w:rPr>
          <w:rFonts w:cs="Times New Roman"/>
          <w:noProof/>
        </w:rPr>
        <w:t>5</w:t>
      </w:r>
      <w:r w:rsidR="00081311">
        <w:fldChar w:fldCharType="end"/>
      </w:r>
      <w:r w:rsidR="00081311">
        <w:t xml:space="preserve"> </w:t>
      </w:r>
      <w:r w:rsidR="0070709E" w:rsidRPr="0070709E">
        <w:rPr>
          <w:highlight w:val="yellow"/>
        </w:rPr>
        <w:softHyphen/>
      </w:r>
      <w:r w:rsidR="0070709E">
        <w:t xml:space="preserve">. Hasil yang diperolah dari perhitungan algorima apriori ini yang selanjutnya </w:t>
      </w:r>
      <w:proofErr w:type="gramStart"/>
      <w:r w:rsidR="0070709E">
        <w:t>akan</w:t>
      </w:r>
      <w:proofErr w:type="gramEnd"/>
      <w:r w:rsidR="0070709E">
        <w:t xml:space="preserve"> ditampilkan sebagain pola pembelian obat pada Rumah Sakit Daerah Buton.</w:t>
      </w:r>
    </w:p>
    <w:p w14:paraId="65560092" w14:textId="77777777" w:rsidR="00B35D11" w:rsidRPr="0086544E" w:rsidRDefault="00B35D11" w:rsidP="004565D5">
      <w:pPr>
        <w:ind w:firstLine="0"/>
      </w:pPr>
    </w:p>
    <w:p w14:paraId="13BF1227" w14:textId="15DDCD39" w:rsidR="00400065" w:rsidRDefault="00EB381D" w:rsidP="00A4579F">
      <w:pPr>
        <w:pStyle w:val="31"/>
      </w:pPr>
      <w:bookmarkStart w:id="61" w:name="_Toc525893917"/>
      <w:bookmarkStart w:id="62" w:name="_Toc526322590"/>
      <w:r>
        <w:t>Diagram</w:t>
      </w:r>
      <w:r w:rsidR="00400065">
        <w:t xml:space="preserve"> Perancangan</w:t>
      </w:r>
      <w:bookmarkEnd w:id="61"/>
      <w:bookmarkEnd w:id="62"/>
    </w:p>
    <w:p w14:paraId="24280E14" w14:textId="7AE270B0" w:rsidR="00963BF0" w:rsidRPr="00CC2A3C" w:rsidRDefault="00964F0A" w:rsidP="00A4579F">
      <w:pPr>
        <w:pStyle w:val="311"/>
      </w:pPr>
      <w:bookmarkStart w:id="63" w:name="_Toc525893918"/>
      <w:bookmarkStart w:id="64" w:name="_Toc526322591"/>
      <w:r w:rsidRPr="00CC2A3C">
        <w:rPr>
          <w:i/>
          <w:iCs/>
        </w:rPr>
        <w:t>Use case</w:t>
      </w:r>
      <w:r w:rsidR="00501012" w:rsidRPr="00CC2A3C">
        <w:t xml:space="preserve"> </w:t>
      </w:r>
      <w:r w:rsidR="00EB381D" w:rsidRPr="00CC2A3C">
        <w:t>Diagram</w:t>
      </w:r>
      <w:bookmarkEnd w:id="63"/>
      <w:bookmarkEnd w:id="64"/>
    </w:p>
    <w:p w14:paraId="2E9B9578" w14:textId="38E51EC8" w:rsidR="0083253B" w:rsidRDefault="00E3703C" w:rsidP="00984BFB">
      <w:pPr>
        <w:pStyle w:val="ininormar"/>
      </w:pPr>
      <w:r>
        <w:t xml:space="preserve">Untuk </w:t>
      </w:r>
      <w:r w:rsidR="00964F0A" w:rsidRPr="00964F0A">
        <w:rPr>
          <w:i/>
          <w:iCs/>
        </w:rPr>
        <w:t>use case</w:t>
      </w:r>
      <w:r w:rsidR="00A424C0">
        <w:rPr>
          <w:i/>
          <w:iCs/>
        </w:rPr>
        <w:t xml:space="preserve"> </w:t>
      </w:r>
      <w:r w:rsidR="00EB381D" w:rsidRPr="00DE2567">
        <w:t>diagram</w:t>
      </w:r>
      <w:r w:rsidR="00A424C0">
        <w:rPr>
          <w:i/>
          <w:iCs/>
        </w:rPr>
        <w:t xml:space="preserve"> </w:t>
      </w:r>
      <w:r w:rsidR="00A424C0">
        <w:t xml:space="preserve">yang </w:t>
      </w:r>
      <w:proofErr w:type="gramStart"/>
      <w:r w:rsidR="00A424C0">
        <w:t>a</w:t>
      </w:r>
      <w:r>
        <w:t>kan</w:t>
      </w:r>
      <w:proofErr w:type="gramEnd"/>
      <w:r>
        <w:t xml:space="preserve"> diterap</w:t>
      </w:r>
      <w:r w:rsidR="007C2E8B">
        <w:t>kan da</w:t>
      </w:r>
      <w:r>
        <w:t xml:space="preserve">lam sistem dapat dilihat pada </w:t>
      </w:r>
      <w:r>
        <w:fldChar w:fldCharType="begin"/>
      </w:r>
      <w:r>
        <w:instrText xml:space="preserve"> REF ng_3_2 \h </w:instrText>
      </w:r>
      <w:r>
        <w:fldChar w:fldCharType="separate"/>
      </w:r>
      <w:r w:rsidR="008B75CA">
        <w:t>3.</w:t>
      </w:r>
      <w:r w:rsidR="008B75CA">
        <w:rPr>
          <w:noProof/>
        </w:rPr>
        <w:t>2</w:t>
      </w:r>
      <w:r>
        <w:fldChar w:fldCharType="end"/>
      </w:r>
      <w:r>
        <w:t>.</w:t>
      </w:r>
    </w:p>
    <w:p w14:paraId="411E02E8" w14:textId="77777777" w:rsidR="00EF49D6" w:rsidRDefault="00EF49D6" w:rsidP="00DA49F4">
      <w:pPr>
        <w:pStyle w:val="posisigambar"/>
      </w:pPr>
    </w:p>
    <w:p w14:paraId="4A5389A6" w14:textId="47FE149D" w:rsidR="00984BFB" w:rsidRDefault="00EF49D6" w:rsidP="00DA49F4">
      <w:pPr>
        <w:pStyle w:val="posisigambar"/>
      </w:pPr>
      <w:r w:rsidRPr="00EF49D6">
        <w:drawing>
          <wp:inline distT="0" distB="0" distL="0" distR="0" wp14:anchorId="2F700698" wp14:editId="1DFB2D1B">
            <wp:extent cx="5040630" cy="2599741"/>
            <wp:effectExtent l="0" t="0" r="7620" b="0"/>
            <wp:docPr id="3" name="Picture 3" descr="D:\TESIS\diagram\startuml\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diagram\startuml\usecas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2599741"/>
                    </a:xfrm>
                    <a:prstGeom prst="rect">
                      <a:avLst/>
                    </a:prstGeom>
                    <a:noFill/>
                    <a:ln>
                      <a:noFill/>
                    </a:ln>
                  </pic:spPr>
                </pic:pic>
              </a:graphicData>
            </a:graphic>
          </wp:inline>
        </w:drawing>
      </w:r>
    </w:p>
    <w:p w14:paraId="21C1EB58" w14:textId="04787789" w:rsidR="00A424C0" w:rsidRDefault="00A424C0" w:rsidP="004879E1">
      <w:pPr>
        <w:pStyle w:val="cg"/>
        <w:rPr>
          <w:i/>
          <w:iCs/>
        </w:rPr>
      </w:pPr>
      <w:bookmarkStart w:id="65" w:name="_Toc525893935"/>
      <w:bookmarkStart w:id="66" w:name="_Toc58906466"/>
      <w:r>
        <w:t xml:space="preserve">Gambar </w:t>
      </w:r>
      <w:bookmarkStart w:id="67" w:name="ng_3_2"/>
      <w:r w:rsidR="009F3F14">
        <w:t>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2</w:t>
      </w:r>
      <w:r w:rsidR="00AF6DC1">
        <w:rPr>
          <w:noProof/>
        </w:rPr>
        <w:fldChar w:fldCharType="end"/>
      </w:r>
      <w:bookmarkEnd w:id="67"/>
      <w:r>
        <w:t xml:space="preserve"> </w:t>
      </w:r>
      <w:r w:rsidR="00424F98">
        <w:rPr>
          <w:i/>
          <w:iCs/>
        </w:rPr>
        <w:t>use</w:t>
      </w:r>
      <w:r w:rsidR="00964F0A" w:rsidRPr="00964F0A">
        <w:rPr>
          <w:i/>
          <w:iCs/>
        </w:rPr>
        <w:t>case</w:t>
      </w:r>
      <w:r>
        <w:rPr>
          <w:i/>
          <w:iCs/>
        </w:rPr>
        <w:t xml:space="preserve"> </w:t>
      </w:r>
      <w:r w:rsidR="00EB381D" w:rsidRPr="00EB381D">
        <w:t>diagram</w:t>
      </w:r>
      <w:bookmarkEnd w:id="65"/>
      <w:bookmarkEnd w:id="66"/>
    </w:p>
    <w:p w14:paraId="63AD1218" w14:textId="7E846AED" w:rsidR="00BD5548" w:rsidRDefault="0004132E" w:rsidP="00A20824">
      <w:r>
        <w:lastRenderedPageBreak/>
        <w:t xml:space="preserve">Pada </w:t>
      </w:r>
      <w:r w:rsidR="00DC796E">
        <w:t>Gambar</w:t>
      </w:r>
      <w:r>
        <w:t xml:space="preserve"> </w:t>
      </w:r>
      <w:r>
        <w:fldChar w:fldCharType="begin"/>
      </w:r>
      <w:r>
        <w:instrText xml:space="preserve"> REF ng_3_2 \h </w:instrText>
      </w:r>
      <w:r>
        <w:fldChar w:fldCharType="separate"/>
      </w:r>
      <w:r w:rsidR="008B75CA">
        <w:t>3.</w:t>
      </w:r>
      <w:r w:rsidR="008B75CA">
        <w:rPr>
          <w:noProof/>
        </w:rPr>
        <w:t>2</w:t>
      </w:r>
      <w:r>
        <w:fldChar w:fldCharType="end"/>
      </w:r>
      <w:r>
        <w:t xml:space="preserve"> merupakan </w:t>
      </w:r>
      <w:r w:rsidR="00424F98">
        <w:rPr>
          <w:i/>
          <w:iCs/>
        </w:rPr>
        <w:t>use</w:t>
      </w:r>
      <w:r w:rsidR="00964F0A" w:rsidRPr="00964F0A">
        <w:rPr>
          <w:i/>
          <w:iCs/>
        </w:rPr>
        <w:t>case</w:t>
      </w:r>
      <w:r>
        <w:rPr>
          <w:i/>
          <w:iCs/>
        </w:rPr>
        <w:t xml:space="preserve"> </w:t>
      </w:r>
      <w:r w:rsidR="00EB381D" w:rsidRPr="00EB381D">
        <w:t>diagram</w:t>
      </w:r>
      <w:r>
        <w:rPr>
          <w:i/>
          <w:iCs/>
        </w:rPr>
        <w:t xml:space="preserve"> </w:t>
      </w:r>
      <w:r>
        <w:t xml:space="preserve">yang </w:t>
      </w:r>
      <w:proofErr w:type="gramStart"/>
      <w:r>
        <w:t>akan</w:t>
      </w:r>
      <w:proofErr w:type="gramEnd"/>
      <w:r>
        <w:t xml:space="preserve"> </w:t>
      </w:r>
      <w:r w:rsidR="00E3703C">
        <w:t>diterapkan</w:t>
      </w:r>
      <w:r>
        <w:t xml:space="preserve"> pada sistem </w:t>
      </w:r>
      <w:r w:rsidR="00424F98">
        <w:t>pengelolaan obat</w:t>
      </w:r>
      <w:r>
        <w:t>.</w:t>
      </w:r>
      <w:r w:rsidR="00B34CB5">
        <w:t xml:space="preserve"> </w:t>
      </w:r>
      <w:r w:rsidR="00424F98">
        <w:t xml:space="preserve">Dalam </w:t>
      </w:r>
      <w:r w:rsidR="00424F98">
        <w:rPr>
          <w:i/>
        </w:rPr>
        <w:t xml:space="preserve">usecase </w:t>
      </w:r>
      <w:r w:rsidR="00424F98">
        <w:t xml:space="preserve">hanya terdapat satu </w:t>
      </w:r>
      <w:r w:rsidR="003F5DC7">
        <w:t>aktor</w:t>
      </w:r>
      <w:r w:rsidR="00424F98">
        <w:t xml:space="preserve"> yaitu Apoteker. Aktor ini </w:t>
      </w:r>
      <w:r w:rsidR="003F5DC7">
        <w:t xml:space="preserve">memiliki beberapa peran diantaranya mengelola data transaksi obat, </w:t>
      </w:r>
      <w:r w:rsidR="006A29B4">
        <w:t xml:space="preserve">seperti menghapus, mengubah, ataupun menambah </w:t>
      </w:r>
      <w:r w:rsidR="003F5DC7">
        <w:t>data trasansi</w:t>
      </w:r>
      <w:r w:rsidR="006A29B4">
        <w:t xml:space="preserve"> baru</w:t>
      </w:r>
      <w:r w:rsidR="00B93842">
        <w:t xml:space="preserve"> dalam sistem</w:t>
      </w:r>
      <w:r w:rsidR="006A29B4">
        <w:t>.</w:t>
      </w:r>
      <w:r w:rsidR="003F5DC7">
        <w:t xml:space="preserve"> Selain peran sebegai pengelola, apoteker juga berperan sebagai aktor yang melihat pola pembelian obat (sebagai hasil dari perhitungan algoritma apriori) dan juga meliahat prediksi pengeluan obat (yang diperoleh dari hasil perhitungan algoritma regresi linear). Untak dapat melakukan peran – peran tersebuat, Apoteker diwajibkan harus login </w:t>
      </w:r>
    </w:p>
    <w:p w14:paraId="019C16C9" w14:textId="77777777" w:rsidR="000313ED" w:rsidRPr="0004132E" w:rsidRDefault="000313ED" w:rsidP="000313ED"/>
    <w:p w14:paraId="5C22DE5B" w14:textId="720616F0" w:rsidR="00501012" w:rsidRPr="00CC2A3C" w:rsidRDefault="00964F0A" w:rsidP="00A4579F">
      <w:pPr>
        <w:pStyle w:val="311"/>
      </w:pPr>
      <w:bookmarkStart w:id="68" w:name="_Toc525893919"/>
      <w:bookmarkStart w:id="69" w:name="_Toc526322592"/>
      <w:r w:rsidRPr="00CC2A3C">
        <w:rPr>
          <w:i/>
          <w:iCs/>
        </w:rPr>
        <w:t>Sequence</w:t>
      </w:r>
      <w:r w:rsidR="00501012" w:rsidRPr="00CC2A3C">
        <w:t xml:space="preserve"> </w:t>
      </w:r>
      <w:r w:rsidR="00EB381D" w:rsidRPr="00CC2A3C">
        <w:t>Diagram</w:t>
      </w:r>
      <w:bookmarkEnd w:id="68"/>
      <w:bookmarkEnd w:id="69"/>
    </w:p>
    <w:p w14:paraId="40B931E2" w14:textId="3D4603D5" w:rsidR="003B775E" w:rsidRDefault="003B775E" w:rsidP="003B775E">
      <w:r>
        <w:t xml:space="preserve">Terdapat beberapa </w:t>
      </w:r>
      <w:r w:rsidR="00964F0A" w:rsidRPr="00964F0A">
        <w:rPr>
          <w:i/>
          <w:iCs/>
        </w:rPr>
        <w:t>sequence</w:t>
      </w:r>
      <w:r>
        <w:rPr>
          <w:i/>
          <w:iCs/>
        </w:rPr>
        <w:t xml:space="preserve"> </w:t>
      </w:r>
      <w:r w:rsidR="00EB381D" w:rsidRPr="00F341CE">
        <w:t>diagram</w:t>
      </w:r>
      <w:r>
        <w:rPr>
          <w:i/>
          <w:iCs/>
        </w:rPr>
        <w:t xml:space="preserve"> </w:t>
      </w:r>
      <w:r w:rsidR="00026694">
        <w:t>yang di ada dalam sistem</w:t>
      </w:r>
      <w:r>
        <w:t>, diantaranya</w:t>
      </w:r>
      <w:r w:rsidR="00026694">
        <w:t xml:space="preserve"> adalah sebagai </w:t>
      </w:r>
      <w:proofErr w:type="gramStart"/>
      <w:r w:rsidR="00026694">
        <w:t>berikut</w:t>
      </w:r>
      <w:r>
        <w:t xml:space="preserve"> :</w:t>
      </w:r>
      <w:proofErr w:type="gramEnd"/>
    </w:p>
    <w:p w14:paraId="09A29004" w14:textId="3691AC14" w:rsidR="00964F0A" w:rsidRDefault="00964F0A" w:rsidP="00A4579F">
      <w:pPr>
        <w:pStyle w:val="3210"/>
      </w:pPr>
      <w:r w:rsidRPr="00096C19">
        <w:rPr>
          <w:i/>
          <w:iCs/>
        </w:rPr>
        <w:t>Sequence</w:t>
      </w:r>
      <w:r>
        <w:t xml:space="preserve"> </w:t>
      </w:r>
      <w:r w:rsidR="00EB381D">
        <w:t>Diagram</w:t>
      </w:r>
      <w:r w:rsidR="00935BFC">
        <w:t xml:space="preserve"> </w:t>
      </w:r>
      <w:r w:rsidR="000362DE" w:rsidRPr="00096C19">
        <w:rPr>
          <w:i/>
          <w:iCs/>
        </w:rPr>
        <w:t>Login</w:t>
      </w:r>
      <w:r w:rsidR="00935BFC">
        <w:t xml:space="preserve"> Admin</w:t>
      </w:r>
      <w:r w:rsidR="000203F5">
        <w:t xml:space="preserve"> (Apoteker)</w:t>
      </w:r>
    </w:p>
    <w:p w14:paraId="7257BF11" w14:textId="23843F2A" w:rsidR="00B11576" w:rsidRPr="00B11576" w:rsidRDefault="00B11576" w:rsidP="00B11576">
      <w:r>
        <w:t xml:space="preserve">Proses </w:t>
      </w:r>
      <w:r>
        <w:rPr>
          <w:i/>
          <w:iCs/>
        </w:rPr>
        <w:t xml:space="preserve">sequence </w:t>
      </w:r>
      <w:r>
        <w:t xml:space="preserve">diagram untuk </w:t>
      </w:r>
      <w:r>
        <w:rPr>
          <w:i/>
          <w:iCs/>
        </w:rPr>
        <w:t xml:space="preserve">login </w:t>
      </w:r>
      <w:r>
        <w:t>admin</w:t>
      </w:r>
      <w:r w:rsidR="00C31ADE">
        <w:t xml:space="preserve"> dapat dilihat pada</w:t>
      </w:r>
      <w:r>
        <w:t xml:space="preserve"> </w:t>
      </w:r>
      <w:r w:rsidR="00552843">
        <w:fldChar w:fldCharType="begin"/>
      </w:r>
      <w:r w:rsidR="00552843">
        <w:instrText xml:space="preserve"> REF g_sequence_diagram_login_admin \h </w:instrText>
      </w:r>
      <w:r w:rsidR="00552843">
        <w:fldChar w:fldCharType="separate"/>
      </w:r>
      <w:r w:rsidR="008B75CA">
        <w:t>Gambar 3.</w:t>
      </w:r>
      <w:r w:rsidR="008B75CA">
        <w:rPr>
          <w:noProof/>
        </w:rPr>
        <w:t>3</w:t>
      </w:r>
      <w:r w:rsidR="00552843">
        <w:fldChar w:fldCharType="end"/>
      </w:r>
      <w:r w:rsidR="00552843">
        <w:t>.</w:t>
      </w:r>
    </w:p>
    <w:p w14:paraId="7EA4FE60" w14:textId="43A325AB" w:rsidR="00576C51" w:rsidRDefault="002B399E" w:rsidP="00576C51">
      <w:pPr>
        <w:pStyle w:val="posisigambar"/>
      </w:pPr>
      <w:r w:rsidRPr="002B399E">
        <w:drawing>
          <wp:inline distT="0" distB="0" distL="0" distR="0" wp14:anchorId="6BA9B66A" wp14:editId="134B1CF9">
            <wp:extent cx="5040630" cy="2112010"/>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112010"/>
                    </a:xfrm>
                    <a:prstGeom prst="rect">
                      <a:avLst/>
                    </a:prstGeom>
                  </pic:spPr>
                </pic:pic>
              </a:graphicData>
            </a:graphic>
          </wp:inline>
        </w:drawing>
      </w:r>
    </w:p>
    <w:p w14:paraId="6FC176E0" w14:textId="1EC865EC" w:rsidR="00576C51" w:rsidRDefault="00576C51" w:rsidP="00576C51">
      <w:pPr>
        <w:pStyle w:val="Caption"/>
      </w:pPr>
      <w:bookmarkStart w:id="70" w:name="g_sequence_diagram_login_admin"/>
      <w:bookmarkStart w:id="71" w:name="_Toc525893939"/>
      <w:bookmarkStart w:id="72" w:name="_Toc58906467"/>
      <w:r>
        <w:t xml:space="preserve">Gambar </w:t>
      </w:r>
      <w:bookmarkStart w:id="73" w:name="sequence_diagram_login_admin"/>
      <w:r>
        <w:t>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3</w:t>
      </w:r>
      <w:r w:rsidR="00AF6DC1">
        <w:rPr>
          <w:noProof/>
        </w:rPr>
        <w:fldChar w:fldCharType="end"/>
      </w:r>
      <w:bookmarkEnd w:id="70"/>
      <w:bookmarkEnd w:id="73"/>
      <w:r>
        <w:t xml:space="preserve"> </w:t>
      </w:r>
      <w:r>
        <w:rPr>
          <w:i/>
          <w:iCs/>
        </w:rPr>
        <w:t xml:space="preserve">sequence </w:t>
      </w:r>
      <w:r w:rsidR="00EB381D">
        <w:t>diagram</w:t>
      </w:r>
      <w:r>
        <w:t xml:space="preserve"> </w:t>
      </w:r>
      <w:r w:rsidR="000362DE" w:rsidRPr="000362DE">
        <w:rPr>
          <w:i/>
          <w:iCs/>
        </w:rPr>
        <w:t>login</w:t>
      </w:r>
      <w:r>
        <w:t xml:space="preserve"> admin</w:t>
      </w:r>
      <w:bookmarkEnd w:id="71"/>
      <w:bookmarkEnd w:id="72"/>
    </w:p>
    <w:p w14:paraId="1FF3F38B" w14:textId="6C80C448" w:rsidR="00026694" w:rsidRDefault="00DB553B" w:rsidP="00FF68E0">
      <w:r>
        <w:t xml:space="preserve">Gambar </w:t>
      </w:r>
      <w:r>
        <w:fldChar w:fldCharType="begin"/>
      </w:r>
      <w:r>
        <w:instrText xml:space="preserve"> REF sequence_diagram_login_admin \h </w:instrText>
      </w:r>
      <w:r>
        <w:fldChar w:fldCharType="separate"/>
      </w:r>
      <w:r w:rsidR="008B75CA">
        <w:t>3.</w:t>
      </w:r>
      <w:r w:rsidR="008B75CA">
        <w:rPr>
          <w:noProof/>
        </w:rPr>
        <w:t>3</w:t>
      </w:r>
      <w:r>
        <w:fldChar w:fldCharType="end"/>
      </w:r>
      <w:r>
        <w:t xml:space="preserve"> menjelaskan</w:t>
      </w:r>
      <w:r w:rsidR="007039C9">
        <w:t xml:space="preserve"> bagaimana </w:t>
      </w:r>
      <w:r w:rsidR="007039C9" w:rsidRPr="00964F0A">
        <w:rPr>
          <w:i/>
          <w:iCs/>
        </w:rPr>
        <w:t>sequence</w:t>
      </w:r>
      <w:r w:rsidR="007039C9">
        <w:rPr>
          <w:i/>
          <w:iCs/>
        </w:rPr>
        <w:t xml:space="preserve"> </w:t>
      </w:r>
      <w:r w:rsidR="007039C9" w:rsidRPr="006D4E95">
        <w:t>diagram</w:t>
      </w:r>
      <w:r w:rsidR="007039C9">
        <w:rPr>
          <w:i/>
          <w:iCs/>
        </w:rPr>
        <w:t xml:space="preserve"> </w:t>
      </w:r>
      <w:r w:rsidR="007039C9" w:rsidRPr="000362DE">
        <w:rPr>
          <w:i/>
          <w:iCs/>
        </w:rPr>
        <w:t>login</w:t>
      </w:r>
      <w:r w:rsidR="007039C9">
        <w:rPr>
          <w:i/>
          <w:iCs/>
        </w:rPr>
        <w:t xml:space="preserve"> </w:t>
      </w:r>
      <w:r w:rsidR="007039C9">
        <w:t>admin</w:t>
      </w:r>
      <w:r w:rsidR="00026694">
        <w:t xml:space="preserve"> (apoteker),</w:t>
      </w:r>
      <w:r w:rsidR="007039C9">
        <w:t xml:space="preserve"> </w:t>
      </w:r>
      <w:r w:rsidR="00026694">
        <w:t xml:space="preserve">yang diawali dengan admin (apoteker) memasukkan username dan password didalam form login di halaman login, selanjutnya data yang diinputkan tersebut akan dilakukan validasi di controller, apabila terjadi kesalahan, sistem akan mengirimkan sebuah pesan error didalam halaman login, dan apabila tidak terjadi kesalahan, akan dilakukuan proses pencocokan data yang diinputkan dengan data </w:t>
      </w:r>
      <w:r w:rsidR="00026694">
        <w:lastRenderedPageBreak/>
        <w:t xml:space="preserve">yang ada di database admin. Jika data yang diinputkan tidak tersedia didalam database admin, maka sistem </w:t>
      </w:r>
      <w:proofErr w:type="gramStart"/>
      <w:r w:rsidR="00026694">
        <w:t>akan</w:t>
      </w:r>
      <w:proofErr w:type="gramEnd"/>
      <w:r w:rsidR="00026694">
        <w:t xml:space="preserve"> menampilkan error didalam halaman login, tetapi jika tersedia, maka sistem akan menampilkan halaman dashboard admin.</w:t>
      </w:r>
    </w:p>
    <w:p w14:paraId="6BF9DC21" w14:textId="64F8120E" w:rsidR="003E1728" w:rsidRDefault="003E1728" w:rsidP="00BF2673">
      <w:pPr>
        <w:ind w:firstLine="0"/>
      </w:pPr>
    </w:p>
    <w:p w14:paraId="2692F063" w14:textId="77777777" w:rsidR="003E1728" w:rsidRDefault="003E1728">
      <w:pPr>
        <w:jc w:val="left"/>
      </w:pPr>
      <w:r>
        <w:br w:type="page"/>
      </w:r>
    </w:p>
    <w:p w14:paraId="0DF91FCA" w14:textId="71DC3E9D" w:rsidR="00E05BD3" w:rsidRDefault="00964F0A" w:rsidP="00A4579F">
      <w:pPr>
        <w:pStyle w:val="3210"/>
      </w:pPr>
      <w:r w:rsidRPr="00964F0A">
        <w:rPr>
          <w:i/>
          <w:iCs/>
        </w:rPr>
        <w:lastRenderedPageBreak/>
        <w:t>Sequence</w:t>
      </w:r>
      <w:r w:rsidR="00354A2D">
        <w:t xml:space="preserve"> </w:t>
      </w:r>
      <w:r w:rsidR="00EB381D">
        <w:t>Diagram</w:t>
      </w:r>
      <w:r w:rsidR="008C0E4D">
        <w:t xml:space="preserve"> Input Data Transaksi Obat</w:t>
      </w:r>
    </w:p>
    <w:p w14:paraId="5209A4EB" w14:textId="4E1AE16B" w:rsidR="00552843" w:rsidRPr="00552843" w:rsidRDefault="00552843" w:rsidP="00552843">
      <w:r>
        <w:t xml:space="preserve">Proses </w:t>
      </w:r>
      <w:r>
        <w:rPr>
          <w:i/>
          <w:iCs/>
        </w:rPr>
        <w:t xml:space="preserve">sequence </w:t>
      </w:r>
      <w:r>
        <w:t xml:space="preserve">diagram </w:t>
      </w:r>
      <w:r w:rsidR="00E67088">
        <w:t>pengimputan data transaksi obat</w:t>
      </w:r>
      <w:r w:rsidR="00C31ADE">
        <w:t xml:space="preserve"> dapat dilihat pada</w:t>
      </w:r>
      <w:r>
        <w:t xml:space="preserve"> </w:t>
      </w:r>
      <w:r>
        <w:fldChar w:fldCharType="begin"/>
      </w:r>
      <w:r>
        <w:instrText xml:space="preserve"> REF s_g_5 \h </w:instrText>
      </w:r>
      <w:r>
        <w:fldChar w:fldCharType="separate"/>
      </w:r>
      <w:r w:rsidR="008B75CA">
        <w:t>Gambar 3.</w:t>
      </w:r>
      <w:r w:rsidR="008B75CA">
        <w:rPr>
          <w:noProof/>
        </w:rPr>
        <w:t>4</w:t>
      </w:r>
      <w:r>
        <w:fldChar w:fldCharType="end"/>
      </w:r>
    </w:p>
    <w:p w14:paraId="056DE768" w14:textId="72A09FA4" w:rsidR="001E62B8" w:rsidRDefault="002A68C6" w:rsidP="00CF076D">
      <w:pPr>
        <w:pStyle w:val="posisigambar"/>
      </w:pPr>
      <w:r w:rsidRPr="002A68C6">
        <w:drawing>
          <wp:inline distT="0" distB="0" distL="0" distR="0" wp14:anchorId="097AFBB0" wp14:editId="08DBC852">
            <wp:extent cx="5040630" cy="221297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212975"/>
                    </a:xfrm>
                    <a:prstGeom prst="rect">
                      <a:avLst/>
                    </a:prstGeom>
                  </pic:spPr>
                </pic:pic>
              </a:graphicData>
            </a:graphic>
          </wp:inline>
        </w:drawing>
      </w:r>
    </w:p>
    <w:p w14:paraId="29454680" w14:textId="328F3C7A" w:rsidR="000D68BC" w:rsidRDefault="00A21376" w:rsidP="004879E1">
      <w:pPr>
        <w:pStyle w:val="Caption"/>
      </w:pPr>
      <w:bookmarkStart w:id="74" w:name="s_g_5"/>
      <w:bookmarkStart w:id="75" w:name="_Toc525893940"/>
      <w:bookmarkStart w:id="76" w:name="_Toc58906468"/>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4</w:t>
      </w:r>
      <w:r w:rsidR="00AF6DC1">
        <w:rPr>
          <w:noProof/>
        </w:rPr>
        <w:fldChar w:fldCharType="end"/>
      </w:r>
      <w:bookmarkEnd w:id="74"/>
      <w:r w:rsidR="000D68BC">
        <w:t xml:space="preserve"> </w:t>
      </w:r>
      <w:r w:rsidR="00964F0A" w:rsidRPr="00964F0A">
        <w:rPr>
          <w:i/>
          <w:iCs/>
        </w:rPr>
        <w:t>sequence</w:t>
      </w:r>
      <w:r w:rsidR="000D68BC">
        <w:rPr>
          <w:i/>
          <w:iCs/>
        </w:rPr>
        <w:t xml:space="preserve"> </w:t>
      </w:r>
      <w:r w:rsidR="006D4E95" w:rsidRPr="006D4E95">
        <w:t>diagram</w:t>
      </w:r>
      <w:r w:rsidR="000D68BC">
        <w:rPr>
          <w:i/>
          <w:iCs/>
        </w:rPr>
        <w:t xml:space="preserve"> </w:t>
      </w:r>
      <w:r w:rsidR="000D68BC">
        <w:t>tambah buku</w:t>
      </w:r>
      <w:bookmarkEnd w:id="75"/>
      <w:bookmarkEnd w:id="76"/>
    </w:p>
    <w:p w14:paraId="61AE663A" w14:textId="5DD71001" w:rsidR="00037939" w:rsidRDefault="007E6E2B" w:rsidP="002E59F8">
      <w:pPr>
        <w:tabs>
          <w:tab w:val="left" w:pos="3000"/>
        </w:tabs>
      </w:pPr>
      <w:r>
        <w:fldChar w:fldCharType="begin"/>
      </w:r>
      <w:r>
        <w:instrText xml:space="preserve"> REF s_g_5 \h </w:instrText>
      </w:r>
      <w:r>
        <w:fldChar w:fldCharType="separate"/>
      </w:r>
      <w:r w:rsidR="008B75CA">
        <w:t>Gambar 3.</w:t>
      </w:r>
      <w:r w:rsidR="008B75CA">
        <w:rPr>
          <w:noProof/>
        </w:rPr>
        <w:t>4</w:t>
      </w:r>
      <w:r>
        <w:fldChar w:fldCharType="end"/>
      </w:r>
      <w:r>
        <w:t xml:space="preserve"> menjelaskan proses </w:t>
      </w:r>
      <w:r w:rsidR="00964F0A" w:rsidRPr="00964F0A">
        <w:rPr>
          <w:i/>
          <w:iCs/>
        </w:rPr>
        <w:t>sequence</w:t>
      </w:r>
      <w:r>
        <w:rPr>
          <w:i/>
          <w:iCs/>
        </w:rPr>
        <w:t xml:space="preserve"> </w:t>
      </w:r>
      <w:r w:rsidR="002E59F8">
        <w:t>menginput data transaksi obat</w:t>
      </w:r>
      <w:r>
        <w:t xml:space="preserve">. </w:t>
      </w:r>
      <w:r w:rsidR="002E59F8">
        <w:t xml:space="preserve">Proses penginputan data transaksi obat yang diawali dengan Apoteker menginputkan atau mengisi form inputan yang ada dalam halaman input data, selanjutnya dilakukan proses validasi, apabila proses validasi gagal, maka pesan error akan tampil, tetapi bila proses validasi sukses, maka dilakukan proses penyimpanan data kedalam database. Setelah proses penyimpanan data berhasil, selanjutnya sistem </w:t>
      </w:r>
      <w:proofErr w:type="gramStart"/>
      <w:r w:rsidR="002E59F8">
        <w:t>akan</w:t>
      </w:r>
      <w:proofErr w:type="gramEnd"/>
      <w:r w:rsidR="002E59F8">
        <w:t xml:space="preserve"> mengarahkan ke halaman data. </w:t>
      </w:r>
    </w:p>
    <w:p w14:paraId="5EDAAE43" w14:textId="77777777" w:rsidR="000E38A9" w:rsidRDefault="000E38A9" w:rsidP="000E38A9">
      <w:pPr>
        <w:tabs>
          <w:tab w:val="left" w:pos="3000"/>
        </w:tabs>
        <w:ind w:firstLine="0"/>
      </w:pPr>
    </w:p>
    <w:p w14:paraId="35F3C3B1" w14:textId="69D01339" w:rsidR="009F2E5D" w:rsidRDefault="00964F0A" w:rsidP="00A4579F">
      <w:pPr>
        <w:pStyle w:val="3210"/>
      </w:pPr>
      <w:r w:rsidRPr="00964F0A">
        <w:rPr>
          <w:i/>
          <w:iCs/>
        </w:rPr>
        <w:t>Sequence</w:t>
      </w:r>
      <w:r w:rsidR="00354A2D">
        <w:t xml:space="preserve"> </w:t>
      </w:r>
      <w:r w:rsidR="00EB381D">
        <w:t>Diagram</w:t>
      </w:r>
      <w:r w:rsidR="00354A2D">
        <w:t xml:space="preserve"> </w:t>
      </w:r>
      <w:r w:rsidR="00C9459E">
        <w:t>Update Data Transaksi Obat</w:t>
      </w:r>
    </w:p>
    <w:p w14:paraId="16936F76" w14:textId="13FA6B7C" w:rsidR="002C3DD7" w:rsidRPr="002C3DD7" w:rsidRDefault="002C3DD7" w:rsidP="002C3DD7">
      <w:r>
        <w:t xml:space="preserve">Proses </w:t>
      </w:r>
      <w:r>
        <w:rPr>
          <w:i/>
          <w:iCs/>
        </w:rPr>
        <w:t xml:space="preserve">sequence </w:t>
      </w:r>
      <w:r>
        <w:t>diagram</w:t>
      </w:r>
      <w:r w:rsidR="000A2856">
        <w:t xml:space="preserve"> untuk mengedit data transaksi obat dapat dilihat </w:t>
      </w:r>
      <w:proofErr w:type="gramStart"/>
      <w:r w:rsidR="000A2856">
        <w:t xml:space="preserve">pada  </w:t>
      </w:r>
      <w:proofErr w:type="gramEnd"/>
      <w:r>
        <w:fldChar w:fldCharType="begin"/>
      </w:r>
      <w:r>
        <w:instrText xml:space="preserve"> REF s_g_6 \h </w:instrText>
      </w:r>
      <w:r>
        <w:fldChar w:fldCharType="separate"/>
      </w:r>
      <w:r w:rsidR="008B75CA">
        <w:t>Gambar 3.</w:t>
      </w:r>
      <w:r w:rsidR="008B75CA">
        <w:rPr>
          <w:noProof/>
        </w:rPr>
        <w:t>5</w:t>
      </w:r>
      <w:r>
        <w:fldChar w:fldCharType="end"/>
      </w:r>
    </w:p>
    <w:p w14:paraId="63A727DA" w14:textId="4C8E8C7E" w:rsidR="001311D8" w:rsidRDefault="00C9459E" w:rsidP="009F2E5D">
      <w:pPr>
        <w:pStyle w:val="posisigambar"/>
      </w:pPr>
      <w:r w:rsidRPr="00C9459E">
        <w:lastRenderedPageBreak/>
        <w:drawing>
          <wp:inline distT="0" distB="0" distL="0" distR="0" wp14:anchorId="7619F5BA" wp14:editId="4DF8602D">
            <wp:extent cx="5040630" cy="242189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421890"/>
                    </a:xfrm>
                    <a:prstGeom prst="rect">
                      <a:avLst/>
                    </a:prstGeom>
                  </pic:spPr>
                </pic:pic>
              </a:graphicData>
            </a:graphic>
          </wp:inline>
        </w:drawing>
      </w:r>
    </w:p>
    <w:p w14:paraId="1EB0CC23" w14:textId="77777777" w:rsidR="00AD198E" w:rsidRDefault="00A21376" w:rsidP="004879E1">
      <w:pPr>
        <w:pStyle w:val="Caption"/>
      </w:pPr>
      <w:bookmarkStart w:id="77" w:name="s_g_6"/>
      <w:bookmarkStart w:id="78" w:name="_Toc525893942"/>
      <w:bookmarkStart w:id="79" w:name="_Toc58906469"/>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5</w:t>
      </w:r>
      <w:r w:rsidR="00AF6DC1">
        <w:rPr>
          <w:noProof/>
        </w:rPr>
        <w:fldChar w:fldCharType="end"/>
      </w:r>
      <w:bookmarkEnd w:id="77"/>
      <w:r w:rsidR="00AD198E">
        <w:t xml:space="preserve"> </w:t>
      </w:r>
      <w:r w:rsidR="00AD198E">
        <w:fldChar w:fldCharType="begin"/>
      </w:r>
      <w:r w:rsidR="00AD198E">
        <w:instrText xml:space="preserve"> REF kt_sequence_d \h </w:instrText>
      </w:r>
      <w:r w:rsidR="00AD198E">
        <w:fldChar w:fldCharType="end"/>
      </w:r>
      <w:r w:rsidR="00AD198E">
        <w:t xml:space="preserve"> edit buku</w:t>
      </w:r>
      <w:bookmarkEnd w:id="78"/>
      <w:bookmarkEnd w:id="79"/>
    </w:p>
    <w:p w14:paraId="20D792F4" w14:textId="49C47576" w:rsidR="00E737F7" w:rsidRDefault="00FE326D" w:rsidP="000A2856">
      <w:r>
        <w:fldChar w:fldCharType="begin"/>
      </w:r>
      <w:r>
        <w:instrText xml:space="preserve"> REF s_g_6 \h </w:instrText>
      </w:r>
      <w:r>
        <w:fldChar w:fldCharType="separate"/>
      </w:r>
      <w:r w:rsidR="008B75CA">
        <w:t>Gambar 3.</w:t>
      </w:r>
      <w:r w:rsidR="008B75CA">
        <w:rPr>
          <w:noProof/>
        </w:rPr>
        <w:t>5</w:t>
      </w:r>
      <w:r>
        <w:fldChar w:fldCharType="end"/>
      </w:r>
      <w:r>
        <w:t xml:space="preserve"> menjelaskan tentang</w:t>
      </w:r>
      <w:r w:rsidR="00E737F7">
        <w:t xml:space="preserve"> proses</w:t>
      </w:r>
      <w:r>
        <w:t xml:space="preserve"> </w:t>
      </w:r>
      <w:r w:rsidR="00964F0A" w:rsidRPr="00964F0A">
        <w:rPr>
          <w:i/>
          <w:iCs/>
        </w:rPr>
        <w:t>sequence</w:t>
      </w:r>
      <w:r>
        <w:rPr>
          <w:i/>
          <w:iCs/>
        </w:rPr>
        <w:t xml:space="preserve"> </w:t>
      </w:r>
      <w:r w:rsidR="006D4E95" w:rsidRPr="006D4E95">
        <w:t>diagram</w:t>
      </w:r>
      <w:r>
        <w:rPr>
          <w:i/>
          <w:iCs/>
        </w:rPr>
        <w:t xml:space="preserve"> </w:t>
      </w:r>
      <w:r>
        <w:t xml:space="preserve">edit </w:t>
      </w:r>
      <w:r w:rsidR="000A2856">
        <w:t>data transaksi obat</w:t>
      </w:r>
      <w:r w:rsidR="00E737F7">
        <w:t xml:space="preserve"> yang </w:t>
      </w:r>
      <w:r w:rsidR="00657855">
        <w:t>dilakukan</w:t>
      </w:r>
      <w:r w:rsidR="00E737F7">
        <w:t xml:space="preserve"> oleh </w:t>
      </w:r>
      <w:r w:rsidR="000A2856">
        <w:t>Apoteker</w:t>
      </w:r>
      <w:r>
        <w:t>.</w:t>
      </w:r>
      <w:r w:rsidR="00A45557">
        <w:t xml:space="preserve"> </w:t>
      </w:r>
      <w:r w:rsidR="000A2856">
        <w:t xml:space="preserve">Proses pengeditan data diawali dengan Apoteker mengisi atau mengubah data yang ada dalam form update data dihalaman update data, setelah itu dilakukan proses validasi terhadap data yang diinputkan, jika terjadi kesalahan, maka sistem akan menampilkan pesan error, tetapi jik tidak terjadi kesalahan, maka sistem akan melakukan proses update data berdasarkan id yang telah dicocokan. Setelah proses update data didatabase selesai, maka sistem </w:t>
      </w:r>
      <w:proofErr w:type="gramStart"/>
      <w:r w:rsidR="000A2856">
        <w:t>akan</w:t>
      </w:r>
      <w:proofErr w:type="gramEnd"/>
      <w:r w:rsidR="000A2856">
        <w:t xml:space="preserve"> mengarah</w:t>
      </w:r>
      <w:r w:rsidR="00914F7F">
        <w:t>kan</w:t>
      </w:r>
      <w:r w:rsidR="000A2856">
        <w:t xml:space="preserve"> kembali ke halaman data.</w:t>
      </w:r>
    </w:p>
    <w:p w14:paraId="3E13C886" w14:textId="77777777" w:rsidR="0026309F" w:rsidRPr="00A45557" w:rsidRDefault="0026309F" w:rsidP="0026309F"/>
    <w:p w14:paraId="515C2FD0" w14:textId="6DD2223F" w:rsidR="00354A2D" w:rsidRDefault="00964F0A" w:rsidP="00A4579F">
      <w:pPr>
        <w:pStyle w:val="3210"/>
      </w:pPr>
      <w:r w:rsidRPr="00964F0A">
        <w:rPr>
          <w:i/>
          <w:iCs/>
        </w:rPr>
        <w:t>Sequence</w:t>
      </w:r>
      <w:r w:rsidR="00354A2D">
        <w:t xml:space="preserve"> </w:t>
      </w:r>
      <w:r w:rsidR="00EB381D">
        <w:t>Diagram</w:t>
      </w:r>
      <w:r w:rsidR="00354A2D">
        <w:t xml:space="preserve"> Hapus</w:t>
      </w:r>
      <w:r w:rsidR="00647CF8">
        <w:t xml:space="preserve"> </w:t>
      </w:r>
      <w:r w:rsidR="00C9459E">
        <w:t>Data Transaksi Obat</w:t>
      </w:r>
    </w:p>
    <w:p w14:paraId="073E3701" w14:textId="497AEE81" w:rsidR="002C3DD7" w:rsidRPr="002C3DD7" w:rsidRDefault="002C3DD7" w:rsidP="002C3DD7">
      <w:r>
        <w:t xml:space="preserve">Proses </w:t>
      </w:r>
      <w:r>
        <w:rPr>
          <w:i/>
          <w:iCs/>
        </w:rPr>
        <w:t xml:space="preserve">sequence </w:t>
      </w:r>
      <w:r>
        <w:t xml:space="preserve">diagram hapus </w:t>
      </w:r>
      <w:r w:rsidR="00A7694F">
        <w:t>data transaksi obat</w:t>
      </w:r>
      <w:r w:rsidR="00C31ADE">
        <w:t xml:space="preserve"> dapat dilihat pada</w:t>
      </w:r>
      <w:r>
        <w:t xml:space="preserve"> </w:t>
      </w:r>
      <w:r>
        <w:fldChar w:fldCharType="begin"/>
      </w:r>
      <w:r>
        <w:instrText xml:space="preserve"> REF s_g_7 \h </w:instrText>
      </w:r>
      <w:r>
        <w:fldChar w:fldCharType="separate"/>
      </w:r>
      <w:r w:rsidR="008B75CA">
        <w:t>Gambar 3.</w:t>
      </w:r>
      <w:r w:rsidR="008B75CA">
        <w:rPr>
          <w:noProof/>
        </w:rPr>
        <w:t>6</w:t>
      </w:r>
      <w:r>
        <w:fldChar w:fldCharType="end"/>
      </w:r>
      <w:r>
        <w:t>.</w:t>
      </w:r>
    </w:p>
    <w:p w14:paraId="58A3207E" w14:textId="71A89BA9" w:rsidR="006651C0" w:rsidRDefault="00B55492" w:rsidP="006651C0">
      <w:pPr>
        <w:pStyle w:val="posisigambar"/>
      </w:pPr>
      <w:r w:rsidRPr="00B55492">
        <w:lastRenderedPageBreak/>
        <w:drawing>
          <wp:inline distT="0" distB="0" distL="0" distR="0" wp14:anchorId="0AD64993" wp14:editId="646E2C5B">
            <wp:extent cx="5040630" cy="2279650"/>
            <wp:effectExtent l="0" t="0" r="762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279650"/>
                    </a:xfrm>
                    <a:prstGeom prst="rect">
                      <a:avLst/>
                    </a:prstGeom>
                  </pic:spPr>
                </pic:pic>
              </a:graphicData>
            </a:graphic>
          </wp:inline>
        </w:drawing>
      </w:r>
    </w:p>
    <w:p w14:paraId="05226B20" w14:textId="472DF23C" w:rsidR="009B2BD2" w:rsidRDefault="00A21376" w:rsidP="004879E1">
      <w:pPr>
        <w:pStyle w:val="Caption"/>
      </w:pPr>
      <w:bookmarkStart w:id="80" w:name="s_g_7"/>
      <w:bookmarkStart w:id="81" w:name="_Toc525893943"/>
      <w:bookmarkStart w:id="82" w:name="_Toc58906470"/>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6</w:t>
      </w:r>
      <w:r w:rsidR="00AF6DC1">
        <w:rPr>
          <w:noProof/>
        </w:rPr>
        <w:fldChar w:fldCharType="end"/>
      </w:r>
      <w:bookmarkStart w:id="83" w:name="kt_sequence_d"/>
      <w:bookmarkEnd w:id="80"/>
      <w:bookmarkEnd w:id="83"/>
      <w:r w:rsidR="00AA6353">
        <w:t xml:space="preserve"> </w:t>
      </w:r>
      <w:r w:rsidR="00964F0A" w:rsidRPr="00964F0A">
        <w:rPr>
          <w:i/>
          <w:iCs/>
        </w:rPr>
        <w:t>sequence</w:t>
      </w:r>
      <w:r w:rsidR="007A0FFB">
        <w:rPr>
          <w:i/>
          <w:iCs/>
        </w:rPr>
        <w:t xml:space="preserve"> </w:t>
      </w:r>
      <w:r w:rsidR="006D4E95" w:rsidRPr="006D4E95">
        <w:t>diagram</w:t>
      </w:r>
      <w:r w:rsidR="007A0FFB">
        <w:rPr>
          <w:i/>
          <w:iCs/>
        </w:rPr>
        <w:t xml:space="preserve"> </w:t>
      </w:r>
      <w:r w:rsidR="00AA6353">
        <w:fldChar w:fldCharType="begin"/>
      </w:r>
      <w:r w:rsidR="00AA6353">
        <w:instrText xml:space="preserve"> REF kt_sequence_d \h </w:instrText>
      </w:r>
      <w:r w:rsidR="00AA6353">
        <w:fldChar w:fldCharType="end"/>
      </w:r>
      <w:r w:rsidR="00AA6353">
        <w:t xml:space="preserve"> hapus buku</w:t>
      </w:r>
      <w:bookmarkEnd w:id="81"/>
      <w:bookmarkEnd w:id="82"/>
    </w:p>
    <w:p w14:paraId="14746CF1" w14:textId="0D0F0371" w:rsidR="00DA2436" w:rsidRDefault="009B2BD2" w:rsidP="00A7694F">
      <w:r>
        <w:fldChar w:fldCharType="begin"/>
      </w:r>
      <w:r>
        <w:instrText xml:space="preserve"> REF s_g_7 \h </w:instrText>
      </w:r>
      <w:r>
        <w:fldChar w:fldCharType="separate"/>
      </w:r>
      <w:r w:rsidR="008B75CA">
        <w:t>Gambar 3.</w:t>
      </w:r>
      <w:r w:rsidR="008B75CA">
        <w:rPr>
          <w:noProof/>
        </w:rPr>
        <w:t>6</w:t>
      </w:r>
      <w:r>
        <w:fldChar w:fldCharType="end"/>
      </w:r>
      <w:r>
        <w:t xml:space="preserve"> menjelaskan tentang </w:t>
      </w:r>
      <w:r w:rsidR="00964F0A" w:rsidRPr="00964F0A">
        <w:rPr>
          <w:i/>
          <w:iCs/>
        </w:rPr>
        <w:t>sequence</w:t>
      </w:r>
      <w:r>
        <w:rPr>
          <w:i/>
          <w:iCs/>
        </w:rPr>
        <w:t xml:space="preserve"> </w:t>
      </w:r>
      <w:r w:rsidR="006D4E95" w:rsidRPr="006D4E95">
        <w:t>diagram</w:t>
      </w:r>
      <w:r>
        <w:rPr>
          <w:i/>
          <w:iCs/>
        </w:rPr>
        <w:t xml:space="preserve"> </w:t>
      </w:r>
      <w:r>
        <w:t xml:space="preserve">hapus </w:t>
      </w:r>
      <w:r w:rsidR="00A7694F">
        <w:t>data transaksi obat berdasarkan id data transaksi obat</w:t>
      </w:r>
      <w:r>
        <w:t>.</w:t>
      </w:r>
      <w:r w:rsidR="00A7694F">
        <w:t xml:space="preserve"> Proses penghapusan data diawali dengan Apoteker mengklik atau menekan tombol delete yang disediakan pada halaman data. Setelah itu sistem </w:t>
      </w:r>
      <w:proofErr w:type="gramStart"/>
      <w:r w:rsidR="00A7694F">
        <w:t>akan</w:t>
      </w:r>
      <w:proofErr w:type="gramEnd"/>
      <w:r w:rsidR="00A7694F">
        <w:t xml:space="preserve"> melakukan proses penghapusan data dengan mencocokan id data yang ingin dihapus dengan id data yang ada didalam database. Setelah proses pencocokan selesai, data tersebut </w:t>
      </w:r>
      <w:proofErr w:type="gramStart"/>
      <w:r w:rsidR="00A7694F">
        <w:t>akan</w:t>
      </w:r>
      <w:proofErr w:type="gramEnd"/>
      <w:r w:rsidR="00A7694F">
        <w:t xml:space="preserve"> dihapus dari database dan selanjutnya sistem akan </w:t>
      </w:r>
      <w:r w:rsidR="00B15D3D">
        <w:t>menampilkan</w:t>
      </w:r>
      <w:r w:rsidR="00A7694F">
        <w:t xml:space="preserve"> kembali </w:t>
      </w:r>
      <w:r w:rsidR="00B15D3D">
        <w:t>halaman</w:t>
      </w:r>
      <w:r w:rsidR="00A7694F">
        <w:t xml:space="preserve"> data.</w:t>
      </w:r>
    </w:p>
    <w:p w14:paraId="51840383" w14:textId="77777777" w:rsidR="00A21376" w:rsidRPr="0009032A" w:rsidRDefault="00A21376" w:rsidP="0009032A"/>
    <w:p w14:paraId="6E0EB4DE" w14:textId="362D9FD7" w:rsidR="00054813" w:rsidRPr="00CC2A3C" w:rsidRDefault="00054813" w:rsidP="00A4579F">
      <w:pPr>
        <w:pStyle w:val="311"/>
      </w:pPr>
      <w:bookmarkStart w:id="84" w:name="_Toc525893921"/>
      <w:bookmarkStart w:id="85" w:name="_Toc526322594"/>
      <w:r w:rsidRPr="00CC2A3C">
        <w:t xml:space="preserve">Desain Tabel </w:t>
      </w:r>
      <w:r w:rsidR="00427FB7" w:rsidRPr="00CC2A3C">
        <w:rPr>
          <w:i/>
          <w:iCs/>
        </w:rPr>
        <w:t>Database</w:t>
      </w:r>
      <w:bookmarkEnd w:id="84"/>
      <w:bookmarkEnd w:id="85"/>
    </w:p>
    <w:p w14:paraId="453DABA0" w14:textId="06CFAA60" w:rsidR="00EB6B68" w:rsidRDefault="00EB6B68" w:rsidP="004700DD">
      <w:r>
        <w:t>Berikut adalah tabel</w:t>
      </w:r>
      <w:r w:rsidR="004700DD">
        <w:t xml:space="preserve"> – tabel</w:t>
      </w:r>
      <w:r>
        <w:t xml:space="preserve"> </w:t>
      </w:r>
      <w:r w:rsidR="002C3DD7">
        <w:rPr>
          <w:i/>
          <w:iCs/>
        </w:rPr>
        <w:t>d</w:t>
      </w:r>
      <w:r w:rsidR="00427FB7" w:rsidRPr="00427FB7">
        <w:rPr>
          <w:i/>
          <w:iCs/>
        </w:rPr>
        <w:t>atabase</w:t>
      </w:r>
      <w:r>
        <w:t xml:space="preserve"> yang ada di dalam sistem </w:t>
      </w:r>
      <w:proofErr w:type="gramStart"/>
      <w:r>
        <w:t>rekomendasi</w:t>
      </w:r>
      <w:r w:rsidR="004700DD">
        <w:t xml:space="preserve"> :</w:t>
      </w:r>
      <w:proofErr w:type="gramEnd"/>
      <w:r>
        <w:t xml:space="preserve"> </w:t>
      </w:r>
    </w:p>
    <w:p w14:paraId="69EDE014" w14:textId="24AF5337" w:rsidR="00717F96" w:rsidRDefault="004700DD" w:rsidP="00A4579F">
      <w:pPr>
        <w:pStyle w:val="3210"/>
      </w:pPr>
      <w:r>
        <w:t xml:space="preserve">Tabel </w:t>
      </w:r>
      <w:r w:rsidR="00B11656">
        <w:t>users</w:t>
      </w:r>
    </w:p>
    <w:p w14:paraId="65BA5FFE" w14:textId="40AB2D4A" w:rsidR="0046556F" w:rsidRDefault="0046556F" w:rsidP="00B15438">
      <w:r>
        <w:t xml:space="preserve">Tabel </w:t>
      </w:r>
      <w:proofErr w:type="gramStart"/>
      <w:r w:rsidR="00B11656">
        <w:t>users</w:t>
      </w:r>
      <w:proofErr w:type="gramEnd"/>
      <w:r>
        <w:t xml:space="preserve"> merupakan tabel yang </w:t>
      </w:r>
      <w:r w:rsidR="00657855">
        <w:t>digunakan</w:t>
      </w:r>
      <w:r>
        <w:t xml:space="preserve"> untuk menyimpan data </w:t>
      </w:r>
      <w:r w:rsidR="00D02E04">
        <w:t>aktor yakni data apoteker</w:t>
      </w:r>
      <w:r w:rsidR="003E049B">
        <w:t xml:space="preserve"> yang nantinya </w:t>
      </w:r>
      <w:r w:rsidR="00657855">
        <w:t>digunakan</w:t>
      </w:r>
      <w:r w:rsidR="003E049B">
        <w:t xml:space="preserve"> sebagai akun untuk </w:t>
      </w:r>
      <w:r w:rsidR="000362DE" w:rsidRPr="000362DE">
        <w:rPr>
          <w:i/>
          <w:iCs/>
        </w:rPr>
        <w:t>login</w:t>
      </w:r>
      <w:r w:rsidR="003E049B">
        <w:t xml:space="preserve"> ke dalam sistem</w:t>
      </w:r>
      <w:r w:rsidR="00080B82">
        <w:t xml:space="preserve">. Adapun yang menjadi </w:t>
      </w:r>
      <w:r w:rsidR="00080B82">
        <w:rPr>
          <w:i/>
          <w:iCs/>
        </w:rPr>
        <w:t xml:space="preserve">primary </w:t>
      </w:r>
      <w:r w:rsidR="00080B82">
        <w:t>di dalam tabel adalah “id”,</w:t>
      </w:r>
      <w:r w:rsidR="001177A0">
        <w:t xml:space="preserve"> dan </w:t>
      </w:r>
      <w:r w:rsidR="001177A0">
        <w:rPr>
          <w:i/>
          <w:iCs/>
        </w:rPr>
        <w:t xml:space="preserve">field </w:t>
      </w:r>
      <w:r w:rsidR="001177A0">
        <w:t xml:space="preserve">yang </w:t>
      </w:r>
      <w:r w:rsidR="00657855">
        <w:t>digunakan</w:t>
      </w:r>
      <w:r w:rsidR="001177A0">
        <w:t xml:space="preserve"> untuk mengisi </w:t>
      </w:r>
      <w:r w:rsidR="00D62BBB" w:rsidRPr="00D62BBB">
        <w:rPr>
          <w:i/>
          <w:iCs/>
        </w:rPr>
        <w:t>form</w:t>
      </w:r>
      <w:r w:rsidR="001177A0">
        <w:t xml:space="preserve"> </w:t>
      </w:r>
      <w:r w:rsidR="000362DE" w:rsidRPr="000362DE">
        <w:rPr>
          <w:i/>
          <w:iCs/>
        </w:rPr>
        <w:t>login</w:t>
      </w:r>
      <w:r w:rsidR="001177A0">
        <w:t xml:space="preserve"> adalah “email” dan “password”.</w:t>
      </w:r>
      <w:r w:rsidR="00080B82">
        <w:t xml:space="preserve"> </w:t>
      </w:r>
      <w:r w:rsidR="00B15438">
        <w:t>Untuk lebih jelasnya</w:t>
      </w:r>
      <w:r w:rsidR="00C31ADE">
        <w:t xml:space="preserve"> dapat dilihat pada</w:t>
      </w:r>
      <w:r w:rsidR="00B15438">
        <w:t xml:space="preserve"> </w:t>
      </w:r>
      <w:r w:rsidR="00B15438">
        <w:fldChar w:fldCharType="begin"/>
      </w:r>
      <w:r w:rsidR="00B15438">
        <w:instrText xml:space="preserve"> REF tabel_database_admins \h </w:instrText>
      </w:r>
      <w:r w:rsidR="00B15438">
        <w:fldChar w:fldCharType="separate"/>
      </w:r>
      <w:r w:rsidR="008B75CA">
        <w:t>Tabel 3.</w:t>
      </w:r>
      <w:r w:rsidR="008B75CA">
        <w:rPr>
          <w:noProof/>
        </w:rPr>
        <w:t>1</w:t>
      </w:r>
      <w:r w:rsidR="00B15438">
        <w:fldChar w:fldCharType="end"/>
      </w:r>
      <w:r w:rsidR="00B15438">
        <w:t>.</w:t>
      </w:r>
    </w:p>
    <w:p w14:paraId="36D421C4" w14:textId="30E140F7" w:rsidR="005435C9" w:rsidRPr="005435C9" w:rsidRDefault="005435C9" w:rsidP="005435C9">
      <w:pPr>
        <w:pStyle w:val="ct"/>
      </w:pPr>
      <w:bookmarkStart w:id="86" w:name="tabel_database_admins"/>
      <w:bookmarkStart w:id="87" w:name="_Toc58906480"/>
      <w:r>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1</w:t>
      </w:r>
      <w:r w:rsidR="00AF6DC1">
        <w:rPr>
          <w:noProof/>
        </w:rPr>
        <w:fldChar w:fldCharType="end"/>
      </w:r>
      <w:bookmarkEnd w:id="86"/>
      <w:r>
        <w:t xml:space="preserve"> </w:t>
      </w:r>
      <w:r>
        <w:rPr>
          <w:i/>
          <w:iCs/>
        </w:rPr>
        <w:t xml:space="preserve">database </w:t>
      </w:r>
      <w:r>
        <w:t>admin</w:t>
      </w:r>
      <w:bookmarkEnd w:id="87"/>
    </w:p>
    <w:tbl>
      <w:tblPr>
        <w:tblStyle w:val="TableGrid"/>
        <w:tblpPr w:leftFromText="180" w:rightFromText="180" w:vertAnchor="text" w:tblpY="1"/>
        <w:tblOverlap w:val="never"/>
        <w:tblW w:w="0" w:type="auto"/>
        <w:tblLook w:val="04A0" w:firstRow="1" w:lastRow="0" w:firstColumn="1" w:lastColumn="0" w:noHBand="0" w:noVBand="1"/>
      </w:tblPr>
      <w:tblGrid>
        <w:gridCol w:w="2976"/>
        <w:gridCol w:w="1982"/>
        <w:gridCol w:w="1982"/>
      </w:tblGrid>
      <w:tr w:rsidR="00F5734A" w14:paraId="6B62C589" w14:textId="77777777" w:rsidTr="00F5734A">
        <w:tc>
          <w:tcPr>
            <w:tcW w:w="2976" w:type="dxa"/>
          </w:tcPr>
          <w:p w14:paraId="0B0458F6" w14:textId="47D2AC91" w:rsidR="00F5734A" w:rsidRPr="00F5734A" w:rsidRDefault="00F5734A" w:rsidP="00F5734A">
            <w:pPr>
              <w:ind w:firstLine="0"/>
              <w:rPr>
                <w:i/>
                <w:iCs/>
              </w:rPr>
            </w:pPr>
            <w:r>
              <w:rPr>
                <w:i/>
                <w:iCs/>
              </w:rPr>
              <w:t>Field</w:t>
            </w:r>
          </w:p>
        </w:tc>
        <w:tc>
          <w:tcPr>
            <w:tcW w:w="1982" w:type="dxa"/>
          </w:tcPr>
          <w:p w14:paraId="40D599ED" w14:textId="02D9329F" w:rsidR="00F5734A" w:rsidRPr="00F5734A" w:rsidRDefault="00F5734A" w:rsidP="00F5734A">
            <w:pPr>
              <w:ind w:firstLine="0"/>
              <w:rPr>
                <w:i/>
                <w:iCs/>
              </w:rPr>
            </w:pPr>
            <w:r w:rsidRPr="00F5734A">
              <w:rPr>
                <w:i/>
                <w:iCs/>
              </w:rPr>
              <w:t>Type</w:t>
            </w:r>
          </w:p>
        </w:tc>
        <w:tc>
          <w:tcPr>
            <w:tcW w:w="1982" w:type="dxa"/>
          </w:tcPr>
          <w:p w14:paraId="5D7EFAA7" w14:textId="38BDF8CC" w:rsidR="00F5734A" w:rsidRDefault="00F5734A" w:rsidP="00F5734A">
            <w:pPr>
              <w:ind w:firstLine="0"/>
            </w:pPr>
            <w:r>
              <w:t>Keterangan</w:t>
            </w:r>
          </w:p>
        </w:tc>
      </w:tr>
      <w:tr w:rsidR="00F5734A" w14:paraId="6EA51197" w14:textId="77777777" w:rsidTr="00F5734A">
        <w:tc>
          <w:tcPr>
            <w:tcW w:w="2976" w:type="dxa"/>
          </w:tcPr>
          <w:p w14:paraId="26F7BF2D" w14:textId="2F75E9FB" w:rsidR="00F5734A" w:rsidRDefault="001355CE" w:rsidP="00F5734A">
            <w:pPr>
              <w:ind w:firstLine="0"/>
            </w:pPr>
            <w:r w:rsidRPr="00F5734A">
              <w:t>I</w:t>
            </w:r>
            <w:r w:rsidR="00F5734A" w:rsidRPr="00F5734A">
              <w:t>d</w:t>
            </w:r>
          </w:p>
        </w:tc>
        <w:tc>
          <w:tcPr>
            <w:tcW w:w="1982" w:type="dxa"/>
          </w:tcPr>
          <w:p w14:paraId="096DDBA5" w14:textId="3E92A08F" w:rsidR="00F5734A" w:rsidRPr="002021FE" w:rsidRDefault="008F1391" w:rsidP="00F5734A">
            <w:pPr>
              <w:ind w:firstLine="0"/>
              <w:rPr>
                <w:i/>
                <w:iCs/>
              </w:rPr>
            </w:pPr>
            <w:bookmarkStart w:id="88" w:name="int"/>
            <w:r w:rsidRPr="002021FE">
              <w:rPr>
                <w:i/>
                <w:iCs/>
              </w:rPr>
              <w:t>int</w:t>
            </w:r>
            <w:r w:rsidR="002021FE" w:rsidRPr="002021FE">
              <w:rPr>
                <w:i/>
                <w:iCs/>
              </w:rPr>
              <w:t>eger</w:t>
            </w:r>
            <w:r w:rsidR="00C22E61">
              <w:rPr>
                <w:i/>
                <w:iCs/>
              </w:rPr>
              <w:t>(7</w:t>
            </w:r>
            <w:r w:rsidRPr="002021FE">
              <w:rPr>
                <w:i/>
                <w:iCs/>
              </w:rPr>
              <w:t>)</w:t>
            </w:r>
            <w:bookmarkEnd w:id="88"/>
          </w:p>
        </w:tc>
        <w:tc>
          <w:tcPr>
            <w:tcW w:w="1982" w:type="dxa"/>
          </w:tcPr>
          <w:p w14:paraId="5690088E" w14:textId="0B2A3C30" w:rsidR="00F5734A" w:rsidRPr="00F5734A" w:rsidRDefault="00F5734A" w:rsidP="00F5734A">
            <w:pPr>
              <w:ind w:firstLine="0"/>
              <w:rPr>
                <w:i/>
                <w:iCs/>
              </w:rPr>
            </w:pPr>
            <w:r>
              <w:rPr>
                <w:i/>
                <w:iCs/>
              </w:rPr>
              <w:t>Primary Key</w:t>
            </w:r>
          </w:p>
        </w:tc>
      </w:tr>
      <w:tr w:rsidR="00F5734A" w14:paraId="0644A0F9" w14:textId="77777777" w:rsidTr="00F5734A">
        <w:tc>
          <w:tcPr>
            <w:tcW w:w="2976" w:type="dxa"/>
          </w:tcPr>
          <w:p w14:paraId="7409BDD4" w14:textId="04E080C2" w:rsidR="00F5734A" w:rsidRPr="00F5734A" w:rsidRDefault="00955B52" w:rsidP="00F5734A">
            <w:pPr>
              <w:ind w:firstLine="0"/>
            </w:pPr>
            <w:r>
              <w:rPr>
                <w:i/>
                <w:iCs/>
              </w:rPr>
              <w:t>U</w:t>
            </w:r>
            <w:r w:rsidR="001355CE">
              <w:rPr>
                <w:i/>
                <w:iCs/>
              </w:rPr>
              <w:t>sername</w:t>
            </w:r>
          </w:p>
        </w:tc>
        <w:tc>
          <w:tcPr>
            <w:tcW w:w="1982" w:type="dxa"/>
          </w:tcPr>
          <w:p w14:paraId="34C452B8" w14:textId="7FD44603" w:rsidR="00F5734A" w:rsidRPr="002021FE" w:rsidRDefault="00575E41" w:rsidP="00F5734A">
            <w:pPr>
              <w:ind w:firstLine="0"/>
              <w:rPr>
                <w:i/>
                <w:iCs/>
              </w:rPr>
            </w:pPr>
            <w:bookmarkStart w:id="89" w:name="varchar"/>
            <w:r w:rsidRPr="002021FE">
              <w:rPr>
                <w:i/>
                <w:iCs/>
              </w:rPr>
              <w:t>varchar(</w:t>
            </w:r>
            <w:r w:rsidR="001355CE">
              <w:rPr>
                <w:i/>
                <w:iCs/>
              </w:rPr>
              <w:t>150</w:t>
            </w:r>
            <w:r w:rsidR="008F1391" w:rsidRPr="002021FE">
              <w:rPr>
                <w:i/>
                <w:iCs/>
              </w:rPr>
              <w:t>)</w:t>
            </w:r>
            <w:bookmarkEnd w:id="89"/>
            <w:r w:rsidR="008F1391" w:rsidRPr="002021FE">
              <w:rPr>
                <w:i/>
                <w:iCs/>
              </w:rPr>
              <w:tab/>
            </w:r>
          </w:p>
        </w:tc>
        <w:tc>
          <w:tcPr>
            <w:tcW w:w="1982" w:type="dxa"/>
          </w:tcPr>
          <w:p w14:paraId="6AA63B7A" w14:textId="77777777" w:rsidR="00F5734A" w:rsidRDefault="00F5734A" w:rsidP="00F5734A">
            <w:pPr>
              <w:ind w:firstLine="0"/>
            </w:pPr>
          </w:p>
        </w:tc>
      </w:tr>
      <w:tr w:rsidR="00F5734A" w14:paraId="0BE41CF4" w14:textId="77777777" w:rsidTr="00F5734A">
        <w:tc>
          <w:tcPr>
            <w:tcW w:w="2976" w:type="dxa"/>
          </w:tcPr>
          <w:p w14:paraId="75ACBE4B" w14:textId="3E0A62B4" w:rsidR="00F5734A" w:rsidRPr="00F5734A" w:rsidRDefault="00955B52" w:rsidP="00F5734A">
            <w:pPr>
              <w:ind w:firstLine="0"/>
            </w:pPr>
            <w:r w:rsidRPr="00F5734A">
              <w:t>E</w:t>
            </w:r>
            <w:r w:rsidR="00F5734A" w:rsidRPr="00F5734A">
              <w:t>mail</w:t>
            </w:r>
          </w:p>
        </w:tc>
        <w:tc>
          <w:tcPr>
            <w:tcW w:w="1982" w:type="dxa"/>
          </w:tcPr>
          <w:p w14:paraId="7F0D331C" w14:textId="357976CE" w:rsidR="00F5734A" w:rsidRDefault="00575E41" w:rsidP="00F5734A">
            <w:pPr>
              <w:ind w:firstLine="0"/>
            </w:pPr>
            <w:r>
              <w:fldChar w:fldCharType="begin"/>
            </w:r>
            <w:r>
              <w:instrText xml:space="preserve"> REF varchar \h </w:instrText>
            </w:r>
            <w:r>
              <w:fldChar w:fldCharType="separate"/>
            </w:r>
            <w:r w:rsidR="008B75CA" w:rsidRPr="002021FE">
              <w:rPr>
                <w:i/>
                <w:iCs/>
              </w:rPr>
              <w:t>varchar(</w:t>
            </w:r>
            <w:r w:rsidR="008B75CA">
              <w:rPr>
                <w:i/>
                <w:iCs/>
              </w:rPr>
              <w:t>150</w:t>
            </w:r>
            <w:r w:rsidR="008B75CA" w:rsidRPr="002021FE">
              <w:rPr>
                <w:i/>
                <w:iCs/>
              </w:rPr>
              <w:t>)</w:t>
            </w:r>
            <w:r>
              <w:fldChar w:fldCharType="end"/>
            </w:r>
          </w:p>
        </w:tc>
        <w:tc>
          <w:tcPr>
            <w:tcW w:w="1982" w:type="dxa"/>
          </w:tcPr>
          <w:p w14:paraId="386EC0B8" w14:textId="77777777" w:rsidR="00F5734A" w:rsidRDefault="00F5734A" w:rsidP="00F5734A">
            <w:pPr>
              <w:ind w:firstLine="0"/>
            </w:pPr>
          </w:p>
        </w:tc>
      </w:tr>
      <w:tr w:rsidR="00F5734A" w14:paraId="3853BB0C" w14:textId="77777777" w:rsidTr="00F5734A">
        <w:tc>
          <w:tcPr>
            <w:tcW w:w="2976" w:type="dxa"/>
          </w:tcPr>
          <w:p w14:paraId="48B71055" w14:textId="31C9B5AF" w:rsidR="00F5734A" w:rsidRPr="00F5734A" w:rsidRDefault="00952816" w:rsidP="00F5734A">
            <w:pPr>
              <w:ind w:firstLine="0"/>
            </w:pPr>
            <w:r>
              <w:t>P</w:t>
            </w:r>
            <w:r w:rsidR="00F5734A">
              <w:t>assword</w:t>
            </w:r>
          </w:p>
        </w:tc>
        <w:tc>
          <w:tcPr>
            <w:tcW w:w="1982" w:type="dxa"/>
          </w:tcPr>
          <w:p w14:paraId="31FA684B" w14:textId="609775CC" w:rsidR="00F5734A" w:rsidRDefault="002E07A1" w:rsidP="00F5734A">
            <w:pPr>
              <w:ind w:firstLine="0"/>
            </w:pPr>
            <w:r>
              <w:fldChar w:fldCharType="begin"/>
            </w:r>
            <w:r>
              <w:instrText xml:space="preserve"> REF varchar \h </w:instrText>
            </w:r>
            <w:r>
              <w:fldChar w:fldCharType="separate"/>
            </w:r>
            <w:r w:rsidR="008B75CA" w:rsidRPr="002021FE">
              <w:rPr>
                <w:i/>
                <w:iCs/>
              </w:rPr>
              <w:t>varchar(</w:t>
            </w:r>
            <w:r w:rsidR="008B75CA">
              <w:rPr>
                <w:i/>
                <w:iCs/>
              </w:rPr>
              <w:t>150</w:t>
            </w:r>
            <w:r w:rsidR="008B75CA" w:rsidRPr="002021FE">
              <w:rPr>
                <w:i/>
                <w:iCs/>
              </w:rPr>
              <w:t>)</w:t>
            </w:r>
            <w:r>
              <w:fldChar w:fldCharType="end"/>
            </w:r>
          </w:p>
        </w:tc>
        <w:tc>
          <w:tcPr>
            <w:tcW w:w="1982" w:type="dxa"/>
          </w:tcPr>
          <w:p w14:paraId="6E7FCFCC" w14:textId="77777777" w:rsidR="00F5734A" w:rsidRDefault="00F5734A" w:rsidP="00F5734A">
            <w:pPr>
              <w:ind w:firstLine="0"/>
            </w:pPr>
          </w:p>
        </w:tc>
      </w:tr>
    </w:tbl>
    <w:p w14:paraId="3A016F5C" w14:textId="481FB73F" w:rsidR="00F92A6D" w:rsidRDefault="00F5734A" w:rsidP="005435C9">
      <w:r>
        <w:br w:type="textWrapping" w:clear="all"/>
      </w:r>
    </w:p>
    <w:p w14:paraId="54650A5D" w14:textId="09364C61" w:rsidR="0046556F" w:rsidRPr="00096C19" w:rsidRDefault="00955B52" w:rsidP="00A4579F">
      <w:pPr>
        <w:pStyle w:val="3210"/>
        <w:rPr>
          <w:i/>
          <w:iCs/>
        </w:rPr>
      </w:pPr>
      <w:r>
        <w:lastRenderedPageBreak/>
        <w:t xml:space="preserve">Tabel </w:t>
      </w:r>
      <w:r w:rsidR="00B11656">
        <w:t>transaksi_obat</w:t>
      </w:r>
    </w:p>
    <w:p w14:paraId="434B6B40" w14:textId="38FA9CD0" w:rsidR="00D77B21" w:rsidRDefault="00080B82" w:rsidP="00B23DA5">
      <w:r>
        <w:t xml:space="preserve">Tabel </w:t>
      </w:r>
      <w:r w:rsidR="00B11656">
        <w:rPr>
          <w:iCs/>
        </w:rPr>
        <w:t>transaksi_</w:t>
      </w:r>
      <w:r w:rsidR="00D02E04">
        <w:rPr>
          <w:iCs/>
        </w:rPr>
        <w:t>obat</w:t>
      </w:r>
      <w:r>
        <w:t xml:space="preserve"> merupakan </w:t>
      </w:r>
      <w:r w:rsidR="00AA390B">
        <w:t xml:space="preserve">tabel yang </w:t>
      </w:r>
      <w:r w:rsidR="00657855">
        <w:t>digunakan</w:t>
      </w:r>
      <w:r w:rsidR="00AA390B">
        <w:t xml:space="preserve"> untuk menyimpan data </w:t>
      </w:r>
      <w:r w:rsidR="00D02E04">
        <w:t xml:space="preserve">transaksi </w:t>
      </w:r>
      <w:proofErr w:type="gramStart"/>
      <w:r w:rsidR="00D02E04">
        <w:t>obat(</w:t>
      </w:r>
      <w:proofErr w:type="gramEnd"/>
      <w:r w:rsidR="00D02E04">
        <w:t>data yang akan diolah dengan algoritma apriori dan algoritma regresi linear untuk menemukan pola pembelian serta prediksi pengeluar</w:t>
      </w:r>
      <w:r w:rsidR="00B11656">
        <w:t>an</w:t>
      </w:r>
      <w:r w:rsidR="00D02E04">
        <w:t xml:space="preserve"> obat). D</w:t>
      </w:r>
      <w:r w:rsidR="00B11656">
        <w:t xml:space="preserve">i dalam tabel transaksi obat terdapat </w:t>
      </w:r>
      <w:r w:rsidR="00D418F3">
        <w:t xml:space="preserve">beberapa </w:t>
      </w:r>
      <w:r w:rsidR="00D418F3">
        <w:rPr>
          <w:i/>
          <w:iCs/>
        </w:rPr>
        <w:t xml:space="preserve">field </w:t>
      </w:r>
      <w:r w:rsidR="00D418F3" w:rsidRPr="009B0C11">
        <w:t xml:space="preserve">diantaranya </w:t>
      </w:r>
      <w:proofErr w:type="gramStart"/>
      <w:r w:rsidR="00D418F3" w:rsidRPr="009B0C11">
        <w:t>id(</w:t>
      </w:r>
      <w:proofErr w:type="gramEnd"/>
      <w:r w:rsidR="00D418F3" w:rsidRPr="009B0C11">
        <w:t xml:space="preserve">sebagai </w:t>
      </w:r>
      <w:r w:rsidR="00D418F3" w:rsidRPr="009B0C11">
        <w:rPr>
          <w:i/>
          <w:iCs/>
        </w:rPr>
        <w:t xml:space="preserve">primary </w:t>
      </w:r>
      <w:r w:rsidR="00D418F3" w:rsidRPr="009B0C11">
        <w:t xml:space="preserve">) </w:t>
      </w:r>
      <w:r w:rsidR="000D4354" w:rsidRPr="009B0C11">
        <w:t>,</w:t>
      </w:r>
      <w:r w:rsidR="00B23DA5">
        <w:t xml:space="preserve"> nama dengan tipe data </w:t>
      </w:r>
      <w:r w:rsidR="00B23DA5">
        <w:rPr>
          <w:i/>
        </w:rPr>
        <w:t xml:space="preserve">varchar </w:t>
      </w:r>
      <w:r w:rsidR="00B23DA5">
        <w:t xml:space="preserve">dengan panjang maksimum 200 karakter, jumlah_keluar yang bertipe </w:t>
      </w:r>
      <w:r w:rsidR="00B23DA5">
        <w:rPr>
          <w:i/>
        </w:rPr>
        <w:t>integer</w:t>
      </w:r>
      <w:r w:rsidR="00B23DA5">
        <w:t xml:space="preserve">, dan terakhir </w:t>
      </w:r>
      <w:r w:rsidR="00B23DA5">
        <w:rPr>
          <w:i/>
        </w:rPr>
        <w:t xml:space="preserve">field </w:t>
      </w:r>
      <w:r w:rsidR="00B23DA5">
        <w:t xml:space="preserve">waktu dengan tipe data </w:t>
      </w:r>
      <w:r w:rsidR="00B23DA5">
        <w:rPr>
          <w:i/>
        </w:rPr>
        <w:t>integer</w:t>
      </w:r>
      <w:r w:rsidR="00B23DA5">
        <w:t>.</w:t>
      </w:r>
      <w:r w:rsidR="000D4354" w:rsidRPr="009B0C11">
        <w:t xml:space="preserve"> </w:t>
      </w:r>
      <w:r w:rsidR="00B23DA5">
        <w:t xml:space="preserve"> </w:t>
      </w:r>
      <w:r w:rsidR="00B15438">
        <w:t xml:space="preserve">Untuk lebih </w:t>
      </w:r>
      <w:r w:rsidR="00B23DA5">
        <w:t>legkapnya</w:t>
      </w:r>
      <w:r w:rsidR="00C31ADE">
        <w:t xml:space="preserve"> dapat dilihat pada</w:t>
      </w:r>
      <w:r w:rsidR="00B15438">
        <w:t xml:space="preserve"> </w:t>
      </w:r>
      <w:r w:rsidR="00B15438">
        <w:fldChar w:fldCharType="begin"/>
      </w:r>
      <w:r w:rsidR="00B15438">
        <w:instrText xml:space="preserve"> REF t_database_users \h </w:instrText>
      </w:r>
      <w:r w:rsidR="00B15438">
        <w:fldChar w:fldCharType="separate"/>
      </w:r>
      <w:r w:rsidR="008B75CA">
        <w:t>Tabel 3.</w:t>
      </w:r>
      <w:r w:rsidR="008B75CA">
        <w:rPr>
          <w:noProof/>
        </w:rPr>
        <w:t>2</w:t>
      </w:r>
      <w:r w:rsidR="00B15438">
        <w:fldChar w:fldCharType="end"/>
      </w:r>
      <w:r w:rsidR="00B15438">
        <w:t>.</w:t>
      </w:r>
    </w:p>
    <w:p w14:paraId="36298558" w14:textId="1B0C7D5C" w:rsidR="00436F03" w:rsidRPr="00436F03" w:rsidRDefault="00436F03" w:rsidP="00436F03">
      <w:pPr>
        <w:pStyle w:val="ct"/>
      </w:pPr>
      <w:bookmarkStart w:id="90" w:name="t_database_users"/>
      <w:bookmarkStart w:id="91" w:name="_Toc58906481"/>
      <w:r>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2</w:t>
      </w:r>
      <w:r w:rsidR="00AF6DC1">
        <w:rPr>
          <w:noProof/>
        </w:rPr>
        <w:fldChar w:fldCharType="end"/>
      </w:r>
      <w:bookmarkEnd w:id="90"/>
      <w:r>
        <w:t xml:space="preserve"> </w:t>
      </w:r>
      <w:r>
        <w:rPr>
          <w:i/>
          <w:iCs/>
        </w:rPr>
        <w:t xml:space="preserve">database </w:t>
      </w:r>
      <w:r w:rsidR="00B11656">
        <w:rPr>
          <w:i/>
          <w:iCs/>
        </w:rPr>
        <w:t>transaksi obat</w:t>
      </w:r>
      <w:bookmarkEnd w:id="91"/>
    </w:p>
    <w:tbl>
      <w:tblPr>
        <w:tblStyle w:val="TableGrid"/>
        <w:tblpPr w:leftFromText="180" w:rightFromText="180" w:vertAnchor="text" w:tblpY="1"/>
        <w:tblOverlap w:val="never"/>
        <w:tblW w:w="0" w:type="auto"/>
        <w:tblLook w:val="04A0" w:firstRow="1" w:lastRow="0" w:firstColumn="1" w:lastColumn="0" w:noHBand="0" w:noVBand="1"/>
      </w:tblPr>
      <w:tblGrid>
        <w:gridCol w:w="2313"/>
        <w:gridCol w:w="2313"/>
        <w:gridCol w:w="2882"/>
      </w:tblGrid>
      <w:tr w:rsidR="00436F03" w14:paraId="7B9A872C" w14:textId="77777777" w:rsidTr="00177749">
        <w:trPr>
          <w:trHeight w:val="276"/>
        </w:trPr>
        <w:tc>
          <w:tcPr>
            <w:tcW w:w="2313" w:type="dxa"/>
          </w:tcPr>
          <w:p w14:paraId="12DE1349" w14:textId="77777777" w:rsidR="00436F03" w:rsidRPr="00F5734A" w:rsidRDefault="00436F03" w:rsidP="00256788">
            <w:pPr>
              <w:ind w:firstLine="0"/>
              <w:rPr>
                <w:i/>
                <w:iCs/>
              </w:rPr>
            </w:pPr>
            <w:r>
              <w:rPr>
                <w:i/>
                <w:iCs/>
              </w:rPr>
              <w:t>Field</w:t>
            </w:r>
          </w:p>
        </w:tc>
        <w:tc>
          <w:tcPr>
            <w:tcW w:w="2313" w:type="dxa"/>
          </w:tcPr>
          <w:p w14:paraId="6C968D17" w14:textId="77777777" w:rsidR="00436F03" w:rsidRPr="00F5734A" w:rsidRDefault="00436F03" w:rsidP="00256788">
            <w:pPr>
              <w:ind w:firstLine="0"/>
              <w:rPr>
                <w:i/>
                <w:iCs/>
              </w:rPr>
            </w:pPr>
            <w:r w:rsidRPr="00F5734A">
              <w:rPr>
                <w:i/>
                <w:iCs/>
              </w:rPr>
              <w:t>Type</w:t>
            </w:r>
          </w:p>
        </w:tc>
        <w:tc>
          <w:tcPr>
            <w:tcW w:w="2882" w:type="dxa"/>
          </w:tcPr>
          <w:p w14:paraId="66AFA6AF" w14:textId="77777777" w:rsidR="00436F03" w:rsidRDefault="00436F03" w:rsidP="00256788">
            <w:pPr>
              <w:ind w:firstLine="0"/>
            </w:pPr>
            <w:r>
              <w:t>Keterangan</w:t>
            </w:r>
          </w:p>
        </w:tc>
      </w:tr>
      <w:tr w:rsidR="00436F03" w14:paraId="620731DC" w14:textId="77777777" w:rsidTr="00177749">
        <w:trPr>
          <w:trHeight w:val="276"/>
        </w:trPr>
        <w:tc>
          <w:tcPr>
            <w:tcW w:w="2313" w:type="dxa"/>
          </w:tcPr>
          <w:p w14:paraId="7240AFFF" w14:textId="5F0FF13C" w:rsidR="00436F03" w:rsidRDefault="00955B52" w:rsidP="00256788">
            <w:pPr>
              <w:ind w:firstLine="0"/>
            </w:pPr>
            <w:r w:rsidRPr="00F5734A">
              <w:t>I</w:t>
            </w:r>
            <w:r w:rsidR="00436F03" w:rsidRPr="00F5734A">
              <w:t>d</w:t>
            </w:r>
          </w:p>
        </w:tc>
        <w:tc>
          <w:tcPr>
            <w:tcW w:w="2313" w:type="dxa"/>
          </w:tcPr>
          <w:p w14:paraId="36ACC425" w14:textId="0E266E2B" w:rsidR="00436F03" w:rsidRDefault="00024A3A" w:rsidP="00256788">
            <w:pPr>
              <w:ind w:firstLine="0"/>
            </w:pPr>
            <w:r>
              <w:fldChar w:fldCharType="begin"/>
            </w:r>
            <w:r>
              <w:instrText xml:space="preserve"> REF int \h </w:instrText>
            </w:r>
            <w:r>
              <w:fldChar w:fldCharType="separate"/>
            </w:r>
            <w:r w:rsidR="008B75CA" w:rsidRPr="002021FE">
              <w:rPr>
                <w:i/>
                <w:iCs/>
              </w:rPr>
              <w:t>integer</w:t>
            </w:r>
            <w:r w:rsidR="008B75CA">
              <w:rPr>
                <w:i/>
                <w:iCs/>
              </w:rPr>
              <w:t>(7</w:t>
            </w:r>
            <w:r w:rsidR="008B75CA" w:rsidRPr="002021FE">
              <w:rPr>
                <w:i/>
                <w:iCs/>
              </w:rPr>
              <w:t>)</w:t>
            </w:r>
            <w:r>
              <w:fldChar w:fldCharType="end"/>
            </w:r>
          </w:p>
        </w:tc>
        <w:tc>
          <w:tcPr>
            <w:tcW w:w="2882" w:type="dxa"/>
          </w:tcPr>
          <w:p w14:paraId="1CED98AF" w14:textId="77777777" w:rsidR="00436F03" w:rsidRPr="00F5734A" w:rsidRDefault="00436F03" w:rsidP="00256788">
            <w:pPr>
              <w:ind w:firstLine="0"/>
              <w:rPr>
                <w:i/>
                <w:iCs/>
              </w:rPr>
            </w:pPr>
            <w:r>
              <w:rPr>
                <w:i/>
                <w:iCs/>
              </w:rPr>
              <w:t>Primary Key</w:t>
            </w:r>
          </w:p>
        </w:tc>
      </w:tr>
      <w:tr w:rsidR="00436F03" w14:paraId="55A1A569" w14:textId="77777777" w:rsidTr="00177749">
        <w:trPr>
          <w:trHeight w:val="276"/>
        </w:trPr>
        <w:tc>
          <w:tcPr>
            <w:tcW w:w="2313" w:type="dxa"/>
          </w:tcPr>
          <w:p w14:paraId="4910BF48" w14:textId="6E9C8C4D" w:rsidR="00436F03" w:rsidRPr="00955B52" w:rsidRDefault="00D02E04" w:rsidP="00256788">
            <w:pPr>
              <w:ind w:firstLine="0"/>
            </w:pPr>
            <w:r>
              <w:rPr>
                <w:iCs/>
              </w:rPr>
              <w:t>N</w:t>
            </w:r>
            <w:r w:rsidR="00955B52">
              <w:rPr>
                <w:iCs/>
              </w:rPr>
              <w:t>ama</w:t>
            </w:r>
          </w:p>
        </w:tc>
        <w:tc>
          <w:tcPr>
            <w:tcW w:w="2313" w:type="dxa"/>
          </w:tcPr>
          <w:p w14:paraId="2286F863" w14:textId="24186066" w:rsidR="00436F03" w:rsidRDefault="00024A3A" w:rsidP="00256788">
            <w:pPr>
              <w:ind w:firstLine="0"/>
            </w:pPr>
            <w:r>
              <w:fldChar w:fldCharType="begin"/>
            </w:r>
            <w:r>
              <w:instrText xml:space="preserve"> REF varchar \h </w:instrText>
            </w:r>
            <w:r>
              <w:fldChar w:fldCharType="separate"/>
            </w:r>
            <w:r w:rsidR="008B75CA" w:rsidRPr="002021FE">
              <w:rPr>
                <w:i/>
                <w:iCs/>
              </w:rPr>
              <w:t>varchar(</w:t>
            </w:r>
            <w:r w:rsidR="008B75CA">
              <w:rPr>
                <w:i/>
                <w:iCs/>
              </w:rPr>
              <w:t>150</w:t>
            </w:r>
            <w:r w:rsidR="008B75CA" w:rsidRPr="002021FE">
              <w:rPr>
                <w:i/>
                <w:iCs/>
              </w:rPr>
              <w:t>)</w:t>
            </w:r>
            <w:r>
              <w:fldChar w:fldCharType="end"/>
            </w:r>
          </w:p>
        </w:tc>
        <w:tc>
          <w:tcPr>
            <w:tcW w:w="2882" w:type="dxa"/>
          </w:tcPr>
          <w:p w14:paraId="2EF3AF87" w14:textId="77777777" w:rsidR="00436F03" w:rsidRDefault="00436F03" w:rsidP="00256788">
            <w:pPr>
              <w:ind w:firstLine="0"/>
            </w:pPr>
          </w:p>
        </w:tc>
      </w:tr>
      <w:tr w:rsidR="00611791" w14:paraId="77BE8B27" w14:textId="77777777" w:rsidTr="00177749">
        <w:trPr>
          <w:trHeight w:val="276"/>
        </w:trPr>
        <w:tc>
          <w:tcPr>
            <w:tcW w:w="2313" w:type="dxa"/>
          </w:tcPr>
          <w:p w14:paraId="245B20FB" w14:textId="19F45ACE" w:rsidR="00611791" w:rsidRPr="00F5734A" w:rsidRDefault="00955B52" w:rsidP="00256788">
            <w:pPr>
              <w:ind w:firstLine="0"/>
            </w:pPr>
            <w:r>
              <w:t>jumlah_keluar</w:t>
            </w:r>
          </w:p>
        </w:tc>
        <w:tc>
          <w:tcPr>
            <w:tcW w:w="2313" w:type="dxa"/>
          </w:tcPr>
          <w:p w14:paraId="570D04D0" w14:textId="5C5B2D9B" w:rsidR="00611791" w:rsidRPr="008F1391" w:rsidRDefault="00024A3A" w:rsidP="00256788">
            <w:pPr>
              <w:ind w:firstLine="0"/>
            </w:pPr>
            <w:r>
              <w:fldChar w:fldCharType="begin"/>
            </w:r>
            <w:r>
              <w:instrText xml:space="preserve"> REF varchar \h </w:instrText>
            </w:r>
            <w:r>
              <w:fldChar w:fldCharType="separate"/>
            </w:r>
            <w:r w:rsidR="008B75CA" w:rsidRPr="002021FE">
              <w:rPr>
                <w:i/>
                <w:iCs/>
              </w:rPr>
              <w:t>varchar(</w:t>
            </w:r>
            <w:r w:rsidR="008B75CA">
              <w:rPr>
                <w:i/>
                <w:iCs/>
              </w:rPr>
              <w:t>150</w:t>
            </w:r>
            <w:r w:rsidR="008B75CA" w:rsidRPr="002021FE">
              <w:rPr>
                <w:i/>
                <w:iCs/>
              </w:rPr>
              <w:t>)</w:t>
            </w:r>
            <w:r>
              <w:fldChar w:fldCharType="end"/>
            </w:r>
          </w:p>
        </w:tc>
        <w:tc>
          <w:tcPr>
            <w:tcW w:w="2882" w:type="dxa"/>
          </w:tcPr>
          <w:p w14:paraId="297E9248" w14:textId="77777777" w:rsidR="00611791" w:rsidRDefault="00611791" w:rsidP="00256788">
            <w:pPr>
              <w:ind w:firstLine="0"/>
            </w:pPr>
          </w:p>
        </w:tc>
      </w:tr>
      <w:tr w:rsidR="00611791" w14:paraId="457105B5" w14:textId="77777777" w:rsidTr="00177749">
        <w:trPr>
          <w:trHeight w:val="276"/>
        </w:trPr>
        <w:tc>
          <w:tcPr>
            <w:tcW w:w="2313" w:type="dxa"/>
          </w:tcPr>
          <w:p w14:paraId="1746FA99" w14:textId="09162FE5" w:rsidR="00611791" w:rsidRPr="009A4F61" w:rsidRDefault="009B0C11" w:rsidP="00256788">
            <w:pPr>
              <w:ind w:firstLine="0"/>
            </w:pPr>
            <w:r w:rsidRPr="009A4F61">
              <w:rPr>
                <w:iCs/>
              </w:rPr>
              <w:t>W</w:t>
            </w:r>
            <w:r w:rsidR="009A4F61" w:rsidRPr="009A4F61">
              <w:rPr>
                <w:iCs/>
              </w:rPr>
              <w:t>aktu</w:t>
            </w:r>
          </w:p>
        </w:tc>
        <w:tc>
          <w:tcPr>
            <w:tcW w:w="2313" w:type="dxa"/>
          </w:tcPr>
          <w:p w14:paraId="19088844" w14:textId="1A3DEB00" w:rsidR="00611791" w:rsidRPr="009A4F61" w:rsidRDefault="00024A3A" w:rsidP="009A4F61">
            <w:pPr>
              <w:ind w:firstLine="0"/>
            </w:pPr>
            <w:r w:rsidRPr="009A4F61">
              <w:fldChar w:fldCharType="begin"/>
            </w:r>
            <w:r w:rsidRPr="009A4F61">
              <w:instrText xml:space="preserve"> REF varchar \h </w:instrText>
            </w:r>
            <w:r w:rsidR="009A4F61">
              <w:instrText xml:space="preserve"> \* MERGEFORMAT </w:instrText>
            </w:r>
            <w:r w:rsidRPr="009A4F61">
              <w:fldChar w:fldCharType="separate"/>
            </w:r>
            <w:r w:rsidR="008B75CA" w:rsidRPr="002021FE">
              <w:rPr>
                <w:i/>
                <w:iCs/>
              </w:rPr>
              <w:t>varchar(</w:t>
            </w:r>
            <w:r w:rsidR="008B75CA">
              <w:rPr>
                <w:i/>
                <w:iCs/>
              </w:rPr>
              <w:t>150</w:t>
            </w:r>
            <w:r w:rsidR="008B75CA" w:rsidRPr="002021FE">
              <w:rPr>
                <w:i/>
                <w:iCs/>
              </w:rPr>
              <w:t>)</w:t>
            </w:r>
            <w:r w:rsidRPr="009A4F61">
              <w:fldChar w:fldCharType="end"/>
            </w:r>
          </w:p>
        </w:tc>
        <w:tc>
          <w:tcPr>
            <w:tcW w:w="2882" w:type="dxa"/>
          </w:tcPr>
          <w:p w14:paraId="77605385" w14:textId="77777777" w:rsidR="00611791" w:rsidRPr="00955B52" w:rsidRDefault="00611791" w:rsidP="00256788">
            <w:pPr>
              <w:ind w:firstLine="0"/>
              <w:rPr>
                <w:highlight w:val="yellow"/>
              </w:rPr>
            </w:pPr>
          </w:p>
        </w:tc>
      </w:tr>
    </w:tbl>
    <w:p w14:paraId="3F5E4B72" w14:textId="77777777" w:rsidR="00080B82" w:rsidRDefault="000D4354" w:rsidP="00177749">
      <w:pPr>
        <w:pStyle w:val="posisigambar"/>
        <w:jc w:val="both"/>
      </w:pPr>
      <w:r>
        <w:t xml:space="preserve"> </w:t>
      </w:r>
    </w:p>
    <w:p w14:paraId="1E0800EB" w14:textId="51492906" w:rsidR="0048572E" w:rsidRDefault="0045282F" w:rsidP="00A4579F">
      <w:pPr>
        <w:pStyle w:val="31"/>
      </w:pPr>
      <w:bookmarkStart w:id="92" w:name="_Toc525893922"/>
      <w:bookmarkStart w:id="93" w:name="_Toc526322595"/>
      <w:r>
        <w:t>Perancangan Antar Muka</w:t>
      </w:r>
      <w:bookmarkEnd w:id="92"/>
      <w:bookmarkEnd w:id="93"/>
    </w:p>
    <w:p w14:paraId="3417F710" w14:textId="7F4D01CB" w:rsidR="00A9258E" w:rsidRDefault="000A50D5" w:rsidP="00502717">
      <w:r>
        <w:t xml:space="preserve">Berikut adalah beberapa tampilan antar muka yang </w:t>
      </w:r>
      <w:r w:rsidR="00657855">
        <w:t>direncanakan</w:t>
      </w:r>
      <w:r w:rsidR="00502717">
        <w:t xml:space="preserve"> didalam sistem</w:t>
      </w:r>
      <w:r>
        <w:t>:</w:t>
      </w:r>
    </w:p>
    <w:p w14:paraId="166DE36D" w14:textId="5F1B291B" w:rsidR="003F342B" w:rsidRDefault="004F5A10" w:rsidP="00005F3F">
      <w:pPr>
        <w:pStyle w:val="341"/>
      </w:pPr>
      <w:r>
        <w:t>Halaman Login</w:t>
      </w:r>
    </w:p>
    <w:p w14:paraId="57753A0E" w14:textId="351395DA" w:rsidR="00A705B6" w:rsidRDefault="00A705B6" w:rsidP="00A705B6">
      <w:r>
        <w:t xml:space="preserve">Halaman </w:t>
      </w:r>
      <w:r w:rsidR="00502717">
        <w:t xml:space="preserve">login </w:t>
      </w:r>
      <w:proofErr w:type="gramStart"/>
      <w:r w:rsidR="00502717">
        <w:t>admin(</w:t>
      </w:r>
      <w:proofErr w:type="gramEnd"/>
      <w:r w:rsidR="00502717">
        <w:t>Apoteker)</w:t>
      </w:r>
      <w:r>
        <w:t xml:space="preserve"> yang akan </w:t>
      </w:r>
      <w:r w:rsidR="00657855">
        <w:t>direncanakan</w:t>
      </w:r>
      <w:r>
        <w:t xml:space="preserve"> di dalam sistem </w:t>
      </w:r>
      <w:r w:rsidR="00C31ADE">
        <w:t xml:space="preserve">dapat dilihat pada </w:t>
      </w:r>
      <w:r w:rsidR="007573E1">
        <w:fldChar w:fldCharType="begin"/>
      </w:r>
      <w:r w:rsidR="007573E1">
        <w:instrText xml:space="preserve"> REF r_desain_g_1 \h </w:instrText>
      </w:r>
      <w:r w:rsidR="007573E1">
        <w:fldChar w:fldCharType="separate"/>
      </w:r>
      <w:r w:rsidR="008B75CA">
        <w:t>Gambar 3.</w:t>
      </w:r>
      <w:r w:rsidR="008B75CA">
        <w:rPr>
          <w:noProof/>
        </w:rPr>
        <w:t>7</w:t>
      </w:r>
      <w:r w:rsidR="007573E1">
        <w:fldChar w:fldCharType="end"/>
      </w:r>
      <w:r w:rsidR="007573E1">
        <w:t>.</w:t>
      </w:r>
    </w:p>
    <w:p w14:paraId="10BA926F" w14:textId="68B2704B" w:rsidR="009A619C" w:rsidRDefault="00BF53F6" w:rsidP="009A619C">
      <w:pPr>
        <w:pStyle w:val="posisigambar"/>
        <w:keepNext/>
      </w:pPr>
      <w:r w:rsidRPr="00BF53F6">
        <w:lastRenderedPageBreak/>
        <w:drawing>
          <wp:inline distT="0" distB="0" distL="0" distR="0" wp14:anchorId="7F337AAA" wp14:editId="7A0DFF75">
            <wp:extent cx="4524375" cy="4495800"/>
            <wp:effectExtent l="0" t="0" r="9525" b="0"/>
            <wp:docPr id="11" name="Picture 11" descr="D:\TESIS\diagram\interface\img\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diagram\interface\img\logi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4375" cy="4495800"/>
                    </a:xfrm>
                    <a:prstGeom prst="rect">
                      <a:avLst/>
                    </a:prstGeom>
                    <a:noFill/>
                    <a:ln>
                      <a:noFill/>
                    </a:ln>
                  </pic:spPr>
                </pic:pic>
              </a:graphicData>
            </a:graphic>
          </wp:inline>
        </w:drawing>
      </w:r>
    </w:p>
    <w:p w14:paraId="60906AE3" w14:textId="57B05BD2" w:rsidR="009A619C" w:rsidRDefault="00E64111" w:rsidP="004879E1">
      <w:pPr>
        <w:pStyle w:val="Caption"/>
      </w:pPr>
      <w:bookmarkStart w:id="94" w:name="r_desain_g_1"/>
      <w:bookmarkStart w:id="95" w:name="_Toc525893945"/>
      <w:bookmarkStart w:id="96" w:name="_Toc58906471"/>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7</w:t>
      </w:r>
      <w:r w:rsidR="00AF6DC1">
        <w:rPr>
          <w:noProof/>
        </w:rPr>
        <w:fldChar w:fldCharType="end"/>
      </w:r>
      <w:bookmarkEnd w:id="94"/>
      <w:r w:rsidR="009A619C">
        <w:t xml:space="preserve"> rancangan antar muka registrasi anggota</w:t>
      </w:r>
      <w:bookmarkEnd w:id="95"/>
      <w:bookmarkEnd w:id="96"/>
    </w:p>
    <w:p w14:paraId="5CFD8F69" w14:textId="39EB0FA5" w:rsidR="005B0837" w:rsidRDefault="0004308E" w:rsidP="00502717">
      <w:r>
        <w:fldChar w:fldCharType="begin"/>
      </w:r>
      <w:r>
        <w:instrText xml:space="preserve"> REF r_desain_g_1 \h </w:instrText>
      </w:r>
      <w:r>
        <w:fldChar w:fldCharType="separate"/>
      </w:r>
      <w:r w:rsidR="008B75CA">
        <w:t>Gambar 3.</w:t>
      </w:r>
      <w:r w:rsidR="008B75CA">
        <w:rPr>
          <w:noProof/>
        </w:rPr>
        <w:t>7</w:t>
      </w:r>
      <w:r>
        <w:fldChar w:fldCharType="end"/>
      </w:r>
      <w:r>
        <w:t xml:space="preserve"> merupakan tampilan antar muka </w:t>
      </w:r>
      <w:r w:rsidR="00502717">
        <w:t xml:space="preserve">login </w:t>
      </w:r>
      <w:r>
        <w:t xml:space="preserve">yang </w:t>
      </w:r>
      <w:r w:rsidR="00657855">
        <w:t>direncanakan</w:t>
      </w:r>
      <w:r w:rsidR="00502717">
        <w:t xml:space="preserve"> di dalam sistem</w:t>
      </w:r>
      <w:r>
        <w:t>.</w:t>
      </w:r>
      <w:r w:rsidR="006E5293">
        <w:t xml:space="preserve"> Halaman ini di peruntukan kepada </w:t>
      </w:r>
      <w:r w:rsidR="00502717">
        <w:t>Apoteker yang ingin login kedalam sistem untuk bisa melakukan pengolahan data. Ditampilan antar muka terdapat sebuah form inputan login yang tediri dari username dan password.</w:t>
      </w:r>
    </w:p>
    <w:p w14:paraId="71EEDEE8" w14:textId="77777777" w:rsidR="00502717" w:rsidRPr="0004308E" w:rsidRDefault="00502717" w:rsidP="00502717"/>
    <w:p w14:paraId="799255A5" w14:textId="2ADE0899" w:rsidR="00213CFB" w:rsidRDefault="00213CFB" w:rsidP="00005F3F">
      <w:pPr>
        <w:pStyle w:val="341"/>
      </w:pPr>
      <w:r>
        <w:t xml:space="preserve">Halaman </w:t>
      </w:r>
      <w:r w:rsidR="004F5A10">
        <w:rPr>
          <w:iCs/>
        </w:rPr>
        <w:t>Dashboard</w:t>
      </w:r>
    </w:p>
    <w:p w14:paraId="11931154" w14:textId="427D4522" w:rsidR="00FC69FB" w:rsidRDefault="00FC69FB" w:rsidP="007573E1">
      <w:r>
        <w:t xml:space="preserve">Halaman </w:t>
      </w:r>
      <w:r w:rsidR="00502717">
        <w:rPr>
          <w:iCs/>
        </w:rPr>
        <w:t>dashboard</w:t>
      </w:r>
      <w:r>
        <w:t xml:space="preserve"> yang </w:t>
      </w:r>
      <w:proofErr w:type="gramStart"/>
      <w:r>
        <w:t>akan</w:t>
      </w:r>
      <w:proofErr w:type="gramEnd"/>
      <w:r>
        <w:t xml:space="preserve"> </w:t>
      </w:r>
      <w:r w:rsidR="00657855">
        <w:t>direncanakan</w:t>
      </w:r>
      <w:r>
        <w:t xml:space="preserve"> di dalam sistem</w:t>
      </w:r>
      <w:r w:rsidR="00C31ADE">
        <w:t xml:space="preserve"> dapat dilihat pada </w:t>
      </w:r>
      <w:r w:rsidR="007573E1">
        <w:fldChar w:fldCharType="begin"/>
      </w:r>
      <w:r w:rsidR="007573E1">
        <w:instrText xml:space="preserve"> REF g_rangcang_bangun_login_anggota \h </w:instrText>
      </w:r>
      <w:r w:rsidR="007573E1">
        <w:fldChar w:fldCharType="separate"/>
      </w:r>
      <w:r w:rsidR="008B75CA">
        <w:t>Gambar 3.</w:t>
      </w:r>
      <w:r w:rsidR="008B75CA">
        <w:rPr>
          <w:noProof/>
        </w:rPr>
        <w:t>8</w:t>
      </w:r>
      <w:r w:rsidR="007573E1">
        <w:fldChar w:fldCharType="end"/>
      </w:r>
      <w:r w:rsidR="007573E1">
        <w:t>.</w:t>
      </w:r>
    </w:p>
    <w:p w14:paraId="7DECA09C" w14:textId="7A78620A" w:rsidR="00670207" w:rsidRDefault="004F5A10" w:rsidP="00670207">
      <w:pPr>
        <w:pStyle w:val="posisigambar"/>
      </w:pPr>
      <w:r w:rsidRPr="004F5A10">
        <w:lastRenderedPageBreak/>
        <w:drawing>
          <wp:inline distT="0" distB="0" distL="0" distR="0" wp14:anchorId="1F7DA1CD" wp14:editId="205510F6">
            <wp:extent cx="5040630" cy="2870207"/>
            <wp:effectExtent l="0" t="0" r="7620" b="6350"/>
            <wp:docPr id="18" name="Picture 18" descr="D:\TESIS\diagram\interface\img\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diagram\interface\img\dashboar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630" cy="2870207"/>
                    </a:xfrm>
                    <a:prstGeom prst="rect">
                      <a:avLst/>
                    </a:prstGeom>
                    <a:noFill/>
                    <a:ln>
                      <a:noFill/>
                    </a:ln>
                  </pic:spPr>
                </pic:pic>
              </a:graphicData>
            </a:graphic>
          </wp:inline>
        </w:drawing>
      </w:r>
    </w:p>
    <w:p w14:paraId="79DA82AB" w14:textId="58162DF9" w:rsidR="00000608" w:rsidRDefault="00D44E13" w:rsidP="004879E1">
      <w:pPr>
        <w:pStyle w:val="Caption"/>
      </w:pPr>
      <w:bookmarkStart w:id="97" w:name="g_rangcang_bangun_login_anggota"/>
      <w:bookmarkStart w:id="98" w:name="_Toc525893946"/>
      <w:bookmarkStart w:id="99" w:name="_Toc58906472"/>
      <w:r>
        <w:t xml:space="preserve">Gambar </w:t>
      </w:r>
      <w:bookmarkStart w:id="100" w:name="r_desain_g_2"/>
      <w:r>
        <w:t>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8</w:t>
      </w:r>
      <w:r w:rsidR="00AF6DC1">
        <w:rPr>
          <w:noProof/>
        </w:rPr>
        <w:fldChar w:fldCharType="end"/>
      </w:r>
      <w:bookmarkEnd w:id="97"/>
      <w:r w:rsidR="00000608">
        <w:t xml:space="preserve"> </w:t>
      </w:r>
      <w:bookmarkEnd w:id="100"/>
      <w:r w:rsidR="00000608">
        <w:t xml:space="preserve">rancangan antar muka </w:t>
      </w:r>
      <w:r w:rsidR="000362DE" w:rsidRPr="000362DE">
        <w:rPr>
          <w:i/>
          <w:iCs/>
        </w:rPr>
        <w:t>login</w:t>
      </w:r>
      <w:r w:rsidR="00000608">
        <w:t xml:space="preserve"> anggota</w:t>
      </w:r>
      <w:bookmarkEnd w:id="98"/>
      <w:bookmarkEnd w:id="99"/>
    </w:p>
    <w:p w14:paraId="649FDDCC" w14:textId="640D7667" w:rsidR="00D44E13" w:rsidRDefault="00D44E13" w:rsidP="00B8592E">
      <w:r>
        <w:t xml:space="preserve">Gambar </w:t>
      </w:r>
      <w:r w:rsidR="00B20070">
        <w:fldChar w:fldCharType="begin"/>
      </w:r>
      <w:r w:rsidR="00B20070">
        <w:instrText xml:space="preserve"> REF r_desain_g_2 \h </w:instrText>
      </w:r>
      <w:r w:rsidR="00B20070">
        <w:fldChar w:fldCharType="separate"/>
      </w:r>
      <w:r w:rsidR="008B75CA">
        <w:t>3.</w:t>
      </w:r>
      <w:r w:rsidR="008B75CA">
        <w:rPr>
          <w:noProof/>
        </w:rPr>
        <w:t>8</w:t>
      </w:r>
      <w:r w:rsidR="008B75CA">
        <w:t xml:space="preserve"> </w:t>
      </w:r>
      <w:r w:rsidR="00B20070">
        <w:fldChar w:fldCharType="end"/>
      </w:r>
      <w:r w:rsidR="00B20070">
        <w:t xml:space="preserve">merupakan tampilan antar muka </w:t>
      </w:r>
      <w:r w:rsidR="00502717">
        <w:rPr>
          <w:iCs/>
        </w:rPr>
        <w:t>dashboard</w:t>
      </w:r>
      <w:r w:rsidR="00B20070">
        <w:t xml:space="preserve"> yang </w:t>
      </w:r>
      <w:r w:rsidR="00657855">
        <w:t>direncanakan</w:t>
      </w:r>
      <w:r w:rsidR="00B20070">
        <w:t xml:space="preserve"> di dalam sistem.</w:t>
      </w:r>
      <w:r w:rsidR="00502717">
        <w:t xml:space="preserve"> Tampilan antar muka ini merupakan tampilan akan muncul pertama </w:t>
      </w:r>
      <w:proofErr w:type="gramStart"/>
      <w:r w:rsidR="00502717">
        <w:t>kali  ketika</w:t>
      </w:r>
      <w:proofErr w:type="gramEnd"/>
      <w:r w:rsidR="00502717">
        <w:t xml:space="preserve"> admin(Apoteker) berhasil melakukan proses login.</w:t>
      </w:r>
      <w:r w:rsidR="00B8592E">
        <w:t xml:space="preserve"> Pada tampilan antar muka dashboard terdapat beberapa tombol pilihan menu, diantaranya tombol dashboard, tabel, data, apriori, dan regresi linear. Dan untuk tombol logout terletak dibagian pojok kanan atas. Pada halaman antar muka dashboard juga terdapat sebuah diagram data transaksi obat.</w:t>
      </w:r>
    </w:p>
    <w:p w14:paraId="73844992" w14:textId="77777777" w:rsidR="00B8592E" w:rsidRPr="00032BBC" w:rsidRDefault="00B8592E" w:rsidP="00B8592E"/>
    <w:p w14:paraId="2A426A13" w14:textId="2B5702A8" w:rsidR="00213CFB" w:rsidRDefault="00213CFB" w:rsidP="00005F3F">
      <w:pPr>
        <w:pStyle w:val="341"/>
      </w:pPr>
      <w:r>
        <w:t xml:space="preserve">Halaman </w:t>
      </w:r>
      <w:r w:rsidR="003A12E3">
        <w:t>Apriori</w:t>
      </w:r>
    </w:p>
    <w:p w14:paraId="50EC2156" w14:textId="43ECE64D" w:rsidR="00C64303" w:rsidRDefault="00DC410D" w:rsidP="00502884">
      <w:r>
        <w:t xml:space="preserve">Halaman </w:t>
      </w:r>
      <w:proofErr w:type="gramStart"/>
      <w:r w:rsidR="0062660D">
        <w:t>tampilan  menu</w:t>
      </w:r>
      <w:proofErr w:type="gramEnd"/>
      <w:r w:rsidR="0062660D">
        <w:t xml:space="preserve"> apriori</w:t>
      </w:r>
      <w:r>
        <w:t xml:space="preserve"> yang akan </w:t>
      </w:r>
      <w:r w:rsidR="00657855">
        <w:t>direncanakan</w:t>
      </w:r>
      <w:r>
        <w:t xml:space="preserve"> di dalam sistem</w:t>
      </w:r>
      <w:r w:rsidR="00C31ADE">
        <w:t xml:space="preserve"> dapat dilihat pada</w:t>
      </w:r>
      <w:r>
        <w:t xml:space="preserve"> </w:t>
      </w:r>
      <w:r w:rsidR="00AB1A40">
        <w:fldChar w:fldCharType="begin"/>
      </w:r>
      <w:r w:rsidR="00AB1A40">
        <w:instrText xml:space="preserve"> REF d_dashboard_user \h </w:instrText>
      </w:r>
      <w:r w:rsidR="00AB1A40">
        <w:fldChar w:fldCharType="separate"/>
      </w:r>
      <w:r w:rsidR="008B75CA">
        <w:t>Gambar 3.</w:t>
      </w:r>
      <w:r w:rsidR="008B75CA">
        <w:rPr>
          <w:noProof/>
        </w:rPr>
        <w:t>9</w:t>
      </w:r>
      <w:r w:rsidR="00AB1A40">
        <w:fldChar w:fldCharType="end"/>
      </w:r>
      <w:r w:rsidR="00AB1A40">
        <w:t>.</w:t>
      </w:r>
    </w:p>
    <w:p w14:paraId="647F9FD1" w14:textId="38935584" w:rsidR="00502884" w:rsidRDefault="004737D2" w:rsidP="00C64303">
      <w:pPr>
        <w:pStyle w:val="posisigambar"/>
      </w:pPr>
      <w:r w:rsidRPr="004737D2">
        <w:lastRenderedPageBreak/>
        <w:drawing>
          <wp:inline distT="0" distB="0" distL="0" distR="0" wp14:anchorId="3222D332" wp14:editId="202EA597">
            <wp:extent cx="5040630" cy="4384453"/>
            <wp:effectExtent l="0" t="0" r="7620" b="0"/>
            <wp:docPr id="35" name="Picture 35" descr="D:\TESIS\diagram\interface\img\aprior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diagram\interface\img\apriori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630" cy="4384453"/>
                    </a:xfrm>
                    <a:prstGeom prst="rect">
                      <a:avLst/>
                    </a:prstGeom>
                    <a:noFill/>
                    <a:ln>
                      <a:noFill/>
                    </a:ln>
                  </pic:spPr>
                </pic:pic>
              </a:graphicData>
            </a:graphic>
          </wp:inline>
        </w:drawing>
      </w:r>
    </w:p>
    <w:p w14:paraId="0DC7B032" w14:textId="64A1DF41" w:rsidR="00670207" w:rsidRDefault="00C64303" w:rsidP="00AB1A40">
      <w:pPr>
        <w:pStyle w:val="Caption"/>
      </w:pPr>
      <w:bookmarkStart w:id="101" w:name="r_desain_g_3"/>
      <w:bookmarkStart w:id="102" w:name="d_dashboard_user"/>
      <w:bookmarkStart w:id="103" w:name="_Toc525893947"/>
      <w:bookmarkStart w:id="104" w:name="_Toc58906473"/>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9</w:t>
      </w:r>
      <w:r w:rsidR="00AF6DC1">
        <w:rPr>
          <w:noProof/>
        </w:rPr>
        <w:fldChar w:fldCharType="end"/>
      </w:r>
      <w:bookmarkEnd w:id="101"/>
      <w:bookmarkEnd w:id="102"/>
      <w:r>
        <w:t xml:space="preserve"> rancangan antar muka halaman utama anggota</w:t>
      </w:r>
      <w:bookmarkEnd w:id="103"/>
      <w:bookmarkEnd w:id="104"/>
    </w:p>
    <w:p w14:paraId="622EA7A3" w14:textId="26A50151" w:rsidR="000313ED" w:rsidRDefault="00624787" w:rsidP="007E5C51">
      <w:r>
        <w:fldChar w:fldCharType="begin"/>
      </w:r>
      <w:r>
        <w:instrText xml:space="preserve"> REF r_desain_g_3 \h </w:instrText>
      </w:r>
      <w:r>
        <w:fldChar w:fldCharType="separate"/>
      </w:r>
      <w:r w:rsidR="008B75CA">
        <w:t>Gambar 3.</w:t>
      </w:r>
      <w:r w:rsidR="008B75CA">
        <w:rPr>
          <w:noProof/>
        </w:rPr>
        <w:t>9</w:t>
      </w:r>
      <w:r>
        <w:fldChar w:fldCharType="end"/>
      </w:r>
      <w:r>
        <w:t xml:space="preserve"> merupakan tampilan antar muka halaman </w:t>
      </w:r>
      <w:r w:rsidR="0062660D">
        <w:t>menu apriori</w:t>
      </w:r>
      <w:r>
        <w:t xml:space="preserve"> yang </w:t>
      </w:r>
      <w:r w:rsidR="00657855">
        <w:t>direncanakan</w:t>
      </w:r>
      <w:r w:rsidR="0062660D">
        <w:t xml:space="preserve"> di dalam sistem</w:t>
      </w:r>
      <w:r>
        <w:t>.</w:t>
      </w:r>
      <w:r w:rsidR="00A95D64">
        <w:t xml:space="preserve"> </w:t>
      </w:r>
      <w:r w:rsidR="00C52AFB">
        <w:t>Pada halaman antar muka terdapat sebuah form inputan untuk nilai ambang batas atau threshold algoritma apriori yang meliputi minimum Support, min confidence, batas, dan jumlah item asosiasi.</w:t>
      </w:r>
      <w:r w:rsidR="00C80571">
        <w:t xml:space="preserve"> Setelah form inputan dilengkapi, maka </w:t>
      </w:r>
      <w:proofErr w:type="gramStart"/>
      <w:r w:rsidR="00C80571">
        <w:t>akan</w:t>
      </w:r>
      <w:proofErr w:type="gramEnd"/>
      <w:r w:rsidR="00C80571">
        <w:t xml:space="preserve"> tampil hasil </w:t>
      </w:r>
      <w:r w:rsidR="00560539">
        <w:t xml:space="preserve">perhitungan </w:t>
      </w:r>
      <w:r w:rsidR="00C80571">
        <w:t>algoritma apriori</w:t>
      </w:r>
      <w:r w:rsidR="007E5C51">
        <w:t xml:space="preserve"> yang diletakkan dibagian bawah form inputan.</w:t>
      </w:r>
    </w:p>
    <w:p w14:paraId="03AD85EE" w14:textId="77777777" w:rsidR="005E76BF" w:rsidRPr="00A95D64" w:rsidRDefault="005E76BF" w:rsidP="005E76BF"/>
    <w:p w14:paraId="325BDE73" w14:textId="067DA461" w:rsidR="00CF6E4C" w:rsidRDefault="0016364E" w:rsidP="005E76BF">
      <w:pPr>
        <w:pStyle w:val="341"/>
      </w:pPr>
      <w:r>
        <w:t xml:space="preserve">Halaman </w:t>
      </w:r>
      <w:r w:rsidR="00EF74FC">
        <w:t>Regresi Linear</w:t>
      </w:r>
    </w:p>
    <w:p w14:paraId="1A526C89" w14:textId="407A0747" w:rsidR="00C14549" w:rsidRDefault="00C14549" w:rsidP="00C14549">
      <w:r>
        <w:t xml:space="preserve">Halaman </w:t>
      </w:r>
      <w:r w:rsidR="00B42998">
        <w:t>menu regresi linear</w:t>
      </w:r>
      <w:r>
        <w:t xml:space="preserve"> yang </w:t>
      </w:r>
      <w:proofErr w:type="gramStart"/>
      <w:r>
        <w:t>akan</w:t>
      </w:r>
      <w:proofErr w:type="gramEnd"/>
      <w:r>
        <w:t xml:space="preserve"> </w:t>
      </w:r>
      <w:r w:rsidR="00657855">
        <w:t>direncanakan</w:t>
      </w:r>
      <w:r>
        <w:t xml:space="preserve"> di dalam sistem</w:t>
      </w:r>
      <w:r w:rsidR="00C31ADE">
        <w:t xml:space="preserve"> dapat dilihat pada </w:t>
      </w:r>
      <w:r w:rsidR="00091907">
        <w:fldChar w:fldCharType="begin"/>
      </w:r>
      <w:r w:rsidR="00091907">
        <w:instrText xml:space="preserve"> REF d_profile_user \h </w:instrText>
      </w:r>
      <w:r w:rsidR="00091907">
        <w:fldChar w:fldCharType="separate"/>
      </w:r>
      <w:r w:rsidR="008B75CA">
        <w:t>Gambar 3.</w:t>
      </w:r>
      <w:r w:rsidR="008B75CA">
        <w:rPr>
          <w:noProof/>
        </w:rPr>
        <w:t>10</w:t>
      </w:r>
      <w:r w:rsidR="00091907">
        <w:fldChar w:fldCharType="end"/>
      </w:r>
      <w:r w:rsidR="00091907">
        <w:t>.</w:t>
      </w:r>
    </w:p>
    <w:p w14:paraId="24938C48" w14:textId="2D64E8A5" w:rsidR="004451D8" w:rsidRDefault="00EF74FC" w:rsidP="004451D8">
      <w:pPr>
        <w:pStyle w:val="posisigambar"/>
      </w:pPr>
      <w:r w:rsidRPr="00EF74FC">
        <w:lastRenderedPageBreak/>
        <w:drawing>
          <wp:inline distT="0" distB="0" distL="0" distR="0" wp14:anchorId="7B217CAA" wp14:editId="4542C3F8">
            <wp:extent cx="5040630" cy="2672257"/>
            <wp:effectExtent l="0" t="0" r="7620" b="0"/>
            <wp:docPr id="34" name="Picture 34" descr="D:\TESIS\diagram\interface\img\regresi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SIS\diagram\interface\img\regresi_linea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630" cy="2672257"/>
                    </a:xfrm>
                    <a:prstGeom prst="rect">
                      <a:avLst/>
                    </a:prstGeom>
                    <a:noFill/>
                    <a:ln>
                      <a:noFill/>
                    </a:ln>
                  </pic:spPr>
                </pic:pic>
              </a:graphicData>
            </a:graphic>
          </wp:inline>
        </w:drawing>
      </w:r>
    </w:p>
    <w:p w14:paraId="4B7967A5" w14:textId="4F2CF59F" w:rsidR="004451D8" w:rsidRDefault="001828DB" w:rsidP="004879E1">
      <w:pPr>
        <w:pStyle w:val="Caption"/>
      </w:pPr>
      <w:bookmarkStart w:id="105" w:name="r_desain_g_4"/>
      <w:bookmarkStart w:id="106" w:name="d_profile_user"/>
      <w:bookmarkStart w:id="107" w:name="_Toc525893948"/>
      <w:bookmarkStart w:id="108" w:name="_Toc58906474"/>
      <w:r>
        <w:t>Gambar 3.</w:t>
      </w:r>
      <w:r w:rsidR="00AF6DC1">
        <w:rPr>
          <w:noProof/>
        </w:rPr>
        <w:fldChar w:fldCharType="begin"/>
      </w:r>
      <w:r w:rsidR="00AF6DC1">
        <w:rPr>
          <w:noProof/>
        </w:rPr>
        <w:instrText xml:space="preserve"> SEQ Gambar_3. \* ARABIC </w:instrText>
      </w:r>
      <w:r w:rsidR="00AF6DC1">
        <w:rPr>
          <w:noProof/>
        </w:rPr>
        <w:fldChar w:fldCharType="separate"/>
      </w:r>
      <w:r w:rsidR="008B75CA">
        <w:rPr>
          <w:noProof/>
        </w:rPr>
        <w:t>10</w:t>
      </w:r>
      <w:r w:rsidR="00AF6DC1">
        <w:rPr>
          <w:noProof/>
        </w:rPr>
        <w:fldChar w:fldCharType="end"/>
      </w:r>
      <w:bookmarkEnd w:id="105"/>
      <w:bookmarkEnd w:id="106"/>
      <w:r w:rsidR="004451D8">
        <w:t xml:space="preserve"> rancangan antar muka</w:t>
      </w:r>
      <w:r w:rsidR="00FA49F2">
        <w:t xml:space="preserve"> halaman</w:t>
      </w:r>
      <w:r w:rsidR="004451D8">
        <w:t xml:space="preserve"> profile anggota</w:t>
      </w:r>
      <w:bookmarkEnd w:id="107"/>
      <w:bookmarkEnd w:id="108"/>
    </w:p>
    <w:p w14:paraId="1F5C6EC0" w14:textId="7F1E3590" w:rsidR="006C4A06" w:rsidRDefault="0017176C" w:rsidP="00872B79">
      <w:r>
        <w:fldChar w:fldCharType="begin"/>
      </w:r>
      <w:r>
        <w:instrText xml:space="preserve"> REF r_desain_g_4 \h </w:instrText>
      </w:r>
      <w:r>
        <w:fldChar w:fldCharType="separate"/>
      </w:r>
      <w:r w:rsidR="008B75CA">
        <w:t>Gambar 3.</w:t>
      </w:r>
      <w:r w:rsidR="008B75CA">
        <w:rPr>
          <w:noProof/>
        </w:rPr>
        <w:t>10</w:t>
      </w:r>
      <w:r>
        <w:fldChar w:fldCharType="end"/>
      </w:r>
      <w:r>
        <w:t xml:space="preserve"> merupakan tampilan antar muka </w:t>
      </w:r>
      <w:r w:rsidR="00B42998">
        <w:rPr>
          <w:iCs/>
        </w:rPr>
        <w:t>menu regresi linear</w:t>
      </w:r>
      <w:r>
        <w:t xml:space="preserve"> yang </w:t>
      </w:r>
      <w:r w:rsidR="00657855">
        <w:t>direncanakan</w:t>
      </w:r>
      <w:r w:rsidR="00B42998">
        <w:t xml:space="preserve"> di dalam sistem</w:t>
      </w:r>
      <w:r>
        <w:t>.</w:t>
      </w:r>
      <w:r w:rsidR="00872B79">
        <w:t xml:space="preserve"> Pada tampilan antar muka terdapat sebuah data hasil perhitungan dari algoritma regresi linear yang berupa peramalan atau prediksi data obat yang </w:t>
      </w:r>
      <w:proofErr w:type="gramStart"/>
      <w:r w:rsidR="00872B79">
        <w:t>akan</w:t>
      </w:r>
      <w:proofErr w:type="gramEnd"/>
      <w:r w:rsidR="00872B79">
        <w:t xml:space="preserve"> laku terjual pada bulan selanjutnya.</w:t>
      </w:r>
    </w:p>
    <w:p w14:paraId="0E630CEB" w14:textId="77777777" w:rsidR="00C14549" w:rsidRDefault="00C14549" w:rsidP="00C14549"/>
    <w:p w14:paraId="4DD68245" w14:textId="77777777" w:rsidR="0045282F" w:rsidRDefault="0045282F" w:rsidP="00A4579F">
      <w:pPr>
        <w:pStyle w:val="31"/>
      </w:pPr>
      <w:bookmarkStart w:id="109" w:name="_Toc525893923"/>
      <w:bookmarkStart w:id="110" w:name="_Toc526322596"/>
      <w:r>
        <w:t>Pengujian Sistem</w:t>
      </w:r>
      <w:bookmarkEnd w:id="109"/>
      <w:bookmarkEnd w:id="110"/>
    </w:p>
    <w:p w14:paraId="6DE63300" w14:textId="4B8CD9A9" w:rsidR="003E1728" w:rsidRDefault="00193B92" w:rsidP="003E1728">
      <w:r>
        <w:t xml:space="preserve">Dalam pengujian sistem, penulis </w:t>
      </w:r>
      <w:proofErr w:type="gramStart"/>
      <w:r>
        <w:t>akan</w:t>
      </w:r>
      <w:proofErr w:type="gramEnd"/>
      <w:r>
        <w:t xml:space="preserve"> melihat atau mengetahui apakah sistem yang di buat telah berjalan sesuai dengan yang di inginkan atau </w:t>
      </w:r>
      <w:r w:rsidR="00657855">
        <w:t>direncanakan</w:t>
      </w:r>
      <w:r>
        <w:t xml:space="preserve">. </w:t>
      </w:r>
      <w:r w:rsidR="00BB66D0">
        <w:t xml:space="preserve">Berikut adalah beberapa fungsi yang akan </w:t>
      </w:r>
      <w:r w:rsidR="00657855">
        <w:t>dilakukan</w:t>
      </w:r>
      <w:r w:rsidR="00BB66D0">
        <w:t xml:space="preserve"> </w:t>
      </w:r>
      <w:proofErr w:type="gramStart"/>
      <w:r w:rsidR="00BB66D0">
        <w:t>pengujian :</w:t>
      </w:r>
      <w:proofErr w:type="gramEnd"/>
    </w:p>
    <w:p w14:paraId="3C6A442B" w14:textId="77777777" w:rsidR="003E1728" w:rsidRDefault="003E1728">
      <w:pPr>
        <w:jc w:val="left"/>
      </w:pPr>
      <w:r>
        <w:br w:type="page"/>
      </w:r>
    </w:p>
    <w:p w14:paraId="608ED082" w14:textId="2E0AEF35" w:rsidR="00F01E99" w:rsidRDefault="003E1EE0" w:rsidP="004879E1">
      <w:pPr>
        <w:pStyle w:val="ct"/>
      </w:pPr>
      <w:bookmarkStart w:id="111" w:name="_Toc58906482"/>
      <w:r>
        <w:lastRenderedPageBreak/>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3</w:t>
      </w:r>
      <w:r w:rsidR="00AF6DC1">
        <w:rPr>
          <w:noProof/>
        </w:rPr>
        <w:fldChar w:fldCharType="end"/>
      </w:r>
      <w:r w:rsidR="00F01E99">
        <w:t xml:space="preserve"> </w:t>
      </w:r>
      <w:r w:rsidR="00B934CF">
        <w:t>skenario uji fungsi registrasi</w:t>
      </w:r>
      <w:bookmarkEnd w:id="111"/>
    </w:p>
    <w:tbl>
      <w:tblPr>
        <w:tblStyle w:val="TableGrid"/>
        <w:tblW w:w="0" w:type="auto"/>
        <w:tblLook w:val="04A0" w:firstRow="1" w:lastRow="0" w:firstColumn="1" w:lastColumn="0" w:noHBand="0" w:noVBand="1"/>
      </w:tblPr>
      <w:tblGrid>
        <w:gridCol w:w="2026"/>
        <w:gridCol w:w="2096"/>
        <w:gridCol w:w="2057"/>
        <w:gridCol w:w="1749"/>
      </w:tblGrid>
      <w:tr w:rsidR="00F01E99" w14:paraId="29CAE803" w14:textId="77777777" w:rsidTr="00B146BB">
        <w:tc>
          <w:tcPr>
            <w:tcW w:w="2026" w:type="dxa"/>
          </w:tcPr>
          <w:p w14:paraId="61E1EDAE" w14:textId="77777777" w:rsidR="00F01E99" w:rsidRDefault="00F01E99" w:rsidP="00B146BB">
            <w:pPr>
              <w:ind w:firstLine="0"/>
            </w:pPr>
            <w:r>
              <w:t>Aktor penguji</w:t>
            </w:r>
          </w:p>
        </w:tc>
        <w:tc>
          <w:tcPr>
            <w:tcW w:w="2096" w:type="dxa"/>
          </w:tcPr>
          <w:p w14:paraId="33681FFA" w14:textId="77777777" w:rsidR="00F01E99" w:rsidRDefault="00F01E99" w:rsidP="00B146BB">
            <w:pPr>
              <w:ind w:firstLine="0"/>
            </w:pPr>
            <w:r>
              <w:t>Skenario pengujian</w:t>
            </w:r>
          </w:p>
        </w:tc>
        <w:tc>
          <w:tcPr>
            <w:tcW w:w="2057" w:type="dxa"/>
          </w:tcPr>
          <w:p w14:paraId="3C9F85A6" w14:textId="77777777" w:rsidR="00F01E99" w:rsidRDefault="00F01E99" w:rsidP="00B146BB">
            <w:pPr>
              <w:ind w:firstLine="0"/>
            </w:pPr>
            <w:r>
              <w:t>Hasil yang di inginkan</w:t>
            </w:r>
          </w:p>
        </w:tc>
        <w:tc>
          <w:tcPr>
            <w:tcW w:w="1749" w:type="dxa"/>
          </w:tcPr>
          <w:p w14:paraId="4ED70440" w14:textId="77777777" w:rsidR="00F01E99" w:rsidRPr="000A68D3" w:rsidRDefault="000B7767" w:rsidP="00B146BB">
            <w:pPr>
              <w:ind w:firstLine="0"/>
            </w:pPr>
            <w:r>
              <w:t>kesimpulan</w:t>
            </w:r>
          </w:p>
        </w:tc>
      </w:tr>
      <w:tr w:rsidR="00F01E99" w14:paraId="22A520A7" w14:textId="77777777" w:rsidTr="00B146BB">
        <w:tc>
          <w:tcPr>
            <w:tcW w:w="2026" w:type="dxa"/>
            <w:vMerge w:val="restart"/>
          </w:tcPr>
          <w:p w14:paraId="68338FFB" w14:textId="77777777" w:rsidR="00F01E99" w:rsidRDefault="00F01E99" w:rsidP="00B146BB">
            <w:pPr>
              <w:ind w:firstLine="0"/>
            </w:pPr>
            <w:r>
              <w:t>Calon anggota</w:t>
            </w:r>
          </w:p>
        </w:tc>
        <w:tc>
          <w:tcPr>
            <w:tcW w:w="2096" w:type="dxa"/>
            <w:vMerge w:val="restart"/>
          </w:tcPr>
          <w:p w14:paraId="1D2788AC" w14:textId="4435098D" w:rsidR="00F01E99" w:rsidRDefault="00F01E99" w:rsidP="00B146BB">
            <w:pPr>
              <w:ind w:firstLine="0"/>
            </w:pPr>
            <w:r>
              <w:t xml:space="preserve">Mengisi </w:t>
            </w:r>
            <w:r w:rsidR="00D62BBB" w:rsidRPr="00D62BBB">
              <w:rPr>
                <w:i/>
                <w:iCs/>
              </w:rPr>
              <w:t>form</w:t>
            </w:r>
            <w:r>
              <w:t xml:space="preserve"> yang ada di dalam </w:t>
            </w:r>
            <w:r w:rsidR="00D62BBB" w:rsidRPr="00D62BBB">
              <w:rPr>
                <w:i/>
                <w:iCs/>
              </w:rPr>
              <w:t>form</w:t>
            </w:r>
            <w:r>
              <w:t xml:space="preserve"> registrasi</w:t>
            </w:r>
          </w:p>
        </w:tc>
        <w:tc>
          <w:tcPr>
            <w:tcW w:w="2057" w:type="dxa"/>
          </w:tcPr>
          <w:p w14:paraId="10B2E4F6" w14:textId="696F9188" w:rsidR="00F01E99" w:rsidRPr="0078719E" w:rsidRDefault="00F01E99" w:rsidP="00B146BB">
            <w:pPr>
              <w:ind w:firstLine="0"/>
            </w:pPr>
            <w:r>
              <w:t xml:space="preserve">Menampilkan pesan  </w:t>
            </w:r>
            <w:r>
              <w:rPr>
                <w:i/>
                <w:iCs/>
              </w:rPr>
              <w:t xml:space="preserve">error </w:t>
            </w:r>
            <w:r>
              <w:t xml:space="preserve">apabila </w:t>
            </w:r>
            <w:r w:rsidR="00D62BBB" w:rsidRPr="00D62BBB">
              <w:rPr>
                <w:i/>
                <w:iCs/>
              </w:rPr>
              <w:t>form</w:t>
            </w:r>
            <w:r>
              <w:t xml:space="preserve"> yang </w:t>
            </w:r>
            <w:r w:rsidR="00657855">
              <w:t>diinput</w:t>
            </w:r>
            <w:r>
              <w:t>kan salah atau tidak sesuai dengan yang di minta</w:t>
            </w:r>
          </w:p>
        </w:tc>
        <w:tc>
          <w:tcPr>
            <w:tcW w:w="1749" w:type="dxa"/>
            <w:vMerge w:val="restart"/>
          </w:tcPr>
          <w:p w14:paraId="3A0666DE" w14:textId="77777777" w:rsidR="00F01E99" w:rsidRDefault="00F01E99" w:rsidP="00B146BB">
            <w:pPr>
              <w:ind w:firstLine="0"/>
            </w:pPr>
          </w:p>
        </w:tc>
      </w:tr>
      <w:tr w:rsidR="00F01E99" w14:paraId="07CAA583" w14:textId="77777777" w:rsidTr="00B146BB">
        <w:tc>
          <w:tcPr>
            <w:tcW w:w="2026" w:type="dxa"/>
            <w:vMerge/>
          </w:tcPr>
          <w:p w14:paraId="33E25D84" w14:textId="77777777" w:rsidR="00F01E99" w:rsidRDefault="00F01E99" w:rsidP="00B146BB">
            <w:pPr>
              <w:ind w:firstLine="0"/>
            </w:pPr>
          </w:p>
        </w:tc>
        <w:tc>
          <w:tcPr>
            <w:tcW w:w="2096" w:type="dxa"/>
            <w:vMerge/>
          </w:tcPr>
          <w:p w14:paraId="0E2A694C" w14:textId="77777777" w:rsidR="00F01E99" w:rsidRDefault="00F01E99" w:rsidP="00B146BB">
            <w:pPr>
              <w:ind w:firstLine="0"/>
            </w:pPr>
          </w:p>
        </w:tc>
        <w:tc>
          <w:tcPr>
            <w:tcW w:w="2057" w:type="dxa"/>
          </w:tcPr>
          <w:p w14:paraId="0C164202" w14:textId="3C429708" w:rsidR="00F01E99" w:rsidRDefault="00F01E99" w:rsidP="00B146BB">
            <w:pPr>
              <w:ind w:firstLine="0"/>
            </w:pPr>
            <w:r>
              <w:t xml:space="preserve">Menampilkan halaman home anggota apabila data </w:t>
            </w:r>
            <w:r w:rsidR="00D62BBB" w:rsidRPr="00D62BBB">
              <w:rPr>
                <w:i/>
                <w:iCs/>
              </w:rPr>
              <w:t>form</w:t>
            </w:r>
            <w:r>
              <w:t xml:space="preserve"> yang </w:t>
            </w:r>
            <w:r w:rsidR="00657855">
              <w:t>diinput</w:t>
            </w:r>
            <w:r>
              <w:t>kan benar atau sesuai dengan yang di minta</w:t>
            </w:r>
          </w:p>
        </w:tc>
        <w:tc>
          <w:tcPr>
            <w:tcW w:w="1749" w:type="dxa"/>
            <w:vMerge/>
          </w:tcPr>
          <w:p w14:paraId="4CEEFF72" w14:textId="77777777" w:rsidR="00F01E99" w:rsidRDefault="00F01E99" w:rsidP="00B146BB">
            <w:pPr>
              <w:ind w:firstLine="0"/>
            </w:pPr>
          </w:p>
        </w:tc>
      </w:tr>
    </w:tbl>
    <w:p w14:paraId="043C580D" w14:textId="77777777" w:rsidR="0083332A" w:rsidRDefault="0083332A" w:rsidP="0083332A"/>
    <w:p w14:paraId="1A0AACD0" w14:textId="74877EFF" w:rsidR="00F01E99" w:rsidRDefault="0083332A" w:rsidP="003E1EE0">
      <w:pPr>
        <w:pStyle w:val="ct"/>
      </w:pPr>
      <w:bookmarkStart w:id="112" w:name="_Toc58906483"/>
      <w:r>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4</w:t>
      </w:r>
      <w:r w:rsidR="00AF6DC1">
        <w:rPr>
          <w:noProof/>
        </w:rPr>
        <w:fldChar w:fldCharType="end"/>
      </w:r>
      <w:r w:rsidR="005F2172">
        <w:t xml:space="preserve"> skenario uji fungsi </w:t>
      </w:r>
      <w:r w:rsidR="000362DE" w:rsidRPr="000362DE">
        <w:rPr>
          <w:i/>
          <w:iCs/>
        </w:rPr>
        <w:t>login</w:t>
      </w:r>
      <w:r w:rsidR="00FC6851">
        <w:t xml:space="preserve"> anggota</w:t>
      </w:r>
      <w:bookmarkEnd w:id="112"/>
    </w:p>
    <w:tbl>
      <w:tblPr>
        <w:tblStyle w:val="TableGrid"/>
        <w:tblW w:w="0" w:type="auto"/>
        <w:tblLook w:val="04A0" w:firstRow="1" w:lastRow="0" w:firstColumn="1" w:lastColumn="0" w:noHBand="0" w:noVBand="1"/>
      </w:tblPr>
      <w:tblGrid>
        <w:gridCol w:w="2026"/>
        <w:gridCol w:w="2096"/>
        <w:gridCol w:w="2057"/>
        <w:gridCol w:w="1749"/>
      </w:tblGrid>
      <w:tr w:rsidR="0083332A" w14:paraId="64ECD520" w14:textId="77777777" w:rsidTr="00B146BB">
        <w:tc>
          <w:tcPr>
            <w:tcW w:w="2026" w:type="dxa"/>
          </w:tcPr>
          <w:p w14:paraId="269462FC" w14:textId="77777777" w:rsidR="0083332A" w:rsidRDefault="0083332A" w:rsidP="00B146BB">
            <w:pPr>
              <w:ind w:firstLine="0"/>
            </w:pPr>
            <w:r>
              <w:t>Aktor penguji</w:t>
            </w:r>
          </w:p>
        </w:tc>
        <w:tc>
          <w:tcPr>
            <w:tcW w:w="2096" w:type="dxa"/>
          </w:tcPr>
          <w:p w14:paraId="25A61299" w14:textId="77777777" w:rsidR="0083332A" w:rsidRDefault="0083332A" w:rsidP="00B146BB">
            <w:pPr>
              <w:ind w:firstLine="0"/>
            </w:pPr>
            <w:r>
              <w:t>Skenario pengujian</w:t>
            </w:r>
          </w:p>
        </w:tc>
        <w:tc>
          <w:tcPr>
            <w:tcW w:w="2057" w:type="dxa"/>
          </w:tcPr>
          <w:p w14:paraId="6F244222" w14:textId="77777777" w:rsidR="0083332A" w:rsidRDefault="0083332A" w:rsidP="00B146BB">
            <w:pPr>
              <w:ind w:firstLine="0"/>
            </w:pPr>
            <w:r>
              <w:t>Hasil yang di inginkan</w:t>
            </w:r>
          </w:p>
        </w:tc>
        <w:tc>
          <w:tcPr>
            <w:tcW w:w="1749" w:type="dxa"/>
          </w:tcPr>
          <w:p w14:paraId="5D0A084A" w14:textId="77777777" w:rsidR="0083332A" w:rsidRDefault="00B320FF" w:rsidP="00B146BB">
            <w:pPr>
              <w:ind w:firstLine="0"/>
            </w:pPr>
            <w:r>
              <w:t>K</w:t>
            </w:r>
            <w:r w:rsidR="000B7767">
              <w:t>esimpulan</w:t>
            </w:r>
          </w:p>
        </w:tc>
      </w:tr>
      <w:tr w:rsidR="0083332A" w14:paraId="5DA052A7" w14:textId="77777777" w:rsidTr="00B146BB">
        <w:tc>
          <w:tcPr>
            <w:tcW w:w="2026" w:type="dxa"/>
            <w:vMerge w:val="restart"/>
          </w:tcPr>
          <w:p w14:paraId="6CB90916" w14:textId="77777777" w:rsidR="0083332A" w:rsidRDefault="006A7F0E" w:rsidP="00B146BB">
            <w:pPr>
              <w:ind w:firstLine="0"/>
            </w:pPr>
            <w:r>
              <w:t>Anggota</w:t>
            </w:r>
          </w:p>
        </w:tc>
        <w:tc>
          <w:tcPr>
            <w:tcW w:w="2096" w:type="dxa"/>
            <w:vMerge w:val="restart"/>
          </w:tcPr>
          <w:p w14:paraId="119E7061" w14:textId="27785750" w:rsidR="0083332A" w:rsidRDefault="0083332A" w:rsidP="00B146BB">
            <w:pPr>
              <w:ind w:firstLine="0"/>
            </w:pPr>
            <w:r>
              <w:t xml:space="preserve">Mengisi </w:t>
            </w:r>
            <w:r w:rsidR="00D62BBB" w:rsidRPr="00D62BBB">
              <w:rPr>
                <w:i/>
                <w:iCs/>
              </w:rPr>
              <w:t>form</w:t>
            </w:r>
            <w:r>
              <w:t xml:space="preserve"> y</w:t>
            </w:r>
            <w:r w:rsidR="006A7F0E">
              <w:t xml:space="preserve">ang ada di dalam </w:t>
            </w:r>
            <w:r w:rsidR="00D62BBB" w:rsidRPr="00D62BBB">
              <w:rPr>
                <w:i/>
                <w:iCs/>
              </w:rPr>
              <w:t>form</w:t>
            </w:r>
            <w:r w:rsidR="006A7F0E">
              <w:t xml:space="preserve"> </w:t>
            </w:r>
            <w:r w:rsidR="000362DE" w:rsidRPr="000362DE">
              <w:rPr>
                <w:i/>
                <w:iCs/>
              </w:rPr>
              <w:t>login</w:t>
            </w:r>
          </w:p>
        </w:tc>
        <w:tc>
          <w:tcPr>
            <w:tcW w:w="2057" w:type="dxa"/>
          </w:tcPr>
          <w:p w14:paraId="0649F58F" w14:textId="267C2B52" w:rsidR="0083332A" w:rsidRPr="0078719E" w:rsidRDefault="0083332A" w:rsidP="00B146BB">
            <w:pPr>
              <w:ind w:firstLine="0"/>
            </w:pPr>
            <w:r>
              <w:t xml:space="preserve">Menampilkan pesan  </w:t>
            </w:r>
            <w:r>
              <w:rPr>
                <w:i/>
                <w:iCs/>
              </w:rPr>
              <w:t xml:space="preserve">error </w:t>
            </w:r>
            <w:r>
              <w:t xml:space="preserve">apabila </w:t>
            </w:r>
            <w:r w:rsidR="00D62BBB" w:rsidRPr="00D62BBB">
              <w:rPr>
                <w:i/>
                <w:iCs/>
              </w:rPr>
              <w:t>form</w:t>
            </w:r>
            <w:r>
              <w:t xml:space="preserve"> yang </w:t>
            </w:r>
            <w:r w:rsidR="00657855">
              <w:t>diinput</w:t>
            </w:r>
            <w:r>
              <w:t>kan salah atau tidak sesuai dengan yang di minta</w:t>
            </w:r>
          </w:p>
        </w:tc>
        <w:tc>
          <w:tcPr>
            <w:tcW w:w="1749" w:type="dxa"/>
            <w:vMerge w:val="restart"/>
          </w:tcPr>
          <w:p w14:paraId="5E5E2AE4" w14:textId="77777777" w:rsidR="0083332A" w:rsidRDefault="0083332A" w:rsidP="00B146BB">
            <w:pPr>
              <w:ind w:firstLine="0"/>
            </w:pPr>
          </w:p>
        </w:tc>
      </w:tr>
      <w:tr w:rsidR="0083332A" w14:paraId="71C6C657" w14:textId="77777777" w:rsidTr="00B146BB">
        <w:tc>
          <w:tcPr>
            <w:tcW w:w="2026" w:type="dxa"/>
            <w:vMerge/>
          </w:tcPr>
          <w:p w14:paraId="6A8FCB19" w14:textId="77777777" w:rsidR="0083332A" w:rsidRDefault="0083332A" w:rsidP="00B146BB">
            <w:pPr>
              <w:ind w:firstLine="0"/>
            </w:pPr>
          </w:p>
        </w:tc>
        <w:tc>
          <w:tcPr>
            <w:tcW w:w="2096" w:type="dxa"/>
            <w:vMerge/>
          </w:tcPr>
          <w:p w14:paraId="296F76A5" w14:textId="77777777" w:rsidR="0083332A" w:rsidRDefault="0083332A" w:rsidP="00B146BB">
            <w:pPr>
              <w:ind w:firstLine="0"/>
            </w:pPr>
          </w:p>
        </w:tc>
        <w:tc>
          <w:tcPr>
            <w:tcW w:w="2057" w:type="dxa"/>
          </w:tcPr>
          <w:p w14:paraId="34275562" w14:textId="24C70268" w:rsidR="0083332A" w:rsidRDefault="0083332A" w:rsidP="00B146BB">
            <w:pPr>
              <w:ind w:firstLine="0"/>
            </w:pPr>
            <w:r>
              <w:t xml:space="preserve">Menampilkan halaman home anggota apabila data </w:t>
            </w:r>
            <w:r w:rsidR="00D62BBB" w:rsidRPr="00D62BBB">
              <w:rPr>
                <w:i/>
                <w:iCs/>
              </w:rPr>
              <w:t>form</w:t>
            </w:r>
            <w:r>
              <w:t xml:space="preserve"> yang </w:t>
            </w:r>
            <w:r w:rsidR="00657855">
              <w:t>diinput</w:t>
            </w:r>
            <w:r>
              <w:t>kan benar atau sesuai dengan yang di minta</w:t>
            </w:r>
          </w:p>
        </w:tc>
        <w:tc>
          <w:tcPr>
            <w:tcW w:w="1749" w:type="dxa"/>
            <w:vMerge/>
          </w:tcPr>
          <w:p w14:paraId="64036857" w14:textId="77777777" w:rsidR="0083332A" w:rsidRDefault="0083332A" w:rsidP="00B146BB">
            <w:pPr>
              <w:ind w:firstLine="0"/>
            </w:pPr>
          </w:p>
        </w:tc>
      </w:tr>
    </w:tbl>
    <w:p w14:paraId="2F08B7C0" w14:textId="6047378D" w:rsidR="003E1728" w:rsidRDefault="003E1728" w:rsidP="009F1466"/>
    <w:p w14:paraId="272AFFA8" w14:textId="77777777" w:rsidR="003E1728" w:rsidRDefault="003E1728">
      <w:pPr>
        <w:jc w:val="left"/>
      </w:pPr>
      <w:r>
        <w:br w:type="page"/>
      </w:r>
    </w:p>
    <w:p w14:paraId="71B3F7A8" w14:textId="7901B9C3" w:rsidR="006A4EE2" w:rsidRDefault="003E1EE0" w:rsidP="00272313">
      <w:pPr>
        <w:pStyle w:val="ct"/>
      </w:pPr>
      <w:bookmarkStart w:id="113" w:name="_Toc58906484"/>
      <w:r>
        <w:lastRenderedPageBreak/>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5</w:t>
      </w:r>
      <w:r w:rsidR="00AF6DC1">
        <w:rPr>
          <w:noProof/>
        </w:rPr>
        <w:fldChar w:fldCharType="end"/>
      </w:r>
      <w:r w:rsidR="00272313">
        <w:t xml:space="preserve"> skenario uji fungsi </w:t>
      </w:r>
      <w:r w:rsidR="000362DE" w:rsidRPr="000362DE">
        <w:rPr>
          <w:i/>
          <w:iCs/>
        </w:rPr>
        <w:t>login</w:t>
      </w:r>
      <w:r w:rsidR="00272313">
        <w:t xml:space="preserve"> admin</w:t>
      </w:r>
      <w:bookmarkEnd w:id="113"/>
    </w:p>
    <w:tbl>
      <w:tblPr>
        <w:tblStyle w:val="TableGrid"/>
        <w:tblW w:w="0" w:type="auto"/>
        <w:tblLook w:val="04A0" w:firstRow="1" w:lastRow="0" w:firstColumn="1" w:lastColumn="0" w:noHBand="0" w:noVBand="1"/>
      </w:tblPr>
      <w:tblGrid>
        <w:gridCol w:w="2026"/>
        <w:gridCol w:w="2096"/>
        <w:gridCol w:w="2057"/>
        <w:gridCol w:w="1749"/>
      </w:tblGrid>
      <w:tr w:rsidR="00272313" w14:paraId="41C70567" w14:textId="77777777" w:rsidTr="00F84895">
        <w:tc>
          <w:tcPr>
            <w:tcW w:w="2026" w:type="dxa"/>
          </w:tcPr>
          <w:p w14:paraId="2030D235" w14:textId="77777777" w:rsidR="00272313" w:rsidRDefault="00272313" w:rsidP="00F84895">
            <w:pPr>
              <w:ind w:firstLine="0"/>
            </w:pPr>
            <w:r>
              <w:t>Aktor penguji</w:t>
            </w:r>
          </w:p>
        </w:tc>
        <w:tc>
          <w:tcPr>
            <w:tcW w:w="2096" w:type="dxa"/>
          </w:tcPr>
          <w:p w14:paraId="0BFCFD92" w14:textId="77777777" w:rsidR="00272313" w:rsidRDefault="00272313" w:rsidP="00F84895">
            <w:pPr>
              <w:ind w:firstLine="0"/>
            </w:pPr>
            <w:r>
              <w:t>Skenario pengujian</w:t>
            </w:r>
          </w:p>
        </w:tc>
        <w:tc>
          <w:tcPr>
            <w:tcW w:w="2057" w:type="dxa"/>
          </w:tcPr>
          <w:p w14:paraId="03987401" w14:textId="77777777" w:rsidR="00272313" w:rsidRDefault="00272313" w:rsidP="00F84895">
            <w:pPr>
              <w:ind w:firstLine="0"/>
            </w:pPr>
            <w:r>
              <w:t>Hasil yang di inginkan</w:t>
            </w:r>
          </w:p>
        </w:tc>
        <w:tc>
          <w:tcPr>
            <w:tcW w:w="1749" w:type="dxa"/>
          </w:tcPr>
          <w:p w14:paraId="0AA6F30E" w14:textId="77777777" w:rsidR="00272313" w:rsidRDefault="00272313" w:rsidP="00F84895">
            <w:pPr>
              <w:ind w:firstLine="0"/>
            </w:pPr>
            <w:r>
              <w:t>Kesimpulan</w:t>
            </w:r>
          </w:p>
        </w:tc>
      </w:tr>
      <w:tr w:rsidR="00272313" w14:paraId="5D6A4BDE" w14:textId="77777777" w:rsidTr="00F84895">
        <w:tc>
          <w:tcPr>
            <w:tcW w:w="2026" w:type="dxa"/>
            <w:vMerge w:val="restart"/>
          </w:tcPr>
          <w:p w14:paraId="0B27056E" w14:textId="77777777" w:rsidR="00272313" w:rsidRDefault="00EB26A0" w:rsidP="00F84895">
            <w:pPr>
              <w:ind w:firstLine="0"/>
            </w:pPr>
            <w:r>
              <w:t>Admin</w:t>
            </w:r>
          </w:p>
        </w:tc>
        <w:tc>
          <w:tcPr>
            <w:tcW w:w="2096" w:type="dxa"/>
            <w:vMerge w:val="restart"/>
          </w:tcPr>
          <w:p w14:paraId="73080B99" w14:textId="4D5D2230" w:rsidR="00272313" w:rsidRDefault="00272313" w:rsidP="00F84895">
            <w:pPr>
              <w:ind w:firstLine="0"/>
            </w:pPr>
            <w:r>
              <w:t xml:space="preserve">Mengisi </w:t>
            </w:r>
            <w:r w:rsidR="00D62BBB" w:rsidRPr="00D62BBB">
              <w:rPr>
                <w:i/>
                <w:iCs/>
              </w:rPr>
              <w:t>form</w:t>
            </w:r>
            <w:r>
              <w:t xml:space="preserve"> yang ada di dalam </w:t>
            </w:r>
            <w:r w:rsidR="00D62BBB" w:rsidRPr="00D62BBB">
              <w:rPr>
                <w:i/>
                <w:iCs/>
              </w:rPr>
              <w:t>form</w:t>
            </w:r>
            <w:r>
              <w:t xml:space="preserve"> </w:t>
            </w:r>
            <w:r w:rsidR="000362DE" w:rsidRPr="000362DE">
              <w:rPr>
                <w:i/>
                <w:iCs/>
              </w:rPr>
              <w:t>login</w:t>
            </w:r>
            <w:r w:rsidR="00DB625E">
              <w:t xml:space="preserve"> admin</w:t>
            </w:r>
          </w:p>
        </w:tc>
        <w:tc>
          <w:tcPr>
            <w:tcW w:w="2057" w:type="dxa"/>
          </w:tcPr>
          <w:p w14:paraId="16B1E718" w14:textId="7499EDDE" w:rsidR="00272313" w:rsidRPr="0078719E" w:rsidRDefault="00272313" w:rsidP="00F84895">
            <w:pPr>
              <w:ind w:firstLine="0"/>
            </w:pPr>
            <w:r>
              <w:t xml:space="preserve">Menampilkan pesan  </w:t>
            </w:r>
            <w:r>
              <w:rPr>
                <w:i/>
                <w:iCs/>
              </w:rPr>
              <w:t xml:space="preserve">error </w:t>
            </w:r>
            <w:r>
              <w:t xml:space="preserve">apabila </w:t>
            </w:r>
            <w:r w:rsidR="00D62BBB" w:rsidRPr="00D62BBB">
              <w:rPr>
                <w:i/>
                <w:iCs/>
              </w:rPr>
              <w:t>form</w:t>
            </w:r>
            <w:r>
              <w:t xml:space="preserve"> yang </w:t>
            </w:r>
            <w:r w:rsidR="00657855">
              <w:t>diinput</w:t>
            </w:r>
            <w:r>
              <w:t>kan salah atau tidak sesuai dengan yang di minta</w:t>
            </w:r>
          </w:p>
        </w:tc>
        <w:tc>
          <w:tcPr>
            <w:tcW w:w="1749" w:type="dxa"/>
            <w:vMerge w:val="restart"/>
          </w:tcPr>
          <w:p w14:paraId="41FB3698" w14:textId="77777777" w:rsidR="00272313" w:rsidRDefault="00272313" w:rsidP="00F84895">
            <w:pPr>
              <w:ind w:firstLine="0"/>
            </w:pPr>
          </w:p>
        </w:tc>
      </w:tr>
      <w:tr w:rsidR="00272313" w14:paraId="66880AE4" w14:textId="77777777" w:rsidTr="00F84895">
        <w:tc>
          <w:tcPr>
            <w:tcW w:w="2026" w:type="dxa"/>
            <w:vMerge/>
          </w:tcPr>
          <w:p w14:paraId="51ED7E01" w14:textId="77777777" w:rsidR="00272313" w:rsidRDefault="00272313" w:rsidP="00F84895">
            <w:pPr>
              <w:ind w:firstLine="0"/>
            </w:pPr>
          </w:p>
        </w:tc>
        <w:tc>
          <w:tcPr>
            <w:tcW w:w="2096" w:type="dxa"/>
            <w:vMerge/>
          </w:tcPr>
          <w:p w14:paraId="1F07DDF5" w14:textId="77777777" w:rsidR="00272313" w:rsidRDefault="00272313" w:rsidP="00F84895">
            <w:pPr>
              <w:ind w:firstLine="0"/>
            </w:pPr>
          </w:p>
        </w:tc>
        <w:tc>
          <w:tcPr>
            <w:tcW w:w="2057" w:type="dxa"/>
          </w:tcPr>
          <w:p w14:paraId="0BDAC192" w14:textId="59958326" w:rsidR="00272313" w:rsidRDefault="00272313" w:rsidP="00DB625E">
            <w:pPr>
              <w:ind w:firstLine="0"/>
            </w:pPr>
            <w:r>
              <w:t xml:space="preserve">Menampilkan halaman home </w:t>
            </w:r>
            <w:r w:rsidR="00DB625E">
              <w:t>admin</w:t>
            </w:r>
            <w:r>
              <w:t xml:space="preserve"> apabila data </w:t>
            </w:r>
            <w:r w:rsidR="00D62BBB" w:rsidRPr="00D62BBB">
              <w:rPr>
                <w:i/>
                <w:iCs/>
              </w:rPr>
              <w:t>form</w:t>
            </w:r>
            <w:r>
              <w:t xml:space="preserve"> yang </w:t>
            </w:r>
            <w:r w:rsidR="00657855">
              <w:t>diinput</w:t>
            </w:r>
            <w:r>
              <w:t>kan benar atau sesuai dengan yang di minta</w:t>
            </w:r>
          </w:p>
        </w:tc>
        <w:tc>
          <w:tcPr>
            <w:tcW w:w="1749" w:type="dxa"/>
            <w:vMerge/>
          </w:tcPr>
          <w:p w14:paraId="6240AF0A" w14:textId="77777777" w:rsidR="00272313" w:rsidRDefault="00272313" w:rsidP="00F84895">
            <w:pPr>
              <w:ind w:firstLine="0"/>
            </w:pPr>
          </w:p>
        </w:tc>
      </w:tr>
    </w:tbl>
    <w:p w14:paraId="0C16BB20" w14:textId="77777777" w:rsidR="00272313" w:rsidRDefault="00272313" w:rsidP="00193B92"/>
    <w:p w14:paraId="5F157C7C" w14:textId="09EA8EDB" w:rsidR="00B320FF" w:rsidRDefault="003E1EE0" w:rsidP="003C404A">
      <w:pPr>
        <w:pStyle w:val="ct"/>
      </w:pPr>
      <w:bookmarkStart w:id="114" w:name="_Toc58906485"/>
      <w:r>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6</w:t>
      </w:r>
      <w:r w:rsidR="00AF6DC1">
        <w:rPr>
          <w:noProof/>
        </w:rPr>
        <w:fldChar w:fldCharType="end"/>
      </w:r>
      <w:r w:rsidR="00B320FF">
        <w:t xml:space="preserve"> skenario uji fungsi pencarian </w:t>
      </w:r>
      <w:r w:rsidR="003C404A">
        <w:t>buku</w:t>
      </w:r>
      <w:bookmarkEnd w:id="114"/>
    </w:p>
    <w:tbl>
      <w:tblPr>
        <w:tblStyle w:val="TableGrid"/>
        <w:tblW w:w="0" w:type="auto"/>
        <w:tblLook w:val="04A0" w:firstRow="1" w:lastRow="0" w:firstColumn="1" w:lastColumn="0" w:noHBand="0" w:noVBand="1"/>
      </w:tblPr>
      <w:tblGrid>
        <w:gridCol w:w="2026"/>
        <w:gridCol w:w="2096"/>
        <w:gridCol w:w="2057"/>
        <w:gridCol w:w="1749"/>
      </w:tblGrid>
      <w:tr w:rsidR="00B320FF" w14:paraId="5D6C291C" w14:textId="77777777" w:rsidTr="00B146BB">
        <w:tc>
          <w:tcPr>
            <w:tcW w:w="2026" w:type="dxa"/>
          </w:tcPr>
          <w:p w14:paraId="56559449" w14:textId="77777777" w:rsidR="00B320FF" w:rsidRDefault="00B320FF" w:rsidP="00B146BB">
            <w:pPr>
              <w:ind w:firstLine="0"/>
            </w:pPr>
            <w:r>
              <w:t>Aktor penguji</w:t>
            </w:r>
          </w:p>
        </w:tc>
        <w:tc>
          <w:tcPr>
            <w:tcW w:w="2096" w:type="dxa"/>
          </w:tcPr>
          <w:p w14:paraId="2C269C4C" w14:textId="77777777" w:rsidR="00B320FF" w:rsidRDefault="00B320FF" w:rsidP="00B146BB">
            <w:pPr>
              <w:ind w:firstLine="0"/>
            </w:pPr>
            <w:r>
              <w:t>Skenario pengujian</w:t>
            </w:r>
          </w:p>
        </w:tc>
        <w:tc>
          <w:tcPr>
            <w:tcW w:w="2057" w:type="dxa"/>
          </w:tcPr>
          <w:p w14:paraId="6046D90A" w14:textId="77777777" w:rsidR="00B320FF" w:rsidRDefault="00B320FF" w:rsidP="00B146BB">
            <w:pPr>
              <w:ind w:firstLine="0"/>
            </w:pPr>
            <w:r>
              <w:t>Hasil yang di inginkan</w:t>
            </w:r>
          </w:p>
        </w:tc>
        <w:tc>
          <w:tcPr>
            <w:tcW w:w="1749" w:type="dxa"/>
          </w:tcPr>
          <w:p w14:paraId="19012EC6" w14:textId="77777777" w:rsidR="00B320FF" w:rsidRDefault="00B320FF" w:rsidP="00B146BB">
            <w:pPr>
              <w:ind w:firstLine="0"/>
            </w:pPr>
            <w:r>
              <w:t>Kesimpulan</w:t>
            </w:r>
          </w:p>
        </w:tc>
      </w:tr>
      <w:tr w:rsidR="004D07CA" w14:paraId="0FE2E2AF" w14:textId="77777777" w:rsidTr="004D07CA">
        <w:trPr>
          <w:trHeight w:val="2789"/>
        </w:trPr>
        <w:tc>
          <w:tcPr>
            <w:tcW w:w="2026" w:type="dxa"/>
          </w:tcPr>
          <w:p w14:paraId="19720671" w14:textId="77777777" w:rsidR="004D07CA" w:rsidRDefault="004D07CA" w:rsidP="00B146BB">
            <w:pPr>
              <w:ind w:firstLine="0"/>
            </w:pPr>
            <w:r>
              <w:t>Anggota</w:t>
            </w:r>
          </w:p>
        </w:tc>
        <w:tc>
          <w:tcPr>
            <w:tcW w:w="2096" w:type="dxa"/>
          </w:tcPr>
          <w:p w14:paraId="466DECC6" w14:textId="16BDA050" w:rsidR="004D07CA" w:rsidRDefault="004D07CA" w:rsidP="00B146BB">
            <w:pPr>
              <w:ind w:firstLine="0"/>
            </w:pPr>
            <w:r>
              <w:t xml:space="preserve">Mengisi </w:t>
            </w:r>
            <w:r w:rsidR="00D62BBB" w:rsidRPr="00D62BBB">
              <w:rPr>
                <w:i/>
                <w:iCs/>
              </w:rPr>
              <w:t>form</w:t>
            </w:r>
            <w:r>
              <w:t xml:space="preserve"> yang ada di dalam </w:t>
            </w:r>
            <w:r w:rsidR="00D62BBB" w:rsidRPr="00D62BBB">
              <w:rPr>
                <w:i/>
                <w:iCs/>
              </w:rPr>
              <w:t>form</w:t>
            </w:r>
            <w:r>
              <w:t xml:space="preserve"> pencarian buku</w:t>
            </w:r>
          </w:p>
        </w:tc>
        <w:tc>
          <w:tcPr>
            <w:tcW w:w="2057" w:type="dxa"/>
          </w:tcPr>
          <w:p w14:paraId="02214BF7" w14:textId="77777777" w:rsidR="004D07CA" w:rsidRPr="00F97215" w:rsidRDefault="004D07CA" w:rsidP="00164024">
            <w:pPr>
              <w:ind w:firstLine="0"/>
            </w:pPr>
            <w:r>
              <w:t xml:space="preserve">Menampilkan data tabel perhitungan rekomendasi yang di dalamnya terdapat nilai tf, wdt, </w:t>
            </w:r>
            <w:r>
              <w:rPr>
                <w:i/>
                <w:iCs/>
              </w:rPr>
              <w:t xml:space="preserve">cosine similarity </w:t>
            </w:r>
            <w:r>
              <w:t xml:space="preserve">dan nilainya sama seperti yang telah di hitung </w:t>
            </w:r>
          </w:p>
        </w:tc>
        <w:tc>
          <w:tcPr>
            <w:tcW w:w="1749" w:type="dxa"/>
          </w:tcPr>
          <w:p w14:paraId="526BE2A6" w14:textId="77777777" w:rsidR="004D07CA" w:rsidRDefault="004D07CA" w:rsidP="00B146BB">
            <w:pPr>
              <w:ind w:firstLine="0"/>
            </w:pPr>
          </w:p>
        </w:tc>
      </w:tr>
    </w:tbl>
    <w:p w14:paraId="0A04EE7A" w14:textId="5F98A3DD" w:rsidR="003E1728" w:rsidRDefault="003E1728" w:rsidP="00FD2339"/>
    <w:p w14:paraId="7DD350FD" w14:textId="77777777" w:rsidR="003E1728" w:rsidRDefault="003E1728">
      <w:pPr>
        <w:jc w:val="left"/>
      </w:pPr>
      <w:r>
        <w:br w:type="page"/>
      </w:r>
    </w:p>
    <w:p w14:paraId="5AF62602" w14:textId="3C1E85AA" w:rsidR="00FD2339" w:rsidRDefault="00FD2339" w:rsidP="003E1EE0">
      <w:pPr>
        <w:pStyle w:val="ct"/>
      </w:pPr>
      <w:bookmarkStart w:id="115" w:name="_Toc58906486"/>
      <w:r>
        <w:lastRenderedPageBreak/>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7</w:t>
      </w:r>
      <w:r w:rsidR="00AF6DC1">
        <w:rPr>
          <w:noProof/>
        </w:rPr>
        <w:fldChar w:fldCharType="end"/>
      </w:r>
      <w:r>
        <w:t xml:space="preserve"> skenario uji fungsi edit buku</w:t>
      </w:r>
      <w:bookmarkEnd w:id="115"/>
    </w:p>
    <w:tbl>
      <w:tblPr>
        <w:tblStyle w:val="TableGrid"/>
        <w:tblW w:w="0" w:type="auto"/>
        <w:tblLook w:val="04A0" w:firstRow="1" w:lastRow="0" w:firstColumn="1" w:lastColumn="0" w:noHBand="0" w:noVBand="1"/>
      </w:tblPr>
      <w:tblGrid>
        <w:gridCol w:w="2026"/>
        <w:gridCol w:w="2096"/>
        <w:gridCol w:w="2057"/>
        <w:gridCol w:w="1749"/>
      </w:tblGrid>
      <w:tr w:rsidR="00FD2339" w14:paraId="224679F2" w14:textId="77777777" w:rsidTr="00463C30">
        <w:tc>
          <w:tcPr>
            <w:tcW w:w="2026" w:type="dxa"/>
          </w:tcPr>
          <w:p w14:paraId="301D0C18" w14:textId="77777777" w:rsidR="00FD2339" w:rsidRDefault="00FD2339" w:rsidP="00463C30">
            <w:pPr>
              <w:ind w:firstLine="0"/>
            </w:pPr>
            <w:r>
              <w:t>Aktor penguji</w:t>
            </w:r>
          </w:p>
        </w:tc>
        <w:tc>
          <w:tcPr>
            <w:tcW w:w="2096" w:type="dxa"/>
          </w:tcPr>
          <w:p w14:paraId="6565C7BD" w14:textId="77777777" w:rsidR="00FD2339" w:rsidRDefault="00FD2339" w:rsidP="00463C30">
            <w:pPr>
              <w:ind w:firstLine="0"/>
            </w:pPr>
            <w:r>
              <w:t>Skenario pengujian</w:t>
            </w:r>
          </w:p>
        </w:tc>
        <w:tc>
          <w:tcPr>
            <w:tcW w:w="2057" w:type="dxa"/>
          </w:tcPr>
          <w:p w14:paraId="0CAC8165" w14:textId="77777777" w:rsidR="00FD2339" w:rsidRDefault="00FD2339" w:rsidP="00463C30">
            <w:pPr>
              <w:ind w:firstLine="0"/>
            </w:pPr>
            <w:r>
              <w:t>Hasil yang di inginkan</w:t>
            </w:r>
          </w:p>
        </w:tc>
        <w:tc>
          <w:tcPr>
            <w:tcW w:w="1749" w:type="dxa"/>
          </w:tcPr>
          <w:p w14:paraId="50ECAA1A" w14:textId="77777777" w:rsidR="00FD2339" w:rsidRDefault="00FD2339" w:rsidP="00463C30">
            <w:pPr>
              <w:ind w:firstLine="0"/>
            </w:pPr>
            <w:r>
              <w:t>Kesimpulan</w:t>
            </w:r>
          </w:p>
        </w:tc>
      </w:tr>
      <w:tr w:rsidR="00FD2339" w14:paraId="11116480" w14:textId="77777777" w:rsidTr="00463C30">
        <w:tc>
          <w:tcPr>
            <w:tcW w:w="2026" w:type="dxa"/>
            <w:vMerge w:val="restart"/>
          </w:tcPr>
          <w:p w14:paraId="04C0EBDF" w14:textId="77777777" w:rsidR="00FD2339" w:rsidRDefault="00FD2339" w:rsidP="00463C30">
            <w:pPr>
              <w:ind w:firstLine="0"/>
            </w:pPr>
            <w:r>
              <w:t>Admin</w:t>
            </w:r>
          </w:p>
        </w:tc>
        <w:tc>
          <w:tcPr>
            <w:tcW w:w="2096" w:type="dxa"/>
            <w:vMerge w:val="restart"/>
          </w:tcPr>
          <w:p w14:paraId="78256AE7" w14:textId="17E49FEC" w:rsidR="00FD2339" w:rsidRDefault="00FD2339" w:rsidP="00463C30">
            <w:pPr>
              <w:ind w:firstLine="0"/>
            </w:pPr>
            <w:r>
              <w:t xml:space="preserve">Mengisi </w:t>
            </w:r>
            <w:r w:rsidR="00D62BBB" w:rsidRPr="00D62BBB">
              <w:rPr>
                <w:i/>
                <w:iCs/>
              </w:rPr>
              <w:t>form</w:t>
            </w:r>
            <w:r>
              <w:t xml:space="preserve"> yang ada di dalam </w:t>
            </w:r>
            <w:r w:rsidR="00D62BBB" w:rsidRPr="00D62BBB">
              <w:rPr>
                <w:i/>
                <w:iCs/>
              </w:rPr>
              <w:t>form</w:t>
            </w:r>
            <w:r>
              <w:t xml:space="preserve"> edit buku</w:t>
            </w:r>
          </w:p>
        </w:tc>
        <w:tc>
          <w:tcPr>
            <w:tcW w:w="2057" w:type="dxa"/>
          </w:tcPr>
          <w:p w14:paraId="4E831627" w14:textId="29C6A146" w:rsidR="00FD2339" w:rsidRPr="00F97215" w:rsidRDefault="00FD2339" w:rsidP="00463C30">
            <w:pPr>
              <w:ind w:firstLine="0"/>
            </w:pPr>
            <w:r>
              <w:t xml:space="preserve">Menampilkan pesan  </w:t>
            </w:r>
            <w:r>
              <w:rPr>
                <w:i/>
                <w:iCs/>
              </w:rPr>
              <w:t xml:space="preserve">error </w:t>
            </w:r>
            <w:r>
              <w:t xml:space="preserve">apabila </w:t>
            </w:r>
            <w:r w:rsidR="00D62BBB" w:rsidRPr="00D62BBB">
              <w:rPr>
                <w:i/>
                <w:iCs/>
              </w:rPr>
              <w:t>form</w:t>
            </w:r>
            <w:r>
              <w:t xml:space="preserve"> yang </w:t>
            </w:r>
            <w:r w:rsidR="00657855">
              <w:t>diinput</w:t>
            </w:r>
            <w:r>
              <w:t>kan salah atau tidak sesuai dengan yang di minta</w:t>
            </w:r>
          </w:p>
        </w:tc>
        <w:tc>
          <w:tcPr>
            <w:tcW w:w="1749" w:type="dxa"/>
            <w:vMerge w:val="restart"/>
          </w:tcPr>
          <w:p w14:paraId="15F5C849" w14:textId="77777777" w:rsidR="00FD2339" w:rsidRDefault="00FD2339" w:rsidP="00463C30">
            <w:pPr>
              <w:ind w:firstLine="0"/>
            </w:pPr>
          </w:p>
        </w:tc>
      </w:tr>
      <w:tr w:rsidR="00FD2339" w14:paraId="3F200AA3" w14:textId="77777777" w:rsidTr="00463C30">
        <w:tc>
          <w:tcPr>
            <w:tcW w:w="2026" w:type="dxa"/>
            <w:vMerge/>
          </w:tcPr>
          <w:p w14:paraId="63493D04" w14:textId="77777777" w:rsidR="00FD2339" w:rsidRDefault="00FD2339" w:rsidP="00463C30">
            <w:pPr>
              <w:ind w:firstLine="0"/>
            </w:pPr>
          </w:p>
        </w:tc>
        <w:tc>
          <w:tcPr>
            <w:tcW w:w="2096" w:type="dxa"/>
            <w:vMerge/>
          </w:tcPr>
          <w:p w14:paraId="0BB6BD57" w14:textId="77777777" w:rsidR="00FD2339" w:rsidRDefault="00FD2339" w:rsidP="00463C30">
            <w:pPr>
              <w:ind w:firstLine="0"/>
            </w:pPr>
          </w:p>
        </w:tc>
        <w:tc>
          <w:tcPr>
            <w:tcW w:w="2057" w:type="dxa"/>
          </w:tcPr>
          <w:p w14:paraId="7C8A61E2" w14:textId="792AD9CC" w:rsidR="00FD2339" w:rsidRDefault="00FD2339" w:rsidP="00463C30">
            <w:pPr>
              <w:ind w:firstLine="0"/>
            </w:pPr>
            <w:r>
              <w:t xml:space="preserve">Menampilkan halaman daftar buku admin apabila data </w:t>
            </w:r>
            <w:r w:rsidR="00D62BBB" w:rsidRPr="00D62BBB">
              <w:rPr>
                <w:i/>
                <w:iCs/>
              </w:rPr>
              <w:t>form</w:t>
            </w:r>
            <w:r>
              <w:t xml:space="preserve"> yang </w:t>
            </w:r>
            <w:r w:rsidR="00657855">
              <w:t>diinput</w:t>
            </w:r>
            <w:r>
              <w:t>kan benar atau sesuai dengan yang di minta</w:t>
            </w:r>
          </w:p>
        </w:tc>
        <w:tc>
          <w:tcPr>
            <w:tcW w:w="1749" w:type="dxa"/>
            <w:vMerge/>
          </w:tcPr>
          <w:p w14:paraId="63DA0C8B" w14:textId="77777777" w:rsidR="00FD2339" w:rsidRDefault="00FD2339" w:rsidP="00463C30">
            <w:pPr>
              <w:ind w:firstLine="0"/>
            </w:pPr>
          </w:p>
        </w:tc>
      </w:tr>
    </w:tbl>
    <w:p w14:paraId="0D436BB4" w14:textId="77777777" w:rsidR="00663D02" w:rsidRDefault="00663D02" w:rsidP="00D53ADB">
      <w:pPr>
        <w:ind w:firstLine="0"/>
      </w:pPr>
    </w:p>
    <w:p w14:paraId="6E87A291" w14:textId="7E547422" w:rsidR="00826E0A" w:rsidRPr="0048572E" w:rsidRDefault="00826E0A" w:rsidP="004879E1">
      <w:pPr>
        <w:pStyle w:val="ct"/>
      </w:pPr>
      <w:bookmarkStart w:id="116" w:name="_Toc58906487"/>
      <w:r>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8</w:t>
      </w:r>
      <w:r w:rsidR="00AF6DC1">
        <w:rPr>
          <w:noProof/>
        </w:rPr>
        <w:fldChar w:fldCharType="end"/>
      </w:r>
      <w:r>
        <w:t xml:space="preserve"> skenario uji fungsi input buku</w:t>
      </w:r>
      <w:bookmarkEnd w:id="116"/>
    </w:p>
    <w:tbl>
      <w:tblPr>
        <w:tblStyle w:val="TableGrid"/>
        <w:tblW w:w="0" w:type="auto"/>
        <w:tblLook w:val="04A0" w:firstRow="1" w:lastRow="0" w:firstColumn="1" w:lastColumn="0" w:noHBand="0" w:noVBand="1"/>
      </w:tblPr>
      <w:tblGrid>
        <w:gridCol w:w="2026"/>
        <w:gridCol w:w="2096"/>
        <w:gridCol w:w="2057"/>
        <w:gridCol w:w="1749"/>
      </w:tblGrid>
      <w:tr w:rsidR="00826E0A" w14:paraId="5EC8FA75" w14:textId="77777777" w:rsidTr="00463C30">
        <w:tc>
          <w:tcPr>
            <w:tcW w:w="2026" w:type="dxa"/>
          </w:tcPr>
          <w:p w14:paraId="64748E22" w14:textId="77777777" w:rsidR="00826E0A" w:rsidRDefault="00826E0A" w:rsidP="00463C30">
            <w:pPr>
              <w:ind w:firstLine="0"/>
            </w:pPr>
            <w:r>
              <w:t>Aktor penguji</w:t>
            </w:r>
          </w:p>
        </w:tc>
        <w:tc>
          <w:tcPr>
            <w:tcW w:w="2096" w:type="dxa"/>
          </w:tcPr>
          <w:p w14:paraId="667D991F" w14:textId="77777777" w:rsidR="00826E0A" w:rsidRDefault="00826E0A" w:rsidP="00463C30">
            <w:pPr>
              <w:ind w:firstLine="0"/>
            </w:pPr>
            <w:r>
              <w:t>Skenario pengujian</w:t>
            </w:r>
          </w:p>
        </w:tc>
        <w:tc>
          <w:tcPr>
            <w:tcW w:w="2057" w:type="dxa"/>
          </w:tcPr>
          <w:p w14:paraId="7B68343E" w14:textId="77777777" w:rsidR="00826E0A" w:rsidRDefault="00826E0A" w:rsidP="00463C30">
            <w:pPr>
              <w:ind w:firstLine="0"/>
            </w:pPr>
            <w:r>
              <w:t>Hasil yang di inginkan</w:t>
            </w:r>
          </w:p>
        </w:tc>
        <w:tc>
          <w:tcPr>
            <w:tcW w:w="1749" w:type="dxa"/>
          </w:tcPr>
          <w:p w14:paraId="67A923A2" w14:textId="77777777" w:rsidR="00826E0A" w:rsidRDefault="00826E0A" w:rsidP="00463C30">
            <w:pPr>
              <w:ind w:firstLine="0"/>
            </w:pPr>
            <w:r>
              <w:t>Kesimpulan</w:t>
            </w:r>
          </w:p>
        </w:tc>
      </w:tr>
      <w:tr w:rsidR="00826E0A" w14:paraId="6058E474" w14:textId="77777777" w:rsidTr="00463C30">
        <w:tc>
          <w:tcPr>
            <w:tcW w:w="2026" w:type="dxa"/>
            <w:vMerge w:val="restart"/>
          </w:tcPr>
          <w:p w14:paraId="5F3D36F7" w14:textId="77777777" w:rsidR="00826E0A" w:rsidRDefault="00826E0A" w:rsidP="00463C30">
            <w:pPr>
              <w:ind w:firstLine="0"/>
            </w:pPr>
            <w:r>
              <w:t>Admin</w:t>
            </w:r>
          </w:p>
        </w:tc>
        <w:tc>
          <w:tcPr>
            <w:tcW w:w="2096" w:type="dxa"/>
            <w:vMerge w:val="restart"/>
          </w:tcPr>
          <w:p w14:paraId="4A72811D" w14:textId="1FF21FD6" w:rsidR="00826E0A" w:rsidRDefault="00826E0A" w:rsidP="00826E0A">
            <w:pPr>
              <w:ind w:firstLine="0"/>
            </w:pPr>
            <w:r>
              <w:t xml:space="preserve">Mengisi </w:t>
            </w:r>
            <w:r w:rsidR="00D62BBB" w:rsidRPr="00D62BBB">
              <w:rPr>
                <w:i/>
                <w:iCs/>
              </w:rPr>
              <w:t>form</w:t>
            </w:r>
            <w:r>
              <w:t xml:space="preserve"> yang ada di dalam </w:t>
            </w:r>
            <w:r w:rsidR="00D62BBB" w:rsidRPr="00D62BBB">
              <w:rPr>
                <w:i/>
                <w:iCs/>
              </w:rPr>
              <w:t>form</w:t>
            </w:r>
            <w:r>
              <w:t xml:space="preserve"> input buku</w:t>
            </w:r>
          </w:p>
        </w:tc>
        <w:tc>
          <w:tcPr>
            <w:tcW w:w="2057" w:type="dxa"/>
          </w:tcPr>
          <w:p w14:paraId="25D01825" w14:textId="1C83A479" w:rsidR="00826E0A" w:rsidRPr="00F97215" w:rsidRDefault="00826E0A" w:rsidP="00463C30">
            <w:pPr>
              <w:ind w:firstLine="0"/>
            </w:pPr>
            <w:r>
              <w:t xml:space="preserve">Menampilkan pesan  </w:t>
            </w:r>
            <w:r>
              <w:rPr>
                <w:i/>
                <w:iCs/>
              </w:rPr>
              <w:t xml:space="preserve">error </w:t>
            </w:r>
            <w:r>
              <w:t xml:space="preserve">apabila </w:t>
            </w:r>
            <w:r w:rsidR="00D62BBB" w:rsidRPr="00D62BBB">
              <w:rPr>
                <w:i/>
                <w:iCs/>
              </w:rPr>
              <w:t>form</w:t>
            </w:r>
            <w:r>
              <w:t xml:space="preserve"> yang </w:t>
            </w:r>
            <w:r w:rsidR="00657855">
              <w:t>diinput</w:t>
            </w:r>
            <w:r>
              <w:t>kan salah atau tidak sesuai dengan yang di minta</w:t>
            </w:r>
          </w:p>
        </w:tc>
        <w:tc>
          <w:tcPr>
            <w:tcW w:w="1749" w:type="dxa"/>
            <w:vMerge w:val="restart"/>
          </w:tcPr>
          <w:p w14:paraId="3B3AF86B" w14:textId="77777777" w:rsidR="00826E0A" w:rsidRDefault="00826E0A" w:rsidP="00463C30">
            <w:pPr>
              <w:ind w:firstLine="0"/>
            </w:pPr>
          </w:p>
        </w:tc>
      </w:tr>
      <w:tr w:rsidR="00826E0A" w14:paraId="06EA184A" w14:textId="77777777" w:rsidTr="00463C30">
        <w:tc>
          <w:tcPr>
            <w:tcW w:w="2026" w:type="dxa"/>
            <w:vMerge/>
          </w:tcPr>
          <w:p w14:paraId="4D413033" w14:textId="77777777" w:rsidR="00826E0A" w:rsidRDefault="00826E0A" w:rsidP="00463C30">
            <w:pPr>
              <w:ind w:firstLine="0"/>
            </w:pPr>
          </w:p>
        </w:tc>
        <w:tc>
          <w:tcPr>
            <w:tcW w:w="2096" w:type="dxa"/>
            <w:vMerge/>
          </w:tcPr>
          <w:p w14:paraId="58E2EA3E" w14:textId="77777777" w:rsidR="00826E0A" w:rsidRDefault="00826E0A" w:rsidP="00463C30">
            <w:pPr>
              <w:ind w:firstLine="0"/>
            </w:pPr>
          </w:p>
        </w:tc>
        <w:tc>
          <w:tcPr>
            <w:tcW w:w="2057" w:type="dxa"/>
          </w:tcPr>
          <w:p w14:paraId="144144F0" w14:textId="77D49F33" w:rsidR="00826E0A" w:rsidRDefault="00826E0A" w:rsidP="00463C30">
            <w:pPr>
              <w:ind w:firstLine="0"/>
            </w:pPr>
            <w:r>
              <w:t xml:space="preserve">Menampilkan halaman daftar buku admin apabila data </w:t>
            </w:r>
            <w:r w:rsidR="00D62BBB" w:rsidRPr="00D62BBB">
              <w:rPr>
                <w:i/>
                <w:iCs/>
              </w:rPr>
              <w:t>form</w:t>
            </w:r>
            <w:r>
              <w:t xml:space="preserve"> yang </w:t>
            </w:r>
            <w:r w:rsidR="00657855">
              <w:t>diinput</w:t>
            </w:r>
            <w:r>
              <w:t>kan benar atau sesuai dengan yang di minta</w:t>
            </w:r>
          </w:p>
        </w:tc>
        <w:tc>
          <w:tcPr>
            <w:tcW w:w="1749" w:type="dxa"/>
            <w:vMerge/>
          </w:tcPr>
          <w:p w14:paraId="26FE5AB2" w14:textId="77777777" w:rsidR="00826E0A" w:rsidRDefault="00826E0A" w:rsidP="00463C30">
            <w:pPr>
              <w:ind w:firstLine="0"/>
            </w:pPr>
          </w:p>
        </w:tc>
      </w:tr>
    </w:tbl>
    <w:p w14:paraId="3112F180" w14:textId="46DE1498" w:rsidR="003E1728" w:rsidRDefault="003E1728" w:rsidP="004A7316"/>
    <w:p w14:paraId="50C8E608" w14:textId="77777777" w:rsidR="003E1728" w:rsidRDefault="003E1728">
      <w:pPr>
        <w:jc w:val="left"/>
      </w:pPr>
      <w:r>
        <w:br w:type="page"/>
      </w:r>
    </w:p>
    <w:p w14:paraId="226B4A2D" w14:textId="08F83F1B" w:rsidR="00BB7CBA" w:rsidRDefault="004A7316" w:rsidP="004A7316">
      <w:pPr>
        <w:pStyle w:val="ct"/>
      </w:pPr>
      <w:bookmarkStart w:id="117" w:name="_Toc58906488"/>
      <w:r>
        <w:lastRenderedPageBreak/>
        <w:t>Tabel 3.</w:t>
      </w:r>
      <w:r w:rsidR="00AF6DC1">
        <w:rPr>
          <w:noProof/>
        </w:rPr>
        <w:fldChar w:fldCharType="begin"/>
      </w:r>
      <w:r w:rsidR="00AF6DC1">
        <w:rPr>
          <w:noProof/>
        </w:rPr>
        <w:instrText xml:space="preserve"> SEQ Tabel_3. \* ARABIC </w:instrText>
      </w:r>
      <w:r w:rsidR="00AF6DC1">
        <w:rPr>
          <w:noProof/>
        </w:rPr>
        <w:fldChar w:fldCharType="separate"/>
      </w:r>
      <w:r w:rsidR="008B75CA">
        <w:rPr>
          <w:noProof/>
        </w:rPr>
        <w:t>9</w:t>
      </w:r>
      <w:r w:rsidR="00AF6DC1">
        <w:rPr>
          <w:noProof/>
        </w:rPr>
        <w:fldChar w:fldCharType="end"/>
      </w:r>
      <w:r>
        <w:t xml:space="preserve"> skenario uji fungsi hapus data buku</w:t>
      </w:r>
      <w:bookmarkEnd w:id="117"/>
    </w:p>
    <w:tbl>
      <w:tblPr>
        <w:tblStyle w:val="TableGrid"/>
        <w:tblW w:w="0" w:type="auto"/>
        <w:tblLook w:val="04A0" w:firstRow="1" w:lastRow="0" w:firstColumn="1" w:lastColumn="0" w:noHBand="0" w:noVBand="1"/>
      </w:tblPr>
      <w:tblGrid>
        <w:gridCol w:w="2026"/>
        <w:gridCol w:w="2096"/>
        <w:gridCol w:w="2057"/>
        <w:gridCol w:w="1749"/>
      </w:tblGrid>
      <w:tr w:rsidR="00BB7CBA" w14:paraId="07C22A0F" w14:textId="77777777" w:rsidTr="00BB7CBA">
        <w:tc>
          <w:tcPr>
            <w:tcW w:w="2026" w:type="dxa"/>
          </w:tcPr>
          <w:p w14:paraId="090966EF" w14:textId="77777777" w:rsidR="00BB7CBA" w:rsidRDefault="00BB7CBA" w:rsidP="00EA0963">
            <w:pPr>
              <w:ind w:firstLine="0"/>
            </w:pPr>
            <w:r>
              <w:t>Aktor penguji</w:t>
            </w:r>
          </w:p>
        </w:tc>
        <w:tc>
          <w:tcPr>
            <w:tcW w:w="2096" w:type="dxa"/>
          </w:tcPr>
          <w:p w14:paraId="48BE9659" w14:textId="77777777" w:rsidR="00BB7CBA" w:rsidRDefault="00BB7CBA" w:rsidP="00EA0963">
            <w:pPr>
              <w:ind w:firstLine="0"/>
            </w:pPr>
            <w:r>
              <w:t>Skenario pengujian</w:t>
            </w:r>
          </w:p>
        </w:tc>
        <w:tc>
          <w:tcPr>
            <w:tcW w:w="2057" w:type="dxa"/>
          </w:tcPr>
          <w:p w14:paraId="529A9EA9" w14:textId="77777777" w:rsidR="00BB7CBA" w:rsidRDefault="00BB7CBA" w:rsidP="00EA0963">
            <w:pPr>
              <w:ind w:firstLine="0"/>
            </w:pPr>
            <w:r>
              <w:t>Hasil yang di inginkan</w:t>
            </w:r>
          </w:p>
        </w:tc>
        <w:tc>
          <w:tcPr>
            <w:tcW w:w="1749" w:type="dxa"/>
          </w:tcPr>
          <w:p w14:paraId="10C59A6E" w14:textId="77777777" w:rsidR="00BB7CBA" w:rsidRDefault="00BB7CBA" w:rsidP="00EA0963">
            <w:pPr>
              <w:ind w:firstLine="0"/>
            </w:pPr>
            <w:r>
              <w:t>Kesimpulan</w:t>
            </w:r>
          </w:p>
        </w:tc>
      </w:tr>
      <w:tr w:rsidR="00BB7CBA" w14:paraId="4CB617E1" w14:textId="77777777" w:rsidTr="00BB7CBA">
        <w:trPr>
          <w:trHeight w:val="1984"/>
        </w:trPr>
        <w:tc>
          <w:tcPr>
            <w:tcW w:w="2026" w:type="dxa"/>
          </w:tcPr>
          <w:p w14:paraId="3ED4287D" w14:textId="77777777" w:rsidR="00BB7CBA" w:rsidRDefault="00BB7CBA" w:rsidP="00EA0963">
            <w:pPr>
              <w:ind w:firstLine="0"/>
            </w:pPr>
            <w:r>
              <w:t>Admin</w:t>
            </w:r>
          </w:p>
        </w:tc>
        <w:tc>
          <w:tcPr>
            <w:tcW w:w="2096" w:type="dxa"/>
          </w:tcPr>
          <w:p w14:paraId="6C220F3C" w14:textId="77777777" w:rsidR="00BB7CBA" w:rsidRDefault="00BB7CBA" w:rsidP="00EA0963">
            <w:pPr>
              <w:ind w:firstLine="0"/>
            </w:pPr>
            <w:r>
              <w:t>Menekan tombol hapus yang berada di halaman daftar buku</w:t>
            </w:r>
          </w:p>
        </w:tc>
        <w:tc>
          <w:tcPr>
            <w:tcW w:w="2057" w:type="dxa"/>
          </w:tcPr>
          <w:p w14:paraId="71AF6A1A" w14:textId="77777777" w:rsidR="00BB7CBA" w:rsidRPr="00BB7CBA" w:rsidRDefault="00BB7CBA" w:rsidP="00D95095">
            <w:pPr>
              <w:ind w:firstLine="0"/>
            </w:pPr>
            <w:r>
              <w:t>Menampilkan pesan konfirmasi</w:t>
            </w:r>
            <w:r>
              <w:rPr>
                <w:i/>
                <w:iCs/>
              </w:rPr>
              <w:t xml:space="preserve"> </w:t>
            </w:r>
            <w:r>
              <w:t xml:space="preserve">“apakah anda yakin? Ya atau tidak” kalau ya data akan terhapus dan kalau tidak </w:t>
            </w:r>
            <w:r w:rsidR="00D95095">
              <w:t>data tidak di hapus</w:t>
            </w:r>
          </w:p>
        </w:tc>
        <w:tc>
          <w:tcPr>
            <w:tcW w:w="1749" w:type="dxa"/>
          </w:tcPr>
          <w:p w14:paraId="71866AA4" w14:textId="77777777" w:rsidR="00BB7CBA" w:rsidRDefault="00BB7CBA" w:rsidP="00EA0963">
            <w:pPr>
              <w:ind w:firstLine="0"/>
            </w:pPr>
          </w:p>
        </w:tc>
      </w:tr>
    </w:tbl>
    <w:p w14:paraId="24824720" w14:textId="77777777" w:rsidR="003051F3" w:rsidRDefault="00FA6EC6" w:rsidP="00983CC7">
      <w:pPr>
        <w:sectPr w:rsidR="003051F3" w:rsidSect="00FB1530">
          <w:headerReference w:type="default" r:id="rId41"/>
          <w:footerReference w:type="default" r:id="rId42"/>
          <w:pgSz w:w="11907" w:h="16840" w:code="9"/>
          <w:pgMar w:top="2268" w:right="1701" w:bottom="1701" w:left="2268" w:header="720" w:footer="720" w:gutter="0"/>
          <w:cols w:space="720"/>
          <w:docGrid w:linePitch="360"/>
        </w:sectPr>
      </w:pPr>
      <w:r>
        <w:br/>
      </w:r>
    </w:p>
    <w:p w14:paraId="34EF5424" w14:textId="4C0DBF53" w:rsidR="006B3BF8" w:rsidRDefault="00A50EA4" w:rsidP="00557D11">
      <w:pPr>
        <w:pStyle w:val="BAB"/>
      </w:pPr>
      <w:bookmarkStart w:id="118" w:name="_Toc525893924"/>
      <w:bookmarkStart w:id="119" w:name="_Toc526322597"/>
      <w:r>
        <w:lastRenderedPageBreak/>
        <w:t xml:space="preserve"> </w:t>
      </w:r>
      <w:r w:rsidR="00D6433E">
        <w:t>BAB IV</w:t>
      </w:r>
      <w:r w:rsidR="00557D11">
        <w:br/>
        <w:t>IMPLEMENTASI DAN PENGUJIAN SISTEM</w:t>
      </w:r>
      <w:bookmarkEnd w:id="118"/>
      <w:bookmarkEnd w:id="119"/>
    </w:p>
    <w:p w14:paraId="5C7BC7C9" w14:textId="77777777" w:rsidR="00E07ADD" w:rsidRDefault="00E07ADD" w:rsidP="00E07ADD"/>
    <w:p w14:paraId="56BAB527" w14:textId="032D78BB" w:rsidR="00755587" w:rsidRDefault="00D91315" w:rsidP="001F2D8E">
      <w:pPr>
        <w:pStyle w:val="41"/>
      </w:pPr>
      <w:bookmarkStart w:id="120" w:name="_Toc525893925"/>
      <w:bookmarkStart w:id="121" w:name="_Toc526322598"/>
      <w:r w:rsidRPr="008B75CA">
        <w:t>Implementasi</w:t>
      </w:r>
      <w:r w:rsidRPr="00D630B1">
        <w:t xml:space="preserve"> Sistem</w:t>
      </w:r>
      <w:bookmarkEnd w:id="120"/>
      <w:bookmarkEnd w:id="121"/>
    </w:p>
    <w:p w14:paraId="56F0FF5E" w14:textId="77777777" w:rsidR="00C464AF" w:rsidRDefault="007D064C" w:rsidP="00C464AF">
      <w:r>
        <w:t xml:space="preserve">Di bawah ini merupakan tampilan – tampilan yang ada dalam </w:t>
      </w:r>
      <w:proofErr w:type="gramStart"/>
      <w:r>
        <w:t>sistem</w:t>
      </w:r>
      <w:r w:rsidR="004C7DCF">
        <w:t xml:space="preserve"> </w:t>
      </w:r>
      <w:r>
        <w:t>:</w:t>
      </w:r>
      <w:proofErr w:type="gramEnd"/>
    </w:p>
    <w:p w14:paraId="5CE91B23" w14:textId="73FF59B3" w:rsidR="003E4890" w:rsidRDefault="00402AFA" w:rsidP="00007DA0">
      <w:pPr>
        <w:pStyle w:val="411"/>
      </w:pPr>
      <w:r>
        <w:t xml:space="preserve">Tampilan Halaman </w:t>
      </w:r>
      <w:r w:rsidR="000362DE" w:rsidRPr="000362DE">
        <w:rPr>
          <w:i/>
          <w:iCs/>
        </w:rPr>
        <w:t>Login</w:t>
      </w:r>
      <w:r>
        <w:t xml:space="preserve"> Admin</w:t>
      </w:r>
      <w:r w:rsidR="00DB45D8">
        <w:t>(Apoteker)</w:t>
      </w:r>
    </w:p>
    <w:p w14:paraId="75C2F616" w14:textId="54B866EC" w:rsidR="003E4890" w:rsidRDefault="00755587" w:rsidP="00AF66D3">
      <w:pPr>
        <w:pStyle w:val="posisigambar"/>
      </w:pPr>
      <w:r w:rsidRPr="00755587">
        <w:drawing>
          <wp:inline distT="0" distB="0" distL="0" distR="0" wp14:anchorId="28AF746C" wp14:editId="4D947E26">
            <wp:extent cx="5040630" cy="31191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3119120"/>
                    </a:xfrm>
                    <a:prstGeom prst="rect">
                      <a:avLst/>
                    </a:prstGeom>
                  </pic:spPr>
                </pic:pic>
              </a:graphicData>
            </a:graphic>
          </wp:inline>
        </w:drawing>
      </w:r>
    </w:p>
    <w:p w14:paraId="5367AB2B" w14:textId="37990D18" w:rsidR="00E17BC0" w:rsidRDefault="00E17BC0" w:rsidP="00E17BC0">
      <w:pPr>
        <w:pStyle w:val="Caption"/>
      </w:pPr>
      <w:bookmarkStart w:id="122" w:name="_Toc58906475"/>
      <w:r>
        <w:t xml:space="preserve">Gambar </w:t>
      </w:r>
      <w:bookmarkStart w:id="123" w:name="gambar_4_3"/>
      <w:r w:rsidR="00997985">
        <w:t>4.</w:t>
      </w:r>
      <w:r w:rsidR="00AF6DC1">
        <w:rPr>
          <w:noProof/>
        </w:rPr>
        <w:fldChar w:fldCharType="begin"/>
      </w:r>
      <w:r w:rsidR="00AF6DC1">
        <w:rPr>
          <w:noProof/>
        </w:rPr>
        <w:instrText xml:space="preserve"> SEQ Gambar_4. \* ARABIC </w:instrText>
      </w:r>
      <w:r w:rsidR="00AF6DC1">
        <w:rPr>
          <w:noProof/>
        </w:rPr>
        <w:fldChar w:fldCharType="separate"/>
      </w:r>
      <w:r w:rsidR="008B75CA">
        <w:rPr>
          <w:noProof/>
        </w:rPr>
        <w:t>1</w:t>
      </w:r>
      <w:r w:rsidR="00AF6DC1">
        <w:rPr>
          <w:noProof/>
        </w:rPr>
        <w:fldChar w:fldCharType="end"/>
      </w:r>
      <w:bookmarkEnd w:id="123"/>
      <w:r>
        <w:t xml:space="preserve"> halaman </w:t>
      </w:r>
      <w:r w:rsidR="000362DE" w:rsidRPr="000362DE">
        <w:rPr>
          <w:i/>
          <w:iCs/>
        </w:rPr>
        <w:t>login</w:t>
      </w:r>
      <w:r>
        <w:t xml:space="preserve"> </w:t>
      </w:r>
      <w:proofErr w:type="gramStart"/>
      <w:r>
        <w:t>admin</w:t>
      </w:r>
      <w:bookmarkEnd w:id="122"/>
      <w:r w:rsidR="00DB45D8">
        <w:t>(</w:t>
      </w:r>
      <w:proofErr w:type="gramEnd"/>
      <w:r w:rsidR="00DB45D8">
        <w:t>Apoteker)</w:t>
      </w:r>
    </w:p>
    <w:p w14:paraId="69C178B5" w14:textId="7330176D" w:rsidR="0032316E" w:rsidRDefault="004617B3" w:rsidP="004617B3">
      <w:r>
        <w:t xml:space="preserve">Gambar </w:t>
      </w:r>
      <w:r>
        <w:fldChar w:fldCharType="begin"/>
      </w:r>
      <w:r>
        <w:instrText xml:space="preserve"> REF gambar_4_3 \h </w:instrText>
      </w:r>
      <w:r>
        <w:fldChar w:fldCharType="separate"/>
      </w:r>
      <w:r w:rsidR="008B75CA">
        <w:t>4.</w:t>
      </w:r>
      <w:r w:rsidR="008B75CA">
        <w:rPr>
          <w:noProof/>
        </w:rPr>
        <w:t>1</w:t>
      </w:r>
      <w:r>
        <w:fldChar w:fldCharType="end"/>
      </w:r>
      <w:r>
        <w:t xml:space="preserve"> merupakan halaman </w:t>
      </w:r>
      <w:r w:rsidRPr="000362DE">
        <w:rPr>
          <w:i/>
          <w:iCs/>
        </w:rPr>
        <w:t>login</w:t>
      </w:r>
      <w:r>
        <w:t xml:space="preserve"> </w:t>
      </w:r>
      <w:proofErr w:type="gramStart"/>
      <w:r>
        <w:t>admin</w:t>
      </w:r>
      <w:r w:rsidR="00284B32">
        <w:t>(</w:t>
      </w:r>
      <w:proofErr w:type="gramEnd"/>
      <w:r w:rsidR="00284B32">
        <w:t>Apoteker)</w:t>
      </w:r>
      <w:r>
        <w:t xml:space="preserve">. Halaman ini harus </w:t>
      </w:r>
      <w:r w:rsidR="00657855">
        <w:t>diinput</w:t>
      </w:r>
      <w:r>
        <w:t xml:space="preserve">kan oleh </w:t>
      </w:r>
      <w:r w:rsidR="00284B32">
        <w:t>Apoteker</w:t>
      </w:r>
      <w:r>
        <w:t xml:space="preserve"> apabila ingin melakukan kegiatan seperti pengolahan </w:t>
      </w:r>
      <w:r w:rsidR="00284B32">
        <w:t>data</w:t>
      </w:r>
      <w:r>
        <w:t xml:space="preserve">, </w:t>
      </w:r>
      <w:r w:rsidR="00284B32">
        <w:t>update data</w:t>
      </w:r>
      <w:r>
        <w:t xml:space="preserve"> ataupun yang lainnya. Dan untuk data yang </w:t>
      </w:r>
      <w:r w:rsidR="00657855">
        <w:t>diinput</w:t>
      </w:r>
      <w:r>
        <w:t xml:space="preserve">kan </w:t>
      </w:r>
      <w:r w:rsidR="00552843">
        <w:t>diperoleh</w:t>
      </w:r>
      <w:r>
        <w:t xml:space="preserve"> dari data yang telah </w:t>
      </w:r>
      <w:r w:rsidR="00657855">
        <w:t>diinput</w:t>
      </w:r>
      <w:r>
        <w:t xml:space="preserve">kan atau di masukkan sebelumnya di </w:t>
      </w:r>
      <w:r w:rsidRPr="00427FB7">
        <w:rPr>
          <w:i/>
          <w:iCs/>
        </w:rPr>
        <w:t>database</w:t>
      </w:r>
      <w:r>
        <w:rPr>
          <w:i/>
          <w:iCs/>
        </w:rPr>
        <w:t xml:space="preserve"> </w:t>
      </w:r>
      <w:r>
        <w:t>admin yang ada di</w:t>
      </w:r>
      <w:r>
        <w:rPr>
          <w:i/>
          <w:iCs/>
        </w:rPr>
        <w:t xml:space="preserve"> </w:t>
      </w:r>
      <w:r w:rsidRPr="00776391">
        <w:rPr>
          <w:i/>
          <w:iCs/>
        </w:rPr>
        <w:t>server</w:t>
      </w:r>
      <w:r>
        <w:t>.</w:t>
      </w:r>
    </w:p>
    <w:p w14:paraId="4A615ECA" w14:textId="77777777" w:rsidR="004617B3" w:rsidRPr="004F6037" w:rsidRDefault="004617B3" w:rsidP="004617B3"/>
    <w:p w14:paraId="3E40B137" w14:textId="4F163E24" w:rsidR="004E629D" w:rsidRDefault="00D97FA0" w:rsidP="00007DA0">
      <w:pPr>
        <w:pStyle w:val="411"/>
      </w:pPr>
      <w:r>
        <w:lastRenderedPageBreak/>
        <w:t xml:space="preserve">Tampilan </w:t>
      </w:r>
      <w:r w:rsidRPr="00612302">
        <w:rPr>
          <w:i/>
          <w:iCs/>
        </w:rPr>
        <w:t>Dashboard</w:t>
      </w:r>
      <w:r>
        <w:t xml:space="preserve"> Admin</w:t>
      </w:r>
      <w:r w:rsidR="00282C37">
        <w:t>(Apoteker)</w:t>
      </w:r>
    </w:p>
    <w:p w14:paraId="427EA314" w14:textId="2A4385C4" w:rsidR="00172463" w:rsidRDefault="00262BDB" w:rsidP="002913BF">
      <w:pPr>
        <w:pStyle w:val="posisigambar"/>
      </w:pPr>
      <w:r w:rsidRPr="00262BDB">
        <w:drawing>
          <wp:inline distT="0" distB="0" distL="0" distR="0" wp14:anchorId="7D9C7AB1" wp14:editId="4C0D8F55">
            <wp:extent cx="5036400" cy="3171600"/>
            <wp:effectExtent l="0" t="0" r="0" b="0"/>
            <wp:docPr id="15" name="Picture 15" descr="C:\Users\liwunto\Downloads\screencapture-127-0-0-1-8000-2020-12-17-09_26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wunto\Downloads\screencapture-127-0-0-1-8000-2020-12-17-09_26_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6400" cy="3171600"/>
                    </a:xfrm>
                    <a:prstGeom prst="rect">
                      <a:avLst/>
                    </a:prstGeom>
                    <a:noFill/>
                    <a:ln>
                      <a:noFill/>
                    </a:ln>
                  </pic:spPr>
                </pic:pic>
              </a:graphicData>
            </a:graphic>
          </wp:inline>
        </w:drawing>
      </w:r>
      <w:r w:rsidRPr="00262BDB">
        <w:t xml:space="preserve">  </w:t>
      </w:r>
    </w:p>
    <w:p w14:paraId="0F430924" w14:textId="1014DA0B" w:rsidR="002913BF" w:rsidRDefault="002913BF" w:rsidP="002913BF">
      <w:pPr>
        <w:pStyle w:val="Caption"/>
      </w:pPr>
      <w:bookmarkStart w:id="124" w:name="_Toc58906476"/>
      <w:r>
        <w:t xml:space="preserve">Gambar </w:t>
      </w:r>
      <w:bookmarkStart w:id="125" w:name="gambar_dashboard_admin"/>
      <w:r>
        <w:t>4.</w:t>
      </w:r>
      <w:r w:rsidR="00AF6DC1">
        <w:rPr>
          <w:noProof/>
        </w:rPr>
        <w:fldChar w:fldCharType="begin"/>
      </w:r>
      <w:r w:rsidR="00AF6DC1">
        <w:rPr>
          <w:noProof/>
        </w:rPr>
        <w:instrText xml:space="preserve"> SEQ Gambar_4. \* ARABIC </w:instrText>
      </w:r>
      <w:r w:rsidR="00AF6DC1">
        <w:rPr>
          <w:noProof/>
        </w:rPr>
        <w:fldChar w:fldCharType="separate"/>
      </w:r>
      <w:r w:rsidR="008B75CA">
        <w:rPr>
          <w:noProof/>
        </w:rPr>
        <w:t>2</w:t>
      </w:r>
      <w:r w:rsidR="00AF6DC1">
        <w:rPr>
          <w:noProof/>
        </w:rPr>
        <w:fldChar w:fldCharType="end"/>
      </w:r>
      <w:bookmarkEnd w:id="125"/>
      <w:r>
        <w:t xml:space="preserve"> halaman </w:t>
      </w:r>
      <w:r w:rsidRPr="00612302">
        <w:rPr>
          <w:i/>
          <w:iCs/>
        </w:rPr>
        <w:t>dashboard</w:t>
      </w:r>
      <w:r>
        <w:t xml:space="preserve"> </w:t>
      </w:r>
      <w:bookmarkEnd w:id="124"/>
      <w:r w:rsidR="00284B32">
        <w:t>Apoteker</w:t>
      </w:r>
    </w:p>
    <w:p w14:paraId="4FF0A93E" w14:textId="74CD7328" w:rsidR="00BB546C" w:rsidRDefault="004617B3" w:rsidP="002913BF">
      <w:r>
        <w:t xml:space="preserve">Gambar </w:t>
      </w:r>
      <w:r>
        <w:fldChar w:fldCharType="begin"/>
      </w:r>
      <w:r>
        <w:instrText xml:space="preserve"> REF gambar_dashboard_admin \h </w:instrText>
      </w:r>
      <w:r>
        <w:fldChar w:fldCharType="separate"/>
      </w:r>
      <w:r w:rsidR="008B75CA">
        <w:t>4.</w:t>
      </w:r>
      <w:r w:rsidR="008B75CA">
        <w:rPr>
          <w:noProof/>
        </w:rPr>
        <w:t>2</w:t>
      </w:r>
      <w:r>
        <w:fldChar w:fldCharType="end"/>
      </w:r>
      <w:r>
        <w:t xml:space="preserve"> merupakan tampilan halaman </w:t>
      </w:r>
      <w:r>
        <w:rPr>
          <w:i/>
          <w:iCs/>
        </w:rPr>
        <w:t xml:space="preserve">dashboard </w:t>
      </w:r>
      <w:r>
        <w:t xml:space="preserve">admin. Halaman ini adalah halaman pertama yang </w:t>
      </w:r>
      <w:proofErr w:type="gramStart"/>
      <w:r>
        <w:t>akan</w:t>
      </w:r>
      <w:proofErr w:type="gramEnd"/>
      <w:r>
        <w:t xml:space="preserve"> muncul ketika </w:t>
      </w:r>
      <w:r w:rsidR="00284B32">
        <w:t>Apoteker</w:t>
      </w:r>
      <w:r>
        <w:t xml:space="preserve"> telah berhasil melakukan </w:t>
      </w:r>
      <w:r w:rsidRPr="000362DE">
        <w:rPr>
          <w:i/>
          <w:iCs/>
        </w:rPr>
        <w:t>login</w:t>
      </w:r>
      <w:r>
        <w:t xml:space="preserve">. Di halaman ini terdapat data </w:t>
      </w:r>
      <w:r w:rsidR="00284B32">
        <w:t>diagram penjualan obat pada RSUD Buton</w:t>
      </w:r>
      <w:r>
        <w:t>.</w:t>
      </w:r>
    </w:p>
    <w:p w14:paraId="56AB6AF3" w14:textId="77777777" w:rsidR="004617B3" w:rsidRPr="00612302" w:rsidRDefault="004617B3" w:rsidP="002913BF"/>
    <w:p w14:paraId="6FB5061D" w14:textId="77777777" w:rsidR="00284B32" w:rsidRDefault="00284B32" w:rsidP="00284B32">
      <w:pPr>
        <w:pStyle w:val="411"/>
      </w:pPr>
      <w:r>
        <w:lastRenderedPageBreak/>
        <w:t>Tampilan Data</w:t>
      </w:r>
    </w:p>
    <w:p w14:paraId="0EB87FFF" w14:textId="77777777" w:rsidR="00284B32" w:rsidRDefault="00284B32" w:rsidP="00284B32">
      <w:pPr>
        <w:keepNext/>
      </w:pPr>
      <w:r w:rsidRPr="00E51AB2">
        <w:rPr>
          <w:noProof/>
        </w:rPr>
        <w:drawing>
          <wp:inline distT="0" distB="0" distL="0" distR="0" wp14:anchorId="7844BCEE" wp14:editId="0010F2FF">
            <wp:extent cx="5040630" cy="3258964"/>
            <wp:effectExtent l="0" t="0" r="7620" b="0"/>
            <wp:docPr id="6" name="Picture 6" descr="C:\Users\liwunto\Downloads\da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wunto\Downloads\data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0630" cy="3258964"/>
                    </a:xfrm>
                    <a:prstGeom prst="rect">
                      <a:avLst/>
                    </a:prstGeom>
                    <a:noFill/>
                    <a:ln>
                      <a:noFill/>
                    </a:ln>
                  </pic:spPr>
                </pic:pic>
              </a:graphicData>
            </a:graphic>
          </wp:inline>
        </w:drawing>
      </w:r>
    </w:p>
    <w:p w14:paraId="57131E0C" w14:textId="77777777" w:rsidR="00284B32" w:rsidRDefault="00284B32" w:rsidP="00284B32">
      <w:pPr>
        <w:pStyle w:val="Caption"/>
      </w:pPr>
      <w:r>
        <w:t xml:space="preserve">Gambar </w:t>
      </w:r>
      <w:bookmarkStart w:id="126" w:name="gambar_data_obat"/>
      <w:r>
        <w:t>4.</w:t>
      </w:r>
      <w:r>
        <w:rPr>
          <w:noProof/>
        </w:rPr>
        <w:fldChar w:fldCharType="begin"/>
      </w:r>
      <w:r>
        <w:rPr>
          <w:noProof/>
        </w:rPr>
        <w:instrText xml:space="preserve"> SEQ Gambar_4. \* ARABIC </w:instrText>
      </w:r>
      <w:r>
        <w:rPr>
          <w:noProof/>
        </w:rPr>
        <w:fldChar w:fldCharType="separate"/>
      </w:r>
      <w:r w:rsidR="008B75CA">
        <w:rPr>
          <w:noProof/>
        </w:rPr>
        <w:t>3</w:t>
      </w:r>
      <w:r>
        <w:rPr>
          <w:noProof/>
        </w:rPr>
        <w:fldChar w:fldCharType="end"/>
      </w:r>
      <w:r>
        <w:t xml:space="preserve"> </w:t>
      </w:r>
      <w:bookmarkEnd w:id="126"/>
      <w:r>
        <w:t xml:space="preserve">halaman </w:t>
      </w:r>
      <w:r w:rsidRPr="00612302">
        <w:rPr>
          <w:i/>
          <w:iCs/>
        </w:rPr>
        <w:t>dashboard</w:t>
      </w:r>
      <w:r>
        <w:t xml:space="preserve"> admin</w:t>
      </w:r>
    </w:p>
    <w:p w14:paraId="137485FB" w14:textId="77777777" w:rsidR="00284B32" w:rsidRDefault="00284B32" w:rsidP="00284B32">
      <w:r>
        <w:t xml:space="preserve">Gambar </w:t>
      </w:r>
      <w:r>
        <w:fldChar w:fldCharType="begin"/>
      </w:r>
      <w:r>
        <w:instrText xml:space="preserve"> REF gambar_data_obat \h </w:instrText>
      </w:r>
      <w:r>
        <w:fldChar w:fldCharType="separate"/>
      </w:r>
      <w:r w:rsidR="008B75CA">
        <w:t>4.</w:t>
      </w:r>
      <w:r w:rsidR="008B75CA">
        <w:rPr>
          <w:noProof/>
        </w:rPr>
        <w:t>3</w:t>
      </w:r>
      <w:r w:rsidR="008B75CA">
        <w:t xml:space="preserve"> </w:t>
      </w:r>
      <w:r>
        <w:fldChar w:fldCharType="end"/>
      </w:r>
      <w:r>
        <w:t>merupakan tampilan data yang ada di menu pilihan data. Pada halaman ini terdapat data transaksi obat yang sebelumnya telah diinputkan oleh Apoteker</w:t>
      </w:r>
    </w:p>
    <w:p w14:paraId="7E59EF39" w14:textId="11E935F6" w:rsidR="00DF08AE" w:rsidRDefault="00DF08AE" w:rsidP="001807E9">
      <w:pPr>
        <w:pStyle w:val="411"/>
      </w:pPr>
      <w:r>
        <w:lastRenderedPageBreak/>
        <w:t xml:space="preserve">Tampilan Menu Pilihan </w:t>
      </w:r>
      <w:r w:rsidR="00007DA0">
        <w:t>Regresi Linear</w:t>
      </w:r>
    </w:p>
    <w:p w14:paraId="7835260D" w14:textId="5C9A91FF" w:rsidR="00975793" w:rsidRDefault="00975793" w:rsidP="00927541">
      <w:pPr>
        <w:keepNext/>
      </w:pPr>
      <w:r w:rsidRPr="00975793">
        <w:rPr>
          <w:noProof/>
        </w:rPr>
        <w:drawing>
          <wp:inline distT="0" distB="0" distL="0" distR="0" wp14:anchorId="75370306" wp14:editId="72E866AB">
            <wp:extent cx="5040630" cy="3070135"/>
            <wp:effectExtent l="0" t="0" r="7620" b="0"/>
            <wp:docPr id="12" name="Picture 12" descr="C:\Users\liwunto\Downloads\reg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wunto\Downloads\regresi.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40630" cy="3070135"/>
                    </a:xfrm>
                    <a:prstGeom prst="rect">
                      <a:avLst/>
                    </a:prstGeom>
                    <a:noFill/>
                    <a:ln>
                      <a:noFill/>
                    </a:ln>
                  </pic:spPr>
                </pic:pic>
              </a:graphicData>
            </a:graphic>
          </wp:inline>
        </w:drawing>
      </w:r>
    </w:p>
    <w:p w14:paraId="507A4B56" w14:textId="77777777" w:rsidR="00927541" w:rsidRDefault="00927541" w:rsidP="00927541">
      <w:pPr>
        <w:pStyle w:val="Caption"/>
      </w:pPr>
      <w:r>
        <w:t xml:space="preserve">Gambar </w:t>
      </w:r>
      <w:bookmarkStart w:id="127" w:name="gambar_data_regresi_"/>
      <w:r>
        <w:t>4.</w:t>
      </w:r>
      <w:r>
        <w:rPr>
          <w:noProof/>
        </w:rPr>
        <w:fldChar w:fldCharType="begin"/>
      </w:r>
      <w:r>
        <w:rPr>
          <w:noProof/>
        </w:rPr>
        <w:instrText xml:space="preserve"> SEQ Gambar_4. \* ARABIC </w:instrText>
      </w:r>
      <w:r>
        <w:rPr>
          <w:noProof/>
        </w:rPr>
        <w:fldChar w:fldCharType="separate"/>
      </w:r>
      <w:r w:rsidR="008B75CA">
        <w:rPr>
          <w:noProof/>
        </w:rPr>
        <w:t>4</w:t>
      </w:r>
      <w:r>
        <w:rPr>
          <w:noProof/>
        </w:rPr>
        <w:fldChar w:fldCharType="end"/>
      </w:r>
      <w:r>
        <w:t xml:space="preserve"> </w:t>
      </w:r>
      <w:bookmarkEnd w:id="127"/>
      <w:r>
        <w:t>halaman data perhitungan apriori</w:t>
      </w:r>
    </w:p>
    <w:p w14:paraId="35D1A76F" w14:textId="77777777" w:rsidR="00927541" w:rsidRDefault="00927541" w:rsidP="00DF08AE"/>
    <w:p w14:paraId="58B7973F" w14:textId="5106C482" w:rsidR="00975793" w:rsidRDefault="00ED181B" w:rsidP="00DF08AE">
      <w:r>
        <w:t xml:space="preserve">Gambar </w:t>
      </w:r>
      <w:r>
        <w:fldChar w:fldCharType="begin"/>
      </w:r>
      <w:r>
        <w:instrText xml:space="preserve"> REF gambar_data_regresi_ \h </w:instrText>
      </w:r>
      <w:r>
        <w:fldChar w:fldCharType="separate"/>
      </w:r>
      <w:r w:rsidR="008B75CA">
        <w:t>4.</w:t>
      </w:r>
      <w:r w:rsidR="008B75CA">
        <w:rPr>
          <w:noProof/>
        </w:rPr>
        <w:t>4</w:t>
      </w:r>
      <w:r w:rsidR="008B75CA">
        <w:t xml:space="preserve"> </w:t>
      </w:r>
      <w:r>
        <w:fldChar w:fldCharType="end"/>
      </w:r>
      <w:r>
        <w:t xml:space="preserve">merupakan tampilan halaman data perhitungan algoritma regresi linear. Pada halaman ini terdapat tabel data obat yang </w:t>
      </w:r>
      <w:proofErr w:type="gramStart"/>
      <w:r>
        <w:t>akan</w:t>
      </w:r>
      <w:proofErr w:type="gramEnd"/>
      <w:r>
        <w:t xml:space="preserve"> dihitung, informasi hasil perhitungan algoritma apriori (prediksi penjualan obat pada bulan berikutnya), dan juga terdapat hasil pengujian atau evaluasi terhadap model algoritma yang digunakan</w:t>
      </w:r>
    </w:p>
    <w:p w14:paraId="21723235" w14:textId="7CAD8578" w:rsidR="0071504C" w:rsidRDefault="0071504C" w:rsidP="00007DA0">
      <w:pPr>
        <w:pStyle w:val="411"/>
      </w:pPr>
      <w:r>
        <w:lastRenderedPageBreak/>
        <w:t xml:space="preserve">Tampilan </w:t>
      </w:r>
      <w:r w:rsidR="00B22271">
        <w:t>Menu Pilihan Apriori</w:t>
      </w:r>
    </w:p>
    <w:p w14:paraId="34FCF1A6" w14:textId="4DC2380D" w:rsidR="00154AB3" w:rsidRDefault="00C57A59" w:rsidP="0071504C">
      <w:pPr>
        <w:pStyle w:val="posisigambar"/>
      </w:pPr>
      <w:r w:rsidRPr="00C57A59">
        <w:drawing>
          <wp:inline distT="0" distB="0" distL="0" distR="0" wp14:anchorId="6ED94152" wp14:editId="67D411F8">
            <wp:extent cx="5040630" cy="5173472"/>
            <wp:effectExtent l="0" t="0" r="7620" b="8255"/>
            <wp:docPr id="7" name="Picture 7" descr="C:\Users\liwunto\Downloads\aprior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wunto\Downloads\apriori2.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40630" cy="5173472"/>
                    </a:xfrm>
                    <a:prstGeom prst="rect">
                      <a:avLst/>
                    </a:prstGeom>
                    <a:noFill/>
                    <a:ln>
                      <a:noFill/>
                    </a:ln>
                  </pic:spPr>
                </pic:pic>
              </a:graphicData>
            </a:graphic>
          </wp:inline>
        </w:drawing>
      </w:r>
    </w:p>
    <w:p w14:paraId="66CF3156" w14:textId="0138A7A6" w:rsidR="0071504C" w:rsidRDefault="0071504C" w:rsidP="0071504C">
      <w:pPr>
        <w:pStyle w:val="Caption"/>
      </w:pPr>
      <w:bookmarkStart w:id="128" w:name="_Toc58906477"/>
      <w:r>
        <w:t xml:space="preserve">Gambar </w:t>
      </w:r>
      <w:bookmarkStart w:id="129" w:name="gambar_daftar_anggota"/>
      <w:r>
        <w:t>4.</w:t>
      </w:r>
      <w:r w:rsidR="00AF6DC1">
        <w:rPr>
          <w:noProof/>
        </w:rPr>
        <w:fldChar w:fldCharType="begin"/>
      </w:r>
      <w:r w:rsidR="00AF6DC1">
        <w:rPr>
          <w:noProof/>
        </w:rPr>
        <w:instrText xml:space="preserve"> SEQ Gambar_4. \* ARABIC </w:instrText>
      </w:r>
      <w:r w:rsidR="00AF6DC1">
        <w:rPr>
          <w:noProof/>
        </w:rPr>
        <w:fldChar w:fldCharType="separate"/>
      </w:r>
      <w:r w:rsidR="008B75CA">
        <w:rPr>
          <w:noProof/>
        </w:rPr>
        <w:t>5</w:t>
      </w:r>
      <w:r w:rsidR="00AF6DC1">
        <w:rPr>
          <w:noProof/>
        </w:rPr>
        <w:fldChar w:fldCharType="end"/>
      </w:r>
      <w:bookmarkEnd w:id="129"/>
      <w:r>
        <w:t xml:space="preserve"> halaman da</w:t>
      </w:r>
      <w:bookmarkEnd w:id="128"/>
      <w:r w:rsidR="00927541">
        <w:t>ta perhitungan apriori</w:t>
      </w:r>
    </w:p>
    <w:p w14:paraId="5B787687" w14:textId="480920D0" w:rsidR="00795E5B" w:rsidRDefault="00686AC3" w:rsidP="00795E5B">
      <w:pPr>
        <w:tabs>
          <w:tab w:val="left" w:pos="2715"/>
        </w:tabs>
      </w:pPr>
      <w:r>
        <w:t xml:space="preserve">Gambar </w:t>
      </w:r>
      <w:r>
        <w:fldChar w:fldCharType="begin"/>
      </w:r>
      <w:r>
        <w:instrText xml:space="preserve"> REF gambar_daftar_anggota \h </w:instrText>
      </w:r>
      <w:r>
        <w:fldChar w:fldCharType="separate"/>
      </w:r>
      <w:r w:rsidR="008B75CA">
        <w:t>4.</w:t>
      </w:r>
      <w:r w:rsidR="008B75CA">
        <w:rPr>
          <w:noProof/>
        </w:rPr>
        <w:t>5</w:t>
      </w:r>
      <w:r>
        <w:fldChar w:fldCharType="end"/>
      </w:r>
      <w:r>
        <w:t xml:space="preserve"> merupakan halaman yang menampilkan </w:t>
      </w:r>
      <w:r w:rsidR="005E757D">
        <w:t>data perhitungan algortima aprori</w:t>
      </w:r>
      <w:r>
        <w:t>.</w:t>
      </w:r>
      <w:r w:rsidR="005E757D">
        <w:t xml:space="preserve"> Halaman ini dapat diakses dengan memilih menu pilihan “apriori” yang ada pada sebelah kiri.  Data perhitungan algoritma apriori ditampilkan berdasarkan dari nilai </w:t>
      </w:r>
      <w:r w:rsidR="005E757D" w:rsidRPr="005E757D">
        <w:rPr>
          <w:i/>
        </w:rPr>
        <w:t>threshold</w:t>
      </w:r>
      <w:r w:rsidR="005E757D">
        <w:t xml:space="preserve"> yang diinputkan di </w:t>
      </w:r>
      <w:r w:rsidR="005E757D" w:rsidRPr="005E757D">
        <w:rPr>
          <w:i/>
        </w:rPr>
        <w:t>form</w:t>
      </w:r>
      <w:r w:rsidR="005E757D">
        <w:t xml:space="preserve"> inputan yang disediakan.</w:t>
      </w:r>
    </w:p>
    <w:p w14:paraId="46AF96E2" w14:textId="77777777" w:rsidR="00686AC3" w:rsidRPr="00887853" w:rsidRDefault="00686AC3" w:rsidP="00795E5B">
      <w:pPr>
        <w:tabs>
          <w:tab w:val="left" w:pos="2715"/>
        </w:tabs>
      </w:pPr>
    </w:p>
    <w:p w14:paraId="3767F07C" w14:textId="0B7D91A2" w:rsidR="00F55DB3" w:rsidRDefault="003527B3" w:rsidP="00007DA0">
      <w:pPr>
        <w:pStyle w:val="411"/>
      </w:pPr>
      <w:r>
        <w:lastRenderedPageBreak/>
        <w:t xml:space="preserve">Tampilan Halaman Input </w:t>
      </w:r>
      <w:r w:rsidR="002017D4">
        <w:t>Data Penjualan Obat</w:t>
      </w:r>
    </w:p>
    <w:p w14:paraId="29819DEA" w14:textId="420DCBDD" w:rsidR="00BD5A9A" w:rsidRDefault="00217024" w:rsidP="008F3B94">
      <w:pPr>
        <w:pStyle w:val="posisigambar"/>
      </w:pPr>
      <w:r w:rsidRPr="00217024">
        <w:drawing>
          <wp:inline distT="0" distB="0" distL="0" distR="0" wp14:anchorId="1579D95A" wp14:editId="1470AF9D">
            <wp:extent cx="5040630" cy="2095875"/>
            <wp:effectExtent l="0" t="0" r="7620" b="0"/>
            <wp:docPr id="13" name="Picture 13" descr="C:\Users\liwunto\Downloads\input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wunto\Downloads\input dat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40630" cy="2095875"/>
                    </a:xfrm>
                    <a:prstGeom prst="rect">
                      <a:avLst/>
                    </a:prstGeom>
                    <a:noFill/>
                    <a:ln>
                      <a:noFill/>
                    </a:ln>
                  </pic:spPr>
                </pic:pic>
              </a:graphicData>
            </a:graphic>
          </wp:inline>
        </w:drawing>
      </w:r>
    </w:p>
    <w:p w14:paraId="6C93DDD1" w14:textId="0A702B12" w:rsidR="00F55DB3" w:rsidRDefault="00F55DB3" w:rsidP="00F55DB3">
      <w:pPr>
        <w:pStyle w:val="Caption"/>
      </w:pPr>
      <w:bookmarkStart w:id="130" w:name="_Toc58906478"/>
      <w:r>
        <w:t xml:space="preserve">Gambar </w:t>
      </w:r>
      <w:bookmarkStart w:id="131" w:name="gambar_input_buku"/>
      <w:r w:rsidR="00997985">
        <w:t>4.</w:t>
      </w:r>
      <w:r w:rsidR="00AF6DC1">
        <w:rPr>
          <w:noProof/>
        </w:rPr>
        <w:fldChar w:fldCharType="begin"/>
      </w:r>
      <w:r w:rsidR="00AF6DC1">
        <w:rPr>
          <w:noProof/>
        </w:rPr>
        <w:instrText xml:space="preserve"> SEQ Gambar_4. \* ARABIC </w:instrText>
      </w:r>
      <w:r w:rsidR="00AF6DC1">
        <w:rPr>
          <w:noProof/>
        </w:rPr>
        <w:fldChar w:fldCharType="separate"/>
      </w:r>
      <w:r w:rsidR="008B75CA">
        <w:rPr>
          <w:noProof/>
        </w:rPr>
        <w:t>6</w:t>
      </w:r>
      <w:r w:rsidR="00AF6DC1">
        <w:rPr>
          <w:noProof/>
        </w:rPr>
        <w:fldChar w:fldCharType="end"/>
      </w:r>
      <w:bookmarkEnd w:id="131"/>
      <w:r>
        <w:t xml:space="preserve"> halaman input </w:t>
      </w:r>
      <w:bookmarkEnd w:id="130"/>
      <w:r w:rsidR="002017D4">
        <w:t>data penjualan obat</w:t>
      </w:r>
    </w:p>
    <w:p w14:paraId="092C7A39" w14:textId="6C4A6814" w:rsidR="003E4EB7" w:rsidRDefault="00686AC3" w:rsidP="00284B32">
      <w:r>
        <w:t xml:space="preserve">Gambar </w:t>
      </w:r>
      <w:r>
        <w:fldChar w:fldCharType="begin"/>
      </w:r>
      <w:r>
        <w:instrText xml:space="preserve"> REF gambar_input_buku \h </w:instrText>
      </w:r>
      <w:r>
        <w:fldChar w:fldCharType="separate"/>
      </w:r>
      <w:r w:rsidR="008B75CA">
        <w:t>4.</w:t>
      </w:r>
      <w:r w:rsidR="008B75CA">
        <w:rPr>
          <w:noProof/>
        </w:rPr>
        <w:t>6</w:t>
      </w:r>
      <w:r>
        <w:fldChar w:fldCharType="end"/>
      </w:r>
      <w:r>
        <w:t xml:space="preserve"> merupakan tampilan halaman untuk menginputkan data </w:t>
      </w:r>
      <w:r w:rsidR="00284B32">
        <w:t>penjualan obat</w:t>
      </w:r>
      <w:r>
        <w:t xml:space="preserve"> baru ke dalam</w:t>
      </w:r>
      <w:r w:rsidR="00284B32">
        <w:t xml:space="preserve"> </w:t>
      </w:r>
      <w:r w:rsidR="00284B32">
        <w:rPr>
          <w:i/>
        </w:rPr>
        <w:t>database</w:t>
      </w:r>
      <w:r>
        <w:t xml:space="preserve"> sistem. Halaman ini hanya bisa di akses oleh </w:t>
      </w:r>
      <w:proofErr w:type="gramStart"/>
      <w:r>
        <w:t>admin</w:t>
      </w:r>
      <w:r w:rsidR="00284B32">
        <w:t>(</w:t>
      </w:r>
      <w:proofErr w:type="gramEnd"/>
      <w:r w:rsidR="00284B32">
        <w:t>Apoteker)</w:t>
      </w:r>
      <w:r>
        <w:t xml:space="preserve">. Oleh karna itu yang berhak untuk menginputkan </w:t>
      </w:r>
      <w:r w:rsidR="00284B32">
        <w:t>data</w:t>
      </w:r>
      <w:r>
        <w:t xml:space="preserve"> hanya admin. Dan untuk setiap </w:t>
      </w:r>
      <w:r w:rsidR="00284B32">
        <w:t>kotak</w:t>
      </w:r>
      <w:r>
        <w:t xml:space="preserve"> inputannya tidak boleh ada yang </w:t>
      </w:r>
      <w:r w:rsidR="00284B32">
        <w:t>kosong</w:t>
      </w:r>
      <w:r>
        <w:t xml:space="preserve"> atau harus di isi seluruh </w:t>
      </w:r>
      <w:r w:rsidRPr="00D62BBB">
        <w:rPr>
          <w:i/>
          <w:iCs/>
        </w:rPr>
        <w:t>form</w:t>
      </w:r>
      <w:r>
        <w:rPr>
          <w:i/>
          <w:iCs/>
        </w:rPr>
        <w:t xml:space="preserve"> </w:t>
      </w:r>
      <w:r>
        <w:t>inputannya.</w:t>
      </w:r>
    </w:p>
    <w:p w14:paraId="5090E17D" w14:textId="77777777" w:rsidR="00637EBA" w:rsidRDefault="00637EBA" w:rsidP="00637EBA"/>
    <w:p w14:paraId="57DC62D8" w14:textId="1EA108D8" w:rsidR="00515D61" w:rsidRDefault="003527B3" w:rsidP="00007DA0">
      <w:pPr>
        <w:pStyle w:val="411"/>
      </w:pPr>
      <w:r>
        <w:t xml:space="preserve">Tampilan Halaman Edit </w:t>
      </w:r>
      <w:r w:rsidR="00144FCA">
        <w:t>Data Penjualan Obat</w:t>
      </w:r>
    </w:p>
    <w:p w14:paraId="3CC8D980" w14:textId="7B6D995E" w:rsidR="00A1246F" w:rsidRDefault="005004B6" w:rsidP="00515D61">
      <w:pPr>
        <w:pStyle w:val="posisigambar"/>
      </w:pPr>
      <w:r w:rsidRPr="005004B6">
        <w:drawing>
          <wp:inline distT="0" distB="0" distL="0" distR="0" wp14:anchorId="2BA5B1A7" wp14:editId="142C1D52">
            <wp:extent cx="5040630" cy="2095875"/>
            <wp:effectExtent l="0" t="0" r="7620" b="0"/>
            <wp:docPr id="14" name="Picture 14" descr="C:\Users\liwunto\Downloads\updat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wunto\Downloads\update data.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40630" cy="2095875"/>
                    </a:xfrm>
                    <a:prstGeom prst="rect">
                      <a:avLst/>
                    </a:prstGeom>
                    <a:noFill/>
                    <a:ln>
                      <a:noFill/>
                    </a:ln>
                  </pic:spPr>
                </pic:pic>
              </a:graphicData>
            </a:graphic>
          </wp:inline>
        </w:drawing>
      </w:r>
    </w:p>
    <w:p w14:paraId="3222229C" w14:textId="11DFEA0E" w:rsidR="00DE720D" w:rsidRDefault="00515D61" w:rsidP="00225243">
      <w:pPr>
        <w:pStyle w:val="Caption"/>
      </w:pPr>
      <w:bookmarkStart w:id="132" w:name="_Toc58906479"/>
      <w:r>
        <w:t xml:space="preserve">Gambar </w:t>
      </w:r>
      <w:bookmarkStart w:id="133" w:name="gambar_edit_buku"/>
      <w:r>
        <w:t>4.</w:t>
      </w:r>
      <w:r w:rsidR="00AF6DC1">
        <w:rPr>
          <w:noProof/>
        </w:rPr>
        <w:fldChar w:fldCharType="begin"/>
      </w:r>
      <w:r w:rsidR="00AF6DC1">
        <w:rPr>
          <w:noProof/>
        </w:rPr>
        <w:instrText xml:space="preserve"> SEQ Gambar_4. \* ARABIC </w:instrText>
      </w:r>
      <w:r w:rsidR="00AF6DC1">
        <w:rPr>
          <w:noProof/>
        </w:rPr>
        <w:fldChar w:fldCharType="separate"/>
      </w:r>
      <w:r w:rsidR="008B75CA">
        <w:rPr>
          <w:noProof/>
        </w:rPr>
        <w:t>7</w:t>
      </w:r>
      <w:r w:rsidR="00AF6DC1">
        <w:rPr>
          <w:noProof/>
        </w:rPr>
        <w:fldChar w:fldCharType="end"/>
      </w:r>
      <w:bookmarkEnd w:id="133"/>
      <w:r>
        <w:t xml:space="preserve"> halaman edit </w:t>
      </w:r>
      <w:bookmarkEnd w:id="132"/>
      <w:r w:rsidR="00927541">
        <w:t>data penjualan obat</w:t>
      </w:r>
    </w:p>
    <w:p w14:paraId="739028D9" w14:textId="01D73833" w:rsidR="00686AC3" w:rsidRDefault="00B475FE" w:rsidP="00686AC3">
      <w:r>
        <w:t xml:space="preserve">Gambar </w:t>
      </w:r>
      <w:r>
        <w:fldChar w:fldCharType="begin"/>
      </w:r>
      <w:r>
        <w:instrText xml:space="preserve"> REF gambar_edit_buku \h </w:instrText>
      </w:r>
      <w:r>
        <w:fldChar w:fldCharType="separate"/>
      </w:r>
      <w:r w:rsidR="008B75CA">
        <w:t>4.</w:t>
      </w:r>
      <w:r w:rsidR="008B75CA">
        <w:rPr>
          <w:noProof/>
        </w:rPr>
        <w:t>7</w:t>
      </w:r>
      <w:r>
        <w:fldChar w:fldCharType="end"/>
      </w:r>
      <w:r>
        <w:t xml:space="preserve"> </w:t>
      </w:r>
      <w:r w:rsidR="00686AC3">
        <w:t>merupakan halaman apabila</w:t>
      </w:r>
      <w:r w:rsidR="00927541">
        <w:t xml:space="preserve"> Apoteker</w:t>
      </w:r>
      <w:r w:rsidR="00686AC3">
        <w:t xml:space="preserve"> ingin mengubah atau mengedit </w:t>
      </w:r>
      <w:r w:rsidR="00927541">
        <w:t>data penjualan obat</w:t>
      </w:r>
      <w:r w:rsidR="00686AC3">
        <w:t xml:space="preserve"> yang telah ada di </w:t>
      </w:r>
      <w:r w:rsidR="00686AC3" w:rsidRPr="00427FB7">
        <w:rPr>
          <w:i/>
          <w:iCs/>
        </w:rPr>
        <w:t>database</w:t>
      </w:r>
      <w:r w:rsidR="00686AC3">
        <w:rPr>
          <w:i/>
          <w:iCs/>
        </w:rPr>
        <w:t xml:space="preserve">. </w:t>
      </w:r>
      <w:r w:rsidR="00686AC3">
        <w:t xml:space="preserve">Halaman ini hanya dapat di akses oleh </w:t>
      </w:r>
      <w:proofErr w:type="gramStart"/>
      <w:r w:rsidR="00686AC3">
        <w:t>admin</w:t>
      </w:r>
      <w:r w:rsidR="00927541">
        <w:t>(</w:t>
      </w:r>
      <w:proofErr w:type="gramEnd"/>
      <w:r w:rsidR="00927541">
        <w:t>Apoteker)</w:t>
      </w:r>
      <w:r w:rsidR="00686AC3">
        <w:t>.</w:t>
      </w:r>
    </w:p>
    <w:p w14:paraId="71EEDC8E" w14:textId="77777777" w:rsidR="00686AC3" w:rsidRPr="00686AC3" w:rsidRDefault="00686AC3" w:rsidP="00686AC3"/>
    <w:p w14:paraId="6C9ABCB0" w14:textId="3EC76E39" w:rsidR="00895C23" w:rsidRDefault="00FF3D36" w:rsidP="001F2D8E">
      <w:pPr>
        <w:pStyle w:val="41"/>
      </w:pPr>
      <w:bookmarkStart w:id="134" w:name="_Toc525893926"/>
      <w:bookmarkStart w:id="135" w:name="_Toc526322599"/>
      <w:r>
        <w:lastRenderedPageBreak/>
        <w:t>Pengolahan Data</w:t>
      </w:r>
    </w:p>
    <w:p w14:paraId="4B7440B9" w14:textId="77777777" w:rsidR="00FF3D36" w:rsidRDefault="00FF3D36" w:rsidP="001F2D8E">
      <w:pPr>
        <w:pStyle w:val="4122"/>
      </w:pPr>
      <w:r w:rsidRPr="0000115C">
        <w:t>Perhitungan Algoritma Regresi Linear</w:t>
      </w:r>
    </w:p>
    <w:p w14:paraId="45E3CAF4" w14:textId="77777777" w:rsidR="00FF3D36" w:rsidRDefault="00FF3D36" w:rsidP="00FF3D36">
      <w:r>
        <w:t xml:space="preserve">Pengolahan data transaksi dengan algoritma regresi linear dapat dilakukan dengan menggunakan beberapa tahapan, </w:t>
      </w:r>
      <w:proofErr w:type="gramStart"/>
      <w:r>
        <w:t>diantaranya :</w:t>
      </w:r>
      <w:proofErr w:type="gramEnd"/>
    </w:p>
    <w:p w14:paraId="4EEDD2FF" w14:textId="42685092" w:rsidR="00FF3D36" w:rsidRDefault="00FF3D36" w:rsidP="00DD412C">
      <w:pPr>
        <w:pStyle w:val="422"/>
      </w:pPr>
      <w:r>
        <w:t>Mempersiapkan data tranasaksi obat tahun 2019, dengan sampel 1 data yaitu data</w:t>
      </w:r>
      <w:r w:rsidR="00BA6F0E">
        <w:t xml:space="preserve"> penjualan obat Acarbose 100 Mg, untuk lebih jelasnya dapat dilihat pada tabel </w:t>
      </w:r>
      <w:r w:rsidR="00BA6F0E">
        <w:fldChar w:fldCharType="begin"/>
      </w:r>
      <w:r w:rsidR="00BA6F0E">
        <w:instrText xml:space="preserve"> REF data_penjualan_obat_4 \h </w:instrText>
      </w:r>
      <w:r w:rsidR="00BA6F0E">
        <w:fldChar w:fldCharType="separate"/>
      </w:r>
      <w:r w:rsidR="00BA6F0E">
        <w:t>4.</w:t>
      </w:r>
      <w:r w:rsidR="00BA6F0E">
        <w:rPr>
          <w:noProof/>
        </w:rPr>
        <w:t>1</w:t>
      </w:r>
      <w:r w:rsidR="00BA6F0E">
        <w:t xml:space="preserve"> </w:t>
      </w:r>
      <w:r w:rsidR="00BA6F0E">
        <w:fldChar w:fldCharType="end"/>
      </w:r>
    </w:p>
    <w:p w14:paraId="14C4711B" w14:textId="3886F937" w:rsidR="00FF3D36" w:rsidRDefault="00BA6F0E" w:rsidP="00BA6F0E">
      <w:pPr>
        <w:pStyle w:val="ct"/>
      </w:pPr>
      <w:r>
        <w:t xml:space="preserve">Tabel </w:t>
      </w:r>
      <w:bookmarkStart w:id="136" w:name="data_penjualan_obat_4"/>
      <w:r>
        <w:t>4.</w:t>
      </w:r>
      <w:fldSimple w:instr=" SEQ Tabel_4. \* ARABIC ">
        <w:r w:rsidR="00AE4B84">
          <w:rPr>
            <w:noProof/>
          </w:rPr>
          <w:t>1</w:t>
        </w:r>
      </w:fldSimple>
      <w:r>
        <w:t xml:space="preserve"> </w:t>
      </w:r>
      <w:bookmarkEnd w:id="136"/>
      <w:r>
        <w:t>data penjualan obat</w:t>
      </w:r>
    </w:p>
    <w:tbl>
      <w:tblPr>
        <w:tblW w:w="7912" w:type="dxa"/>
        <w:tblLook w:val="04A0" w:firstRow="1" w:lastRow="0" w:firstColumn="1" w:lastColumn="0" w:noHBand="0" w:noVBand="1"/>
      </w:tblPr>
      <w:tblGrid>
        <w:gridCol w:w="1660"/>
        <w:gridCol w:w="521"/>
        <w:gridCol w:w="521"/>
        <w:gridCol w:w="521"/>
        <w:gridCol w:w="521"/>
        <w:gridCol w:w="521"/>
        <w:gridCol w:w="521"/>
        <w:gridCol w:w="521"/>
        <w:gridCol w:w="521"/>
        <w:gridCol w:w="521"/>
        <w:gridCol w:w="521"/>
        <w:gridCol w:w="521"/>
        <w:gridCol w:w="521"/>
      </w:tblGrid>
      <w:tr w:rsidR="00FF3D36" w:rsidRPr="009115AE" w14:paraId="5346ED38" w14:textId="77777777" w:rsidTr="002C326A">
        <w:trPr>
          <w:trHeight w:val="300"/>
        </w:trPr>
        <w:tc>
          <w:tcPr>
            <w:tcW w:w="1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33E4EF"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Nama</w:t>
            </w:r>
          </w:p>
        </w:tc>
        <w:tc>
          <w:tcPr>
            <w:tcW w:w="6252" w:type="dxa"/>
            <w:gridSpan w:val="12"/>
            <w:tcBorders>
              <w:top w:val="single" w:sz="4" w:space="0" w:color="auto"/>
              <w:left w:val="nil"/>
              <w:bottom w:val="single" w:sz="4" w:space="0" w:color="auto"/>
              <w:right w:val="single" w:sz="4" w:space="0" w:color="000000"/>
            </w:tcBorders>
            <w:shd w:val="clear" w:color="auto" w:fill="auto"/>
            <w:noWrap/>
            <w:vAlign w:val="center"/>
            <w:hideMark/>
          </w:tcPr>
          <w:p w14:paraId="14E293A5"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Waktu / Bulan</w:t>
            </w:r>
          </w:p>
        </w:tc>
      </w:tr>
      <w:tr w:rsidR="00FF3D36" w:rsidRPr="009115AE" w14:paraId="33AA6D47" w14:textId="77777777" w:rsidTr="002C326A">
        <w:trPr>
          <w:trHeight w:val="300"/>
        </w:trPr>
        <w:tc>
          <w:tcPr>
            <w:tcW w:w="1660" w:type="dxa"/>
            <w:vMerge/>
            <w:tcBorders>
              <w:top w:val="single" w:sz="4" w:space="0" w:color="auto"/>
              <w:left w:val="single" w:sz="4" w:space="0" w:color="auto"/>
              <w:bottom w:val="single" w:sz="4" w:space="0" w:color="000000"/>
              <w:right w:val="single" w:sz="4" w:space="0" w:color="auto"/>
            </w:tcBorders>
            <w:vAlign w:val="center"/>
            <w:hideMark/>
          </w:tcPr>
          <w:p w14:paraId="630753BC" w14:textId="77777777" w:rsidR="00FF3D36" w:rsidRPr="009115AE" w:rsidRDefault="00FF3D36" w:rsidP="002C326A">
            <w:pPr>
              <w:spacing w:line="240" w:lineRule="auto"/>
              <w:ind w:firstLine="0"/>
              <w:jc w:val="left"/>
              <w:rPr>
                <w:rFonts w:ascii="Calibri" w:eastAsia="Times New Roman" w:hAnsi="Calibri" w:cs="Calibri"/>
                <w:color w:val="000000"/>
                <w:sz w:val="22"/>
              </w:rPr>
            </w:pPr>
          </w:p>
        </w:tc>
        <w:tc>
          <w:tcPr>
            <w:tcW w:w="521" w:type="dxa"/>
            <w:tcBorders>
              <w:top w:val="nil"/>
              <w:left w:val="nil"/>
              <w:bottom w:val="single" w:sz="4" w:space="0" w:color="auto"/>
              <w:right w:val="single" w:sz="4" w:space="0" w:color="auto"/>
            </w:tcBorders>
            <w:shd w:val="clear" w:color="auto" w:fill="auto"/>
            <w:noWrap/>
            <w:vAlign w:val="center"/>
            <w:hideMark/>
          </w:tcPr>
          <w:p w14:paraId="2B243DB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w:t>
            </w:r>
          </w:p>
        </w:tc>
        <w:tc>
          <w:tcPr>
            <w:tcW w:w="521" w:type="dxa"/>
            <w:tcBorders>
              <w:top w:val="nil"/>
              <w:left w:val="nil"/>
              <w:bottom w:val="single" w:sz="4" w:space="0" w:color="auto"/>
              <w:right w:val="single" w:sz="4" w:space="0" w:color="auto"/>
            </w:tcBorders>
            <w:shd w:val="clear" w:color="auto" w:fill="auto"/>
            <w:noWrap/>
            <w:vAlign w:val="center"/>
            <w:hideMark/>
          </w:tcPr>
          <w:p w14:paraId="285FACC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w:t>
            </w:r>
          </w:p>
        </w:tc>
        <w:tc>
          <w:tcPr>
            <w:tcW w:w="521" w:type="dxa"/>
            <w:tcBorders>
              <w:top w:val="nil"/>
              <w:left w:val="nil"/>
              <w:bottom w:val="single" w:sz="4" w:space="0" w:color="auto"/>
              <w:right w:val="single" w:sz="4" w:space="0" w:color="auto"/>
            </w:tcBorders>
            <w:shd w:val="clear" w:color="auto" w:fill="auto"/>
            <w:noWrap/>
            <w:vAlign w:val="center"/>
            <w:hideMark/>
          </w:tcPr>
          <w:p w14:paraId="79753E3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w:t>
            </w:r>
          </w:p>
        </w:tc>
        <w:tc>
          <w:tcPr>
            <w:tcW w:w="521" w:type="dxa"/>
            <w:tcBorders>
              <w:top w:val="nil"/>
              <w:left w:val="nil"/>
              <w:bottom w:val="single" w:sz="4" w:space="0" w:color="auto"/>
              <w:right w:val="single" w:sz="4" w:space="0" w:color="auto"/>
            </w:tcBorders>
            <w:shd w:val="clear" w:color="auto" w:fill="auto"/>
            <w:noWrap/>
            <w:vAlign w:val="center"/>
            <w:hideMark/>
          </w:tcPr>
          <w:p w14:paraId="21DFB21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w:t>
            </w:r>
          </w:p>
        </w:tc>
        <w:tc>
          <w:tcPr>
            <w:tcW w:w="521" w:type="dxa"/>
            <w:tcBorders>
              <w:top w:val="nil"/>
              <w:left w:val="nil"/>
              <w:bottom w:val="single" w:sz="4" w:space="0" w:color="auto"/>
              <w:right w:val="single" w:sz="4" w:space="0" w:color="auto"/>
            </w:tcBorders>
            <w:shd w:val="clear" w:color="auto" w:fill="auto"/>
            <w:noWrap/>
            <w:vAlign w:val="center"/>
            <w:hideMark/>
          </w:tcPr>
          <w:p w14:paraId="1DC029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w:t>
            </w:r>
          </w:p>
        </w:tc>
        <w:tc>
          <w:tcPr>
            <w:tcW w:w="521" w:type="dxa"/>
            <w:tcBorders>
              <w:top w:val="nil"/>
              <w:left w:val="nil"/>
              <w:bottom w:val="single" w:sz="4" w:space="0" w:color="auto"/>
              <w:right w:val="single" w:sz="4" w:space="0" w:color="auto"/>
            </w:tcBorders>
            <w:shd w:val="clear" w:color="auto" w:fill="auto"/>
            <w:noWrap/>
            <w:vAlign w:val="center"/>
            <w:hideMark/>
          </w:tcPr>
          <w:p w14:paraId="7014149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w:t>
            </w:r>
          </w:p>
        </w:tc>
        <w:tc>
          <w:tcPr>
            <w:tcW w:w="521" w:type="dxa"/>
            <w:tcBorders>
              <w:top w:val="nil"/>
              <w:left w:val="nil"/>
              <w:bottom w:val="single" w:sz="4" w:space="0" w:color="auto"/>
              <w:right w:val="single" w:sz="4" w:space="0" w:color="auto"/>
            </w:tcBorders>
            <w:shd w:val="clear" w:color="auto" w:fill="auto"/>
            <w:noWrap/>
            <w:vAlign w:val="center"/>
            <w:hideMark/>
          </w:tcPr>
          <w:p w14:paraId="4D672CB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w:t>
            </w:r>
          </w:p>
        </w:tc>
        <w:tc>
          <w:tcPr>
            <w:tcW w:w="521" w:type="dxa"/>
            <w:tcBorders>
              <w:top w:val="nil"/>
              <w:left w:val="nil"/>
              <w:bottom w:val="single" w:sz="4" w:space="0" w:color="auto"/>
              <w:right w:val="single" w:sz="4" w:space="0" w:color="auto"/>
            </w:tcBorders>
            <w:shd w:val="clear" w:color="auto" w:fill="auto"/>
            <w:noWrap/>
            <w:vAlign w:val="center"/>
            <w:hideMark/>
          </w:tcPr>
          <w:p w14:paraId="0A2A469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w:t>
            </w:r>
          </w:p>
        </w:tc>
        <w:tc>
          <w:tcPr>
            <w:tcW w:w="521" w:type="dxa"/>
            <w:tcBorders>
              <w:top w:val="nil"/>
              <w:left w:val="nil"/>
              <w:bottom w:val="single" w:sz="4" w:space="0" w:color="auto"/>
              <w:right w:val="single" w:sz="4" w:space="0" w:color="auto"/>
            </w:tcBorders>
            <w:shd w:val="clear" w:color="auto" w:fill="auto"/>
            <w:noWrap/>
            <w:vAlign w:val="center"/>
            <w:hideMark/>
          </w:tcPr>
          <w:p w14:paraId="12E1C80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w:t>
            </w:r>
          </w:p>
        </w:tc>
        <w:tc>
          <w:tcPr>
            <w:tcW w:w="521" w:type="dxa"/>
            <w:tcBorders>
              <w:top w:val="nil"/>
              <w:left w:val="nil"/>
              <w:bottom w:val="single" w:sz="4" w:space="0" w:color="auto"/>
              <w:right w:val="single" w:sz="4" w:space="0" w:color="auto"/>
            </w:tcBorders>
            <w:shd w:val="clear" w:color="auto" w:fill="auto"/>
            <w:noWrap/>
            <w:vAlign w:val="center"/>
            <w:hideMark/>
          </w:tcPr>
          <w:p w14:paraId="7AC258A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w:t>
            </w:r>
          </w:p>
        </w:tc>
        <w:tc>
          <w:tcPr>
            <w:tcW w:w="521" w:type="dxa"/>
            <w:tcBorders>
              <w:top w:val="nil"/>
              <w:left w:val="nil"/>
              <w:bottom w:val="single" w:sz="4" w:space="0" w:color="auto"/>
              <w:right w:val="single" w:sz="4" w:space="0" w:color="auto"/>
            </w:tcBorders>
            <w:shd w:val="clear" w:color="auto" w:fill="auto"/>
            <w:noWrap/>
            <w:vAlign w:val="center"/>
            <w:hideMark/>
          </w:tcPr>
          <w:p w14:paraId="0CCEEDE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1</w:t>
            </w:r>
          </w:p>
        </w:tc>
        <w:tc>
          <w:tcPr>
            <w:tcW w:w="521" w:type="dxa"/>
            <w:tcBorders>
              <w:top w:val="nil"/>
              <w:left w:val="nil"/>
              <w:bottom w:val="single" w:sz="4" w:space="0" w:color="auto"/>
              <w:right w:val="single" w:sz="4" w:space="0" w:color="auto"/>
            </w:tcBorders>
            <w:shd w:val="clear" w:color="auto" w:fill="auto"/>
            <w:noWrap/>
            <w:vAlign w:val="center"/>
            <w:hideMark/>
          </w:tcPr>
          <w:p w14:paraId="7989B9D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w:t>
            </w:r>
          </w:p>
        </w:tc>
      </w:tr>
      <w:tr w:rsidR="00FF3D36" w:rsidRPr="009115AE" w14:paraId="008DA8CB" w14:textId="77777777" w:rsidTr="002C326A">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C2F1B6E"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Acarbose 100 Mg</w:t>
            </w:r>
          </w:p>
        </w:tc>
        <w:tc>
          <w:tcPr>
            <w:tcW w:w="521" w:type="dxa"/>
            <w:tcBorders>
              <w:top w:val="nil"/>
              <w:left w:val="nil"/>
              <w:bottom w:val="single" w:sz="4" w:space="0" w:color="auto"/>
              <w:right w:val="single" w:sz="4" w:space="0" w:color="auto"/>
            </w:tcBorders>
            <w:shd w:val="clear" w:color="auto" w:fill="auto"/>
            <w:noWrap/>
            <w:vAlign w:val="center"/>
            <w:hideMark/>
          </w:tcPr>
          <w:p w14:paraId="263C0E4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40</w:t>
            </w:r>
          </w:p>
        </w:tc>
        <w:tc>
          <w:tcPr>
            <w:tcW w:w="521" w:type="dxa"/>
            <w:tcBorders>
              <w:top w:val="nil"/>
              <w:left w:val="nil"/>
              <w:bottom w:val="single" w:sz="4" w:space="0" w:color="auto"/>
              <w:right w:val="single" w:sz="4" w:space="0" w:color="auto"/>
            </w:tcBorders>
            <w:shd w:val="clear" w:color="auto" w:fill="auto"/>
            <w:noWrap/>
            <w:vAlign w:val="center"/>
            <w:hideMark/>
          </w:tcPr>
          <w:p w14:paraId="68FB651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0</w:t>
            </w:r>
          </w:p>
        </w:tc>
        <w:tc>
          <w:tcPr>
            <w:tcW w:w="521" w:type="dxa"/>
            <w:tcBorders>
              <w:top w:val="nil"/>
              <w:left w:val="nil"/>
              <w:bottom w:val="single" w:sz="4" w:space="0" w:color="auto"/>
              <w:right w:val="single" w:sz="4" w:space="0" w:color="auto"/>
            </w:tcBorders>
            <w:shd w:val="clear" w:color="auto" w:fill="auto"/>
            <w:noWrap/>
            <w:vAlign w:val="center"/>
            <w:hideMark/>
          </w:tcPr>
          <w:p w14:paraId="0F6149B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36</w:t>
            </w:r>
          </w:p>
        </w:tc>
        <w:tc>
          <w:tcPr>
            <w:tcW w:w="521" w:type="dxa"/>
            <w:tcBorders>
              <w:top w:val="nil"/>
              <w:left w:val="nil"/>
              <w:bottom w:val="single" w:sz="4" w:space="0" w:color="auto"/>
              <w:right w:val="single" w:sz="4" w:space="0" w:color="auto"/>
            </w:tcBorders>
            <w:shd w:val="clear" w:color="auto" w:fill="auto"/>
            <w:noWrap/>
            <w:vAlign w:val="center"/>
            <w:hideMark/>
          </w:tcPr>
          <w:p w14:paraId="2256CE9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3</w:t>
            </w:r>
          </w:p>
        </w:tc>
        <w:tc>
          <w:tcPr>
            <w:tcW w:w="521" w:type="dxa"/>
            <w:tcBorders>
              <w:top w:val="nil"/>
              <w:left w:val="nil"/>
              <w:bottom w:val="single" w:sz="4" w:space="0" w:color="auto"/>
              <w:right w:val="single" w:sz="4" w:space="0" w:color="auto"/>
            </w:tcBorders>
            <w:shd w:val="clear" w:color="auto" w:fill="auto"/>
            <w:noWrap/>
            <w:vAlign w:val="center"/>
            <w:hideMark/>
          </w:tcPr>
          <w:p w14:paraId="773F9AF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4</w:t>
            </w:r>
          </w:p>
        </w:tc>
        <w:tc>
          <w:tcPr>
            <w:tcW w:w="521" w:type="dxa"/>
            <w:tcBorders>
              <w:top w:val="nil"/>
              <w:left w:val="nil"/>
              <w:bottom w:val="single" w:sz="4" w:space="0" w:color="auto"/>
              <w:right w:val="single" w:sz="4" w:space="0" w:color="auto"/>
            </w:tcBorders>
            <w:shd w:val="clear" w:color="auto" w:fill="auto"/>
            <w:noWrap/>
            <w:vAlign w:val="center"/>
            <w:hideMark/>
          </w:tcPr>
          <w:p w14:paraId="5E29E7F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9</w:t>
            </w:r>
          </w:p>
        </w:tc>
        <w:tc>
          <w:tcPr>
            <w:tcW w:w="521" w:type="dxa"/>
            <w:tcBorders>
              <w:top w:val="nil"/>
              <w:left w:val="nil"/>
              <w:bottom w:val="single" w:sz="4" w:space="0" w:color="auto"/>
              <w:right w:val="single" w:sz="4" w:space="0" w:color="auto"/>
            </w:tcBorders>
            <w:shd w:val="clear" w:color="auto" w:fill="auto"/>
            <w:noWrap/>
            <w:vAlign w:val="center"/>
            <w:hideMark/>
          </w:tcPr>
          <w:p w14:paraId="08B441D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60</w:t>
            </w:r>
          </w:p>
        </w:tc>
        <w:tc>
          <w:tcPr>
            <w:tcW w:w="521" w:type="dxa"/>
            <w:tcBorders>
              <w:top w:val="nil"/>
              <w:left w:val="nil"/>
              <w:bottom w:val="single" w:sz="4" w:space="0" w:color="auto"/>
              <w:right w:val="single" w:sz="4" w:space="0" w:color="auto"/>
            </w:tcBorders>
            <w:shd w:val="clear" w:color="auto" w:fill="auto"/>
            <w:noWrap/>
            <w:vAlign w:val="center"/>
            <w:hideMark/>
          </w:tcPr>
          <w:p w14:paraId="064F033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13</w:t>
            </w:r>
          </w:p>
        </w:tc>
        <w:tc>
          <w:tcPr>
            <w:tcW w:w="521" w:type="dxa"/>
            <w:tcBorders>
              <w:top w:val="nil"/>
              <w:left w:val="nil"/>
              <w:bottom w:val="single" w:sz="4" w:space="0" w:color="auto"/>
              <w:right w:val="single" w:sz="4" w:space="0" w:color="auto"/>
            </w:tcBorders>
            <w:shd w:val="clear" w:color="auto" w:fill="auto"/>
            <w:noWrap/>
            <w:vAlign w:val="center"/>
            <w:hideMark/>
          </w:tcPr>
          <w:p w14:paraId="203C1A1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01</w:t>
            </w:r>
          </w:p>
        </w:tc>
        <w:tc>
          <w:tcPr>
            <w:tcW w:w="521" w:type="dxa"/>
            <w:tcBorders>
              <w:top w:val="nil"/>
              <w:left w:val="nil"/>
              <w:bottom w:val="single" w:sz="4" w:space="0" w:color="auto"/>
              <w:right w:val="single" w:sz="4" w:space="0" w:color="auto"/>
            </w:tcBorders>
            <w:shd w:val="clear" w:color="auto" w:fill="auto"/>
            <w:noWrap/>
            <w:vAlign w:val="center"/>
            <w:hideMark/>
          </w:tcPr>
          <w:p w14:paraId="3CC1E9E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60</w:t>
            </w:r>
          </w:p>
        </w:tc>
        <w:tc>
          <w:tcPr>
            <w:tcW w:w="521" w:type="dxa"/>
            <w:tcBorders>
              <w:top w:val="nil"/>
              <w:left w:val="nil"/>
              <w:bottom w:val="single" w:sz="4" w:space="0" w:color="auto"/>
              <w:right w:val="single" w:sz="4" w:space="0" w:color="auto"/>
            </w:tcBorders>
            <w:shd w:val="clear" w:color="auto" w:fill="auto"/>
            <w:noWrap/>
            <w:vAlign w:val="center"/>
            <w:hideMark/>
          </w:tcPr>
          <w:p w14:paraId="76362A7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24</w:t>
            </w:r>
          </w:p>
        </w:tc>
        <w:tc>
          <w:tcPr>
            <w:tcW w:w="521" w:type="dxa"/>
            <w:tcBorders>
              <w:top w:val="nil"/>
              <w:left w:val="nil"/>
              <w:bottom w:val="single" w:sz="4" w:space="0" w:color="auto"/>
              <w:right w:val="single" w:sz="4" w:space="0" w:color="auto"/>
            </w:tcBorders>
            <w:shd w:val="clear" w:color="auto" w:fill="auto"/>
            <w:noWrap/>
            <w:vAlign w:val="center"/>
            <w:hideMark/>
          </w:tcPr>
          <w:p w14:paraId="1706F264" w14:textId="77777777" w:rsidR="00FF3D36" w:rsidRPr="009115AE" w:rsidRDefault="00FF3D36" w:rsidP="006B0B60">
            <w:pPr>
              <w:keepNext/>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1</w:t>
            </w:r>
          </w:p>
        </w:tc>
      </w:tr>
    </w:tbl>
    <w:p w14:paraId="2D3BAD6C" w14:textId="77777777" w:rsidR="00BA6F0E" w:rsidRPr="00BA6F0E" w:rsidRDefault="00BA6F0E" w:rsidP="00BA6F0E"/>
    <w:p w14:paraId="3D441FC0" w14:textId="77777777" w:rsidR="00FF3D36" w:rsidRDefault="00FF3D36" w:rsidP="00DD412C">
      <w:pPr>
        <w:pStyle w:val="422"/>
      </w:pPr>
      <w:r>
        <w:t xml:space="preserve">Tahap selanjutnya yakni membentuk nilai </w:t>
      </w:r>
      <w:proofErr w:type="gramStart"/>
      <w:r>
        <w:t>variabel  x</w:t>
      </w:r>
      <w:proofErr w:type="gramEnd"/>
      <w:r>
        <w:t xml:space="preserve"> dan y yang nilainya di peroleh dari tabel penjualan obat Acarbose 100 Mg.</w:t>
      </w:r>
    </w:p>
    <w:p w14:paraId="7982E0A3" w14:textId="25229495" w:rsidR="00FF3D36" w:rsidRDefault="00FF3D36" w:rsidP="00FF3D36">
      <w:r>
        <w:t>Pada tabel</w:t>
      </w:r>
      <w:r w:rsidR="000C0D2A">
        <w:t xml:space="preserve"> </w:t>
      </w:r>
      <w:r w:rsidR="000C0D2A">
        <w:fldChar w:fldCharType="begin"/>
      </w:r>
      <w:r w:rsidR="000C0D2A">
        <w:instrText xml:space="preserve"> REF data_olah_regresi_ \h </w:instrText>
      </w:r>
      <w:r w:rsidR="000C0D2A">
        <w:fldChar w:fldCharType="separate"/>
      </w:r>
      <w:r w:rsidR="000C0D2A">
        <w:t>4.</w:t>
      </w:r>
      <w:r w:rsidR="000C0D2A">
        <w:rPr>
          <w:noProof/>
        </w:rPr>
        <w:t>2</w:t>
      </w:r>
      <w:r w:rsidR="000C0D2A">
        <w:t xml:space="preserve"> </w:t>
      </w:r>
      <w:r w:rsidR="000C0D2A">
        <w:fldChar w:fldCharType="end"/>
      </w:r>
      <w:r>
        <w:t xml:space="preserve">nilai x diperoleh dengan mengambil nilai penjualan obat pada bulan 1 sampai bulan 11, dan nilai y nilainya diperoleh dengan mengambil nilai penjualan obat Acarbose 100 Mg dari bulan 2 sampai bulan 12. Data ini nanti yang </w:t>
      </w:r>
      <w:proofErr w:type="gramStart"/>
      <w:r>
        <w:t>akan</w:t>
      </w:r>
      <w:proofErr w:type="gramEnd"/>
      <w:r>
        <w:t xml:space="preserve"> digunakan sebagai data latih atau data training untuk algoritma apriori</w:t>
      </w:r>
    </w:p>
    <w:p w14:paraId="1E992207" w14:textId="1FD8BA3B" w:rsidR="006B0B60" w:rsidRDefault="00BA6F0E" w:rsidP="00BA6F0E">
      <w:pPr>
        <w:pStyle w:val="ct"/>
      </w:pPr>
      <w:r>
        <w:t xml:space="preserve">Tabel </w:t>
      </w:r>
      <w:bookmarkStart w:id="137" w:name="data_olah_regresi_"/>
      <w:r>
        <w:t>4.</w:t>
      </w:r>
      <w:fldSimple w:instr=" SEQ Tabel_4. \* ARABIC ">
        <w:r w:rsidR="00AE4B84">
          <w:rPr>
            <w:noProof/>
          </w:rPr>
          <w:t>2</w:t>
        </w:r>
      </w:fldSimple>
      <w:r>
        <w:t xml:space="preserve"> </w:t>
      </w:r>
      <w:bookmarkEnd w:id="137"/>
      <w:r>
        <w:t>data penjualan obat</w:t>
      </w: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FF3D36" w:rsidRPr="00482C4E" w14:paraId="17642D62" w14:textId="77777777" w:rsidTr="002C326A">
        <w:trPr>
          <w:trHeight w:val="300"/>
        </w:trPr>
        <w:tc>
          <w:tcPr>
            <w:tcW w:w="960" w:type="dxa"/>
            <w:shd w:val="clear" w:color="auto" w:fill="auto"/>
            <w:noWrap/>
            <w:vAlign w:val="bottom"/>
            <w:hideMark/>
          </w:tcPr>
          <w:p w14:paraId="2CF0CFE4" w14:textId="77777777" w:rsidR="00FF3D36" w:rsidRPr="00482C4E" w:rsidRDefault="00FF3D36" w:rsidP="002C326A">
            <w:pPr>
              <w:spacing w:line="240" w:lineRule="auto"/>
              <w:ind w:firstLine="0"/>
              <w:jc w:val="left"/>
              <w:rPr>
                <w:rFonts w:eastAsia="Times New Roman" w:cs="Times New Roman"/>
                <w:szCs w:val="24"/>
              </w:rPr>
            </w:pPr>
          </w:p>
        </w:tc>
        <w:tc>
          <w:tcPr>
            <w:tcW w:w="960" w:type="dxa"/>
            <w:shd w:val="clear" w:color="auto" w:fill="auto"/>
            <w:noWrap/>
            <w:vAlign w:val="bottom"/>
            <w:hideMark/>
          </w:tcPr>
          <w:p w14:paraId="2D642F47"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p>
        </w:tc>
        <w:tc>
          <w:tcPr>
            <w:tcW w:w="960" w:type="dxa"/>
            <w:shd w:val="clear" w:color="auto" w:fill="auto"/>
            <w:noWrap/>
            <w:vAlign w:val="bottom"/>
            <w:hideMark/>
          </w:tcPr>
          <w:p w14:paraId="77767B46"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p>
        </w:tc>
      </w:tr>
      <w:tr w:rsidR="00FF3D36" w:rsidRPr="00482C4E" w14:paraId="61E6A6EC" w14:textId="77777777" w:rsidTr="002C326A">
        <w:trPr>
          <w:trHeight w:val="300"/>
        </w:trPr>
        <w:tc>
          <w:tcPr>
            <w:tcW w:w="960" w:type="dxa"/>
            <w:shd w:val="clear" w:color="auto" w:fill="auto"/>
            <w:noWrap/>
            <w:vAlign w:val="bottom"/>
            <w:hideMark/>
          </w:tcPr>
          <w:p w14:paraId="792DD34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w:t>
            </w:r>
          </w:p>
        </w:tc>
        <w:tc>
          <w:tcPr>
            <w:tcW w:w="960" w:type="dxa"/>
            <w:shd w:val="clear" w:color="auto" w:fill="auto"/>
            <w:noWrap/>
            <w:vAlign w:val="bottom"/>
            <w:hideMark/>
          </w:tcPr>
          <w:p w14:paraId="6E1034D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40</w:t>
            </w:r>
          </w:p>
        </w:tc>
        <w:tc>
          <w:tcPr>
            <w:tcW w:w="960" w:type="dxa"/>
            <w:shd w:val="clear" w:color="auto" w:fill="auto"/>
            <w:noWrap/>
            <w:vAlign w:val="bottom"/>
            <w:hideMark/>
          </w:tcPr>
          <w:p w14:paraId="7EC836A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r>
      <w:tr w:rsidR="00FF3D36" w:rsidRPr="00482C4E" w14:paraId="14A354C9" w14:textId="77777777" w:rsidTr="002C326A">
        <w:trPr>
          <w:trHeight w:val="300"/>
        </w:trPr>
        <w:tc>
          <w:tcPr>
            <w:tcW w:w="960" w:type="dxa"/>
            <w:shd w:val="clear" w:color="auto" w:fill="auto"/>
            <w:noWrap/>
            <w:vAlign w:val="bottom"/>
            <w:hideMark/>
          </w:tcPr>
          <w:p w14:paraId="689E935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w:t>
            </w:r>
          </w:p>
        </w:tc>
        <w:tc>
          <w:tcPr>
            <w:tcW w:w="960" w:type="dxa"/>
            <w:shd w:val="clear" w:color="auto" w:fill="auto"/>
            <w:noWrap/>
            <w:vAlign w:val="bottom"/>
            <w:hideMark/>
          </w:tcPr>
          <w:p w14:paraId="2688124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4D32102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r>
      <w:tr w:rsidR="00FF3D36" w:rsidRPr="00482C4E" w14:paraId="21EDC951" w14:textId="77777777" w:rsidTr="002C326A">
        <w:trPr>
          <w:trHeight w:val="300"/>
        </w:trPr>
        <w:tc>
          <w:tcPr>
            <w:tcW w:w="960" w:type="dxa"/>
            <w:shd w:val="clear" w:color="auto" w:fill="auto"/>
            <w:noWrap/>
            <w:vAlign w:val="bottom"/>
            <w:hideMark/>
          </w:tcPr>
          <w:p w14:paraId="58F84C9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w:t>
            </w:r>
          </w:p>
        </w:tc>
        <w:tc>
          <w:tcPr>
            <w:tcW w:w="960" w:type="dxa"/>
            <w:shd w:val="clear" w:color="auto" w:fill="auto"/>
            <w:noWrap/>
            <w:vAlign w:val="bottom"/>
            <w:hideMark/>
          </w:tcPr>
          <w:p w14:paraId="489FA8E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301EA00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r>
      <w:tr w:rsidR="00FF3D36" w:rsidRPr="00482C4E" w14:paraId="2B6B4CFA" w14:textId="77777777" w:rsidTr="002C326A">
        <w:trPr>
          <w:trHeight w:val="300"/>
        </w:trPr>
        <w:tc>
          <w:tcPr>
            <w:tcW w:w="960" w:type="dxa"/>
            <w:shd w:val="clear" w:color="auto" w:fill="auto"/>
            <w:noWrap/>
            <w:vAlign w:val="bottom"/>
            <w:hideMark/>
          </w:tcPr>
          <w:p w14:paraId="3A50F8A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w:t>
            </w:r>
          </w:p>
        </w:tc>
        <w:tc>
          <w:tcPr>
            <w:tcW w:w="960" w:type="dxa"/>
            <w:shd w:val="clear" w:color="auto" w:fill="auto"/>
            <w:noWrap/>
            <w:vAlign w:val="bottom"/>
            <w:hideMark/>
          </w:tcPr>
          <w:p w14:paraId="4F60CCE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4FA2964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r>
      <w:tr w:rsidR="00FF3D36" w:rsidRPr="00482C4E" w14:paraId="2071E2E7" w14:textId="77777777" w:rsidTr="002C326A">
        <w:trPr>
          <w:trHeight w:val="300"/>
        </w:trPr>
        <w:tc>
          <w:tcPr>
            <w:tcW w:w="960" w:type="dxa"/>
            <w:shd w:val="clear" w:color="auto" w:fill="auto"/>
            <w:noWrap/>
            <w:vAlign w:val="bottom"/>
            <w:hideMark/>
          </w:tcPr>
          <w:p w14:paraId="4E74D4F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w:t>
            </w:r>
          </w:p>
        </w:tc>
        <w:tc>
          <w:tcPr>
            <w:tcW w:w="960" w:type="dxa"/>
            <w:shd w:val="clear" w:color="auto" w:fill="auto"/>
            <w:noWrap/>
            <w:vAlign w:val="bottom"/>
            <w:hideMark/>
          </w:tcPr>
          <w:p w14:paraId="731B89E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02876D1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r>
      <w:tr w:rsidR="00FF3D36" w:rsidRPr="00482C4E" w14:paraId="61C81E5F" w14:textId="77777777" w:rsidTr="002C326A">
        <w:trPr>
          <w:trHeight w:val="300"/>
        </w:trPr>
        <w:tc>
          <w:tcPr>
            <w:tcW w:w="960" w:type="dxa"/>
            <w:shd w:val="clear" w:color="auto" w:fill="auto"/>
            <w:noWrap/>
            <w:vAlign w:val="bottom"/>
            <w:hideMark/>
          </w:tcPr>
          <w:p w14:paraId="4C1A8AF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w:t>
            </w:r>
          </w:p>
        </w:tc>
        <w:tc>
          <w:tcPr>
            <w:tcW w:w="960" w:type="dxa"/>
            <w:shd w:val="clear" w:color="auto" w:fill="auto"/>
            <w:noWrap/>
            <w:vAlign w:val="bottom"/>
            <w:hideMark/>
          </w:tcPr>
          <w:p w14:paraId="315113E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0E760C7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r>
      <w:tr w:rsidR="00FF3D36" w:rsidRPr="00482C4E" w14:paraId="2968F7BD" w14:textId="77777777" w:rsidTr="002C326A">
        <w:trPr>
          <w:trHeight w:val="300"/>
        </w:trPr>
        <w:tc>
          <w:tcPr>
            <w:tcW w:w="960" w:type="dxa"/>
            <w:shd w:val="clear" w:color="auto" w:fill="auto"/>
            <w:noWrap/>
            <w:vAlign w:val="bottom"/>
            <w:hideMark/>
          </w:tcPr>
          <w:p w14:paraId="5541FBC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w:t>
            </w:r>
          </w:p>
        </w:tc>
        <w:tc>
          <w:tcPr>
            <w:tcW w:w="960" w:type="dxa"/>
            <w:shd w:val="clear" w:color="auto" w:fill="auto"/>
            <w:noWrap/>
            <w:vAlign w:val="bottom"/>
            <w:hideMark/>
          </w:tcPr>
          <w:p w14:paraId="5F63DB6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14E4D26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r>
      <w:tr w:rsidR="00FF3D36" w:rsidRPr="00482C4E" w14:paraId="73BC3F67" w14:textId="77777777" w:rsidTr="002C326A">
        <w:trPr>
          <w:trHeight w:val="300"/>
        </w:trPr>
        <w:tc>
          <w:tcPr>
            <w:tcW w:w="960" w:type="dxa"/>
            <w:shd w:val="clear" w:color="auto" w:fill="auto"/>
            <w:noWrap/>
            <w:vAlign w:val="bottom"/>
            <w:hideMark/>
          </w:tcPr>
          <w:p w14:paraId="3AF4CF3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w:t>
            </w:r>
          </w:p>
        </w:tc>
        <w:tc>
          <w:tcPr>
            <w:tcW w:w="960" w:type="dxa"/>
            <w:shd w:val="clear" w:color="auto" w:fill="auto"/>
            <w:noWrap/>
            <w:vAlign w:val="bottom"/>
            <w:hideMark/>
          </w:tcPr>
          <w:p w14:paraId="5CBE951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1669CBC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r>
      <w:tr w:rsidR="00FF3D36" w:rsidRPr="00482C4E" w14:paraId="71E739B5" w14:textId="77777777" w:rsidTr="002C326A">
        <w:trPr>
          <w:trHeight w:val="300"/>
        </w:trPr>
        <w:tc>
          <w:tcPr>
            <w:tcW w:w="960" w:type="dxa"/>
            <w:shd w:val="clear" w:color="auto" w:fill="auto"/>
            <w:noWrap/>
            <w:vAlign w:val="bottom"/>
            <w:hideMark/>
          </w:tcPr>
          <w:p w14:paraId="17D93AA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w:t>
            </w:r>
          </w:p>
        </w:tc>
        <w:tc>
          <w:tcPr>
            <w:tcW w:w="960" w:type="dxa"/>
            <w:shd w:val="clear" w:color="auto" w:fill="auto"/>
            <w:noWrap/>
            <w:vAlign w:val="bottom"/>
            <w:hideMark/>
          </w:tcPr>
          <w:p w14:paraId="03AB98E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6915519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r>
      <w:tr w:rsidR="00FF3D36" w:rsidRPr="00482C4E" w14:paraId="4D3F9E36" w14:textId="77777777" w:rsidTr="002C326A">
        <w:trPr>
          <w:trHeight w:val="300"/>
        </w:trPr>
        <w:tc>
          <w:tcPr>
            <w:tcW w:w="960" w:type="dxa"/>
            <w:shd w:val="clear" w:color="auto" w:fill="auto"/>
            <w:noWrap/>
            <w:vAlign w:val="bottom"/>
            <w:hideMark/>
          </w:tcPr>
          <w:p w14:paraId="4E9DD5A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w:t>
            </w:r>
          </w:p>
        </w:tc>
        <w:tc>
          <w:tcPr>
            <w:tcW w:w="960" w:type="dxa"/>
            <w:shd w:val="clear" w:color="auto" w:fill="auto"/>
            <w:noWrap/>
            <w:vAlign w:val="bottom"/>
            <w:hideMark/>
          </w:tcPr>
          <w:p w14:paraId="18196B8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223E5B4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r>
      <w:tr w:rsidR="00FF3D36" w:rsidRPr="00482C4E" w14:paraId="5CA754CF" w14:textId="77777777" w:rsidTr="002C326A">
        <w:trPr>
          <w:trHeight w:val="300"/>
        </w:trPr>
        <w:tc>
          <w:tcPr>
            <w:tcW w:w="960" w:type="dxa"/>
            <w:shd w:val="clear" w:color="auto" w:fill="auto"/>
            <w:noWrap/>
            <w:vAlign w:val="bottom"/>
            <w:hideMark/>
          </w:tcPr>
          <w:p w14:paraId="1CA5500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0CFC61F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4947A59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1</w:t>
            </w:r>
          </w:p>
        </w:tc>
      </w:tr>
    </w:tbl>
    <w:p w14:paraId="1A6D7EB0" w14:textId="77777777" w:rsidR="00FF3D36" w:rsidRDefault="00FF3D36" w:rsidP="00FF3D36"/>
    <w:p w14:paraId="37AE02C2" w14:textId="77777777" w:rsidR="0050320D" w:rsidRDefault="0050320D" w:rsidP="00FF3D36"/>
    <w:p w14:paraId="29ACA485" w14:textId="77777777" w:rsidR="0050320D" w:rsidRDefault="0050320D" w:rsidP="00FF3D36"/>
    <w:p w14:paraId="61CA5361" w14:textId="5B070740" w:rsidR="00FF3D36" w:rsidRDefault="00FF3D36" w:rsidP="00DD412C">
      <w:pPr>
        <w:pStyle w:val="422"/>
      </w:pPr>
      <w:r>
        <w:lastRenderedPageBreak/>
        <w:t>Tahap selanjutnya yakni menghitung nilai X</w:t>
      </w:r>
      <w:r w:rsidRPr="005B7725">
        <w:rPr>
          <w:vertAlign w:val="superscript"/>
        </w:rPr>
        <w:t>2</w:t>
      </w:r>
      <w:r>
        <w:t>, Y</w:t>
      </w:r>
      <w:r w:rsidRPr="005B7725">
        <w:rPr>
          <w:vertAlign w:val="superscript"/>
        </w:rPr>
        <w:t>2</w:t>
      </w:r>
      <w:r>
        <w:t>, XY, dan totalnya</w:t>
      </w:r>
    </w:p>
    <w:p w14:paraId="6EF41272" w14:textId="30BC8504" w:rsidR="0050320D" w:rsidRDefault="0050320D" w:rsidP="009940ED">
      <w:pPr>
        <w:pStyle w:val="ct"/>
      </w:pPr>
      <w:r>
        <w:t>Tabel 4.</w:t>
      </w:r>
      <w:fldSimple w:instr=" SEQ Tabel_4. \* ARABIC ">
        <w:r w:rsidR="00AE4B84">
          <w:rPr>
            <w:noProof/>
          </w:rPr>
          <w:t>3</w:t>
        </w:r>
      </w:fldSimple>
      <w:r>
        <w:t xml:space="preserve"> data</w:t>
      </w:r>
      <w:r w:rsidR="009940ED">
        <w:t xml:space="preserve"> perhitungan</w:t>
      </w:r>
      <w:r>
        <w:t xml:space="preserve"> penjualan obat</w:t>
      </w:r>
    </w:p>
    <w:tbl>
      <w:tblPr>
        <w:tblW w:w="6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tblGrid>
      <w:tr w:rsidR="00FF3D36" w:rsidRPr="00482C4E" w14:paraId="3C1B4185" w14:textId="77777777" w:rsidTr="002C326A">
        <w:trPr>
          <w:trHeight w:val="300"/>
        </w:trPr>
        <w:tc>
          <w:tcPr>
            <w:tcW w:w="960" w:type="dxa"/>
            <w:vMerge w:val="restart"/>
            <w:tcBorders>
              <w:top w:val="nil"/>
              <w:left w:val="nil"/>
            </w:tcBorders>
          </w:tcPr>
          <w:p w14:paraId="29ED95C5" w14:textId="77777777" w:rsidR="00FF3D36" w:rsidRPr="00482C4E" w:rsidRDefault="00FF3D36" w:rsidP="002C326A">
            <w:pPr>
              <w:spacing w:line="240" w:lineRule="auto"/>
              <w:ind w:firstLine="0"/>
              <w:jc w:val="left"/>
              <w:rPr>
                <w:rFonts w:eastAsia="Times New Roman" w:cs="Times New Roman"/>
                <w:szCs w:val="24"/>
              </w:rPr>
            </w:pPr>
          </w:p>
        </w:tc>
        <w:tc>
          <w:tcPr>
            <w:tcW w:w="5760" w:type="dxa"/>
            <w:gridSpan w:val="6"/>
            <w:tcBorders>
              <w:top w:val="single" w:sz="4" w:space="0" w:color="auto"/>
            </w:tcBorders>
            <w:shd w:val="clear" w:color="auto" w:fill="auto"/>
            <w:noWrap/>
            <w:vAlign w:val="bottom"/>
          </w:tcPr>
          <w:p w14:paraId="1A975EC4" w14:textId="0ECD243E" w:rsidR="00FF3D36" w:rsidRPr="00482C4E" w:rsidRDefault="0050320D" w:rsidP="0050320D">
            <w:pPr>
              <w:spacing w:line="240" w:lineRule="auto"/>
              <w:ind w:firstLine="0"/>
              <w:jc w:val="center"/>
              <w:rPr>
                <w:rFonts w:eastAsia="Times New Roman" w:cs="Times New Roman"/>
                <w:color w:val="000000"/>
                <w:szCs w:val="24"/>
              </w:rPr>
            </w:pPr>
            <w:r>
              <w:rPr>
                <w:rFonts w:eastAsia="Times New Roman" w:cs="Times New Roman"/>
                <w:color w:val="000000"/>
                <w:szCs w:val="24"/>
              </w:rPr>
              <w:t>Acarbose 100 Mg</w:t>
            </w:r>
          </w:p>
        </w:tc>
      </w:tr>
      <w:tr w:rsidR="00FF3D36" w:rsidRPr="00482C4E" w14:paraId="6AF8E9CA" w14:textId="77777777" w:rsidTr="002C326A">
        <w:trPr>
          <w:trHeight w:val="300"/>
        </w:trPr>
        <w:tc>
          <w:tcPr>
            <w:tcW w:w="960" w:type="dxa"/>
            <w:vMerge/>
            <w:tcBorders>
              <w:left w:val="nil"/>
            </w:tcBorders>
          </w:tcPr>
          <w:p w14:paraId="7CAD6D9E" w14:textId="77777777" w:rsidR="00FF3D36" w:rsidRPr="00482C4E" w:rsidRDefault="00FF3D36" w:rsidP="002C326A">
            <w:pPr>
              <w:spacing w:line="240" w:lineRule="auto"/>
              <w:ind w:firstLine="0"/>
              <w:jc w:val="left"/>
              <w:rPr>
                <w:rFonts w:eastAsia="Times New Roman" w:cs="Times New Roman"/>
                <w:szCs w:val="24"/>
              </w:rPr>
            </w:pPr>
          </w:p>
        </w:tc>
        <w:tc>
          <w:tcPr>
            <w:tcW w:w="960" w:type="dxa"/>
            <w:tcBorders>
              <w:top w:val="single" w:sz="4" w:space="0" w:color="auto"/>
            </w:tcBorders>
            <w:shd w:val="clear" w:color="auto" w:fill="auto"/>
            <w:noWrap/>
            <w:vAlign w:val="bottom"/>
            <w:hideMark/>
          </w:tcPr>
          <w:p w14:paraId="24535297" w14:textId="77777777" w:rsidR="00FF3D36" w:rsidRPr="00482C4E" w:rsidRDefault="00FF3D36" w:rsidP="002C326A">
            <w:pPr>
              <w:spacing w:line="240" w:lineRule="auto"/>
              <w:ind w:firstLine="0"/>
              <w:jc w:val="left"/>
              <w:rPr>
                <w:rFonts w:eastAsia="Times New Roman" w:cs="Times New Roman"/>
                <w:szCs w:val="24"/>
              </w:rPr>
            </w:pPr>
          </w:p>
        </w:tc>
        <w:tc>
          <w:tcPr>
            <w:tcW w:w="960" w:type="dxa"/>
            <w:tcBorders>
              <w:top w:val="single" w:sz="4" w:space="0" w:color="auto"/>
            </w:tcBorders>
            <w:shd w:val="clear" w:color="auto" w:fill="auto"/>
            <w:noWrap/>
            <w:vAlign w:val="bottom"/>
            <w:hideMark/>
          </w:tcPr>
          <w:p w14:paraId="2B943F00"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p>
        </w:tc>
        <w:tc>
          <w:tcPr>
            <w:tcW w:w="960" w:type="dxa"/>
            <w:tcBorders>
              <w:top w:val="single" w:sz="4" w:space="0" w:color="auto"/>
            </w:tcBorders>
            <w:shd w:val="clear" w:color="auto" w:fill="auto"/>
            <w:noWrap/>
            <w:vAlign w:val="bottom"/>
            <w:hideMark/>
          </w:tcPr>
          <w:p w14:paraId="7141BC29"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p>
        </w:tc>
        <w:tc>
          <w:tcPr>
            <w:tcW w:w="960" w:type="dxa"/>
            <w:tcBorders>
              <w:top w:val="single" w:sz="4" w:space="0" w:color="auto"/>
            </w:tcBorders>
            <w:shd w:val="clear" w:color="auto" w:fill="auto"/>
            <w:noWrap/>
            <w:vAlign w:val="bottom"/>
            <w:hideMark/>
          </w:tcPr>
          <w:p w14:paraId="01DC76F2"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y</w:t>
            </w:r>
          </w:p>
        </w:tc>
        <w:tc>
          <w:tcPr>
            <w:tcW w:w="960" w:type="dxa"/>
            <w:tcBorders>
              <w:top w:val="single" w:sz="4" w:space="0" w:color="auto"/>
            </w:tcBorders>
            <w:shd w:val="clear" w:color="auto" w:fill="auto"/>
            <w:noWrap/>
            <w:vAlign w:val="bottom"/>
            <w:hideMark/>
          </w:tcPr>
          <w:p w14:paraId="01CBD3BF"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r w:rsidRPr="00482C4E">
              <w:rPr>
                <w:rFonts w:eastAsia="Times New Roman" w:cs="Times New Roman"/>
                <w:color w:val="000000"/>
                <w:szCs w:val="24"/>
                <w:vertAlign w:val="superscript"/>
              </w:rPr>
              <w:t>2</w:t>
            </w:r>
          </w:p>
        </w:tc>
        <w:tc>
          <w:tcPr>
            <w:tcW w:w="960" w:type="dxa"/>
            <w:tcBorders>
              <w:top w:val="single" w:sz="4" w:space="0" w:color="auto"/>
            </w:tcBorders>
            <w:shd w:val="clear" w:color="auto" w:fill="auto"/>
            <w:noWrap/>
            <w:vAlign w:val="bottom"/>
            <w:hideMark/>
          </w:tcPr>
          <w:p w14:paraId="0386F1DA"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r w:rsidRPr="00482C4E">
              <w:rPr>
                <w:rFonts w:eastAsia="Times New Roman" w:cs="Times New Roman"/>
                <w:color w:val="000000"/>
                <w:szCs w:val="24"/>
                <w:vertAlign w:val="superscript"/>
              </w:rPr>
              <w:t>2</w:t>
            </w:r>
          </w:p>
        </w:tc>
      </w:tr>
      <w:tr w:rsidR="00FF3D36" w:rsidRPr="00482C4E" w14:paraId="2F4098CF" w14:textId="77777777" w:rsidTr="002C326A">
        <w:trPr>
          <w:trHeight w:val="300"/>
        </w:trPr>
        <w:tc>
          <w:tcPr>
            <w:tcW w:w="960" w:type="dxa"/>
            <w:vMerge/>
            <w:tcBorders>
              <w:left w:val="nil"/>
            </w:tcBorders>
          </w:tcPr>
          <w:p w14:paraId="6A2DEC65"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7ED2D52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w:t>
            </w:r>
          </w:p>
        </w:tc>
        <w:tc>
          <w:tcPr>
            <w:tcW w:w="960" w:type="dxa"/>
            <w:shd w:val="clear" w:color="auto" w:fill="auto"/>
            <w:noWrap/>
            <w:vAlign w:val="bottom"/>
            <w:hideMark/>
          </w:tcPr>
          <w:p w14:paraId="794819A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40</w:t>
            </w:r>
          </w:p>
        </w:tc>
        <w:tc>
          <w:tcPr>
            <w:tcW w:w="960" w:type="dxa"/>
            <w:shd w:val="clear" w:color="auto" w:fill="auto"/>
            <w:noWrap/>
            <w:vAlign w:val="bottom"/>
            <w:hideMark/>
          </w:tcPr>
          <w:p w14:paraId="5E0DD9E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546CC3C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00</w:t>
            </w:r>
          </w:p>
        </w:tc>
        <w:tc>
          <w:tcPr>
            <w:tcW w:w="960" w:type="dxa"/>
            <w:shd w:val="clear" w:color="auto" w:fill="auto"/>
            <w:noWrap/>
            <w:vAlign w:val="bottom"/>
            <w:hideMark/>
          </w:tcPr>
          <w:p w14:paraId="6B9FEC8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7600</w:t>
            </w:r>
          </w:p>
        </w:tc>
        <w:tc>
          <w:tcPr>
            <w:tcW w:w="960" w:type="dxa"/>
            <w:shd w:val="clear" w:color="auto" w:fill="auto"/>
            <w:noWrap/>
            <w:vAlign w:val="bottom"/>
            <w:hideMark/>
          </w:tcPr>
          <w:p w14:paraId="7142EB0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2500</w:t>
            </w:r>
          </w:p>
        </w:tc>
      </w:tr>
      <w:tr w:rsidR="00FF3D36" w:rsidRPr="00482C4E" w14:paraId="6ECE9470" w14:textId="77777777" w:rsidTr="002C326A">
        <w:trPr>
          <w:trHeight w:val="300"/>
        </w:trPr>
        <w:tc>
          <w:tcPr>
            <w:tcW w:w="960" w:type="dxa"/>
            <w:vMerge/>
            <w:tcBorders>
              <w:left w:val="nil"/>
            </w:tcBorders>
          </w:tcPr>
          <w:p w14:paraId="5C330880"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2CDA056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w:t>
            </w:r>
          </w:p>
        </w:tc>
        <w:tc>
          <w:tcPr>
            <w:tcW w:w="960" w:type="dxa"/>
            <w:shd w:val="clear" w:color="auto" w:fill="auto"/>
            <w:noWrap/>
            <w:vAlign w:val="bottom"/>
            <w:hideMark/>
          </w:tcPr>
          <w:p w14:paraId="430DC6F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0295B77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44ABEE4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5400</w:t>
            </w:r>
          </w:p>
        </w:tc>
        <w:tc>
          <w:tcPr>
            <w:tcW w:w="960" w:type="dxa"/>
            <w:shd w:val="clear" w:color="auto" w:fill="auto"/>
            <w:noWrap/>
            <w:vAlign w:val="bottom"/>
            <w:hideMark/>
          </w:tcPr>
          <w:p w14:paraId="12E0ED6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2500</w:t>
            </w:r>
          </w:p>
        </w:tc>
        <w:tc>
          <w:tcPr>
            <w:tcW w:w="960" w:type="dxa"/>
            <w:shd w:val="clear" w:color="auto" w:fill="auto"/>
            <w:noWrap/>
            <w:vAlign w:val="bottom"/>
            <w:hideMark/>
          </w:tcPr>
          <w:p w14:paraId="5A00E14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5696</w:t>
            </w:r>
          </w:p>
        </w:tc>
      </w:tr>
      <w:tr w:rsidR="00FF3D36" w:rsidRPr="00482C4E" w14:paraId="634A58B9" w14:textId="77777777" w:rsidTr="002C326A">
        <w:trPr>
          <w:trHeight w:val="300"/>
        </w:trPr>
        <w:tc>
          <w:tcPr>
            <w:tcW w:w="960" w:type="dxa"/>
            <w:vMerge/>
            <w:tcBorders>
              <w:left w:val="nil"/>
            </w:tcBorders>
          </w:tcPr>
          <w:p w14:paraId="0621895F"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F9FBE9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w:t>
            </w:r>
          </w:p>
        </w:tc>
        <w:tc>
          <w:tcPr>
            <w:tcW w:w="960" w:type="dxa"/>
            <w:shd w:val="clear" w:color="auto" w:fill="auto"/>
            <w:noWrap/>
            <w:vAlign w:val="bottom"/>
            <w:hideMark/>
          </w:tcPr>
          <w:p w14:paraId="3E5F0F0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5FD0628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5860867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108</w:t>
            </w:r>
          </w:p>
        </w:tc>
        <w:tc>
          <w:tcPr>
            <w:tcW w:w="960" w:type="dxa"/>
            <w:shd w:val="clear" w:color="auto" w:fill="auto"/>
            <w:noWrap/>
            <w:vAlign w:val="bottom"/>
            <w:hideMark/>
          </w:tcPr>
          <w:p w14:paraId="0A148B7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5696</w:t>
            </w:r>
          </w:p>
        </w:tc>
        <w:tc>
          <w:tcPr>
            <w:tcW w:w="960" w:type="dxa"/>
            <w:shd w:val="clear" w:color="auto" w:fill="auto"/>
            <w:noWrap/>
            <w:vAlign w:val="bottom"/>
            <w:hideMark/>
          </w:tcPr>
          <w:p w14:paraId="5137C34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409</w:t>
            </w:r>
          </w:p>
        </w:tc>
      </w:tr>
      <w:tr w:rsidR="00FF3D36" w:rsidRPr="00482C4E" w14:paraId="1368589E" w14:textId="77777777" w:rsidTr="002C326A">
        <w:trPr>
          <w:trHeight w:val="300"/>
        </w:trPr>
        <w:tc>
          <w:tcPr>
            <w:tcW w:w="960" w:type="dxa"/>
            <w:vMerge/>
            <w:tcBorders>
              <w:left w:val="nil"/>
            </w:tcBorders>
          </w:tcPr>
          <w:p w14:paraId="363A8F51"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7F98F5A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w:t>
            </w:r>
          </w:p>
        </w:tc>
        <w:tc>
          <w:tcPr>
            <w:tcW w:w="960" w:type="dxa"/>
            <w:shd w:val="clear" w:color="auto" w:fill="auto"/>
            <w:noWrap/>
            <w:vAlign w:val="bottom"/>
            <w:hideMark/>
          </w:tcPr>
          <w:p w14:paraId="2A15291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08D52E8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75675B4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8042</w:t>
            </w:r>
          </w:p>
        </w:tc>
        <w:tc>
          <w:tcPr>
            <w:tcW w:w="960" w:type="dxa"/>
            <w:shd w:val="clear" w:color="auto" w:fill="auto"/>
            <w:noWrap/>
            <w:vAlign w:val="bottom"/>
            <w:hideMark/>
          </w:tcPr>
          <w:p w14:paraId="1925389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409</w:t>
            </w:r>
          </w:p>
        </w:tc>
        <w:tc>
          <w:tcPr>
            <w:tcW w:w="960" w:type="dxa"/>
            <w:shd w:val="clear" w:color="auto" w:fill="auto"/>
            <w:noWrap/>
            <w:vAlign w:val="bottom"/>
            <w:hideMark/>
          </w:tcPr>
          <w:p w14:paraId="43F7C5B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8596</w:t>
            </w:r>
          </w:p>
        </w:tc>
      </w:tr>
      <w:tr w:rsidR="00FF3D36" w:rsidRPr="00482C4E" w14:paraId="748772F0" w14:textId="77777777" w:rsidTr="002C326A">
        <w:trPr>
          <w:trHeight w:val="300"/>
        </w:trPr>
        <w:tc>
          <w:tcPr>
            <w:tcW w:w="960" w:type="dxa"/>
            <w:vMerge/>
            <w:tcBorders>
              <w:left w:val="nil"/>
            </w:tcBorders>
          </w:tcPr>
          <w:p w14:paraId="251C7127"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F2DB12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w:t>
            </w:r>
          </w:p>
        </w:tc>
        <w:tc>
          <w:tcPr>
            <w:tcW w:w="960" w:type="dxa"/>
            <w:shd w:val="clear" w:color="auto" w:fill="auto"/>
            <w:noWrap/>
            <w:vAlign w:val="bottom"/>
            <w:hideMark/>
          </w:tcPr>
          <w:p w14:paraId="26F1B95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225F79A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43CB912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9926</w:t>
            </w:r>
          </w:p>
        </w:tc>
        <w:tc>
          <w:tcPr>
            <w:tcW w:w="960" w:type="dxa"/>
            <w:shd w:val="clear" w:color="auto" w:fill="auto"/>
            <w:noWrap/>
            <w:vAlign w:val="bottom"/>
            <w:hideMark/>
          </w:tcPr>
          <w:p w14:paraId="738B6A1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8596</w:t>
            </w:r>
          </w:p>
        </w:tc>
        <w:tc>
          <w:tcPr>
            <w:tcW w:w="960" w:type="dxa"/>
            <w:shd w:val="clear" w:color="auto" w:fill="auto"/>
            <w:noWrap/>
            <w:vAlign w:val="bottom"/>
            <w:hideMark/>
          </w:tcPr>
          <w:p w14:paraId="4670E82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5281</w:t>
            </w:r>
          </w:p>
        </w:tc>
      </w:tr>
      <w:tr w:rsidR="00FF3D36" w:rsidRPr="00482C4E" w14:paraId="1AB379D0" w14:textId="77777777" w:rsidTr="002C326A">
        <w:trPr>
          <w:trHeight w:val="300"/>
        </w:trPr>
        <w:tc>
          <w:tcPr>
            <w:tcW w:w="960" w:type="dxa"/>
            <w:vMerge/>
            <w:tcBorders>
              <w:left w:val="nil"/>
            </w:tcBorders>
          </w:tcPr>
          <w:p w14:paraId="0B515FAC"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BCFEDF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w:t>
            </w:r>
          </w:p>
        </w:tc>
        <w:tc>
          <w:tcPr>
            <w:tcW w:w="960" w:type="dxa"/>
            <w:shd w:val="clear" w:color="auto" w:fill="auto"/>
            <w:noWrap/>
            <w:vAlign w:val="bottom"/>
            <w:hideMark/>
          </w:tcPr>
          <w:p w14:paraId="02E954E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4C6B0DE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4200B3D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7240</w:t>
            </w:r>
          </w:p>
        </w:tc>
        <w:tc>
          <w:tcPr>
            <w:tcW w:w="960" w:type="dxa"/>
            <w:shd w:val="clear" w:color="auto" w:fill="auto"/>
            <w:noWrap/>
            <w:vAlign w:val="bottom"/>
            <w:hideMark/>
          </w:tcPr>
          <w:p w14:paraId="3000A2B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5281</w:t>
            </w:r>
          </w:p>
        </w:tc>
        <w:tc>
          <w:tcPr>
            <w:tcW w:w="960" w:type="dxa"/>
            <w:shd w:val="clear" w:color="auto" w:fill="auto"/>
            <w:noWrap/>
            <w:vAlign w:val="bottom"/>
            <w:hideMark/>
          </w:tcPr>
          <w:p w14:paraId="236FFFC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29600</w:t>
            </w:r>
          </w:p>
        </w:tc>
      </w:tr>
      <w:tr w:rsidR="00FF3D36" w:rsidRPr="00482C4E" w14:paraId="1CB42434" w14:textId="77777777" w:rsidTr="002C326A">
        <w:trPr>
          <w:trHeight w:val="300"/>
        </w:trPr>
        <w:tc>
          <w:tcPr>
            <w:tcW w:w="960" w:type="dxa"/>
            <w:vMerge/>
            <w:tcBorders>
              <w:left w:val="nil"/>
            </w:tcBorders>
          </w:tcPr>
          <w:p w14:paraId="7254ED36"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3F1D29D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w:t>
            </w:r>
          </w:p>
        </w:tc>
        <w:tc>
          <w:tcPr>
            <w:tcW w:w="960" w:type="dxa"/>
            <w:shd w:val="clear" w:color="auto" w:fill="auto"/>
            <w:noWrap/>
            <w:vAlign w:val="bottom"/>
            <w:hideMark/>
          </w:tcPr>
          <w:p w14:paraId="5CDB662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67EA33A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1ECCF0A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6680</w:t>
            </w:r>
          </w:p>
        </w:tc>
        <w:tc>
          <w:tcPr>
            <w:tcW w:w="960" w:type="dxa"/>
            <w:shd w:val="clear" w:color="auto" w:fill="auto"/>
            <w:noWrap/>
            <w:vAlign w:val="bottom"/>
            <w:hideMark/>
          </w:tcPr>
          <w:p w14:paraId="37380B3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29600</w:t>
            </w:r>
          </w:p>
        </w:tc>
        <w:tc>
          <w:tcPr>
            <w:tcW w:w="960" w:type="dxa"/>
            <w:shd w:val="clear" w:color="auto" w:fill="auto"/>
            <w:noWrap/>
            <w:vAlign w:val="bottom"/>
            <w:hideMark/>
          </w:tcPr>
          <w:p w14:paraId="7C13BFD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5369</w:t>
            </w:r>
          </w:p>
        </w:tc>
      </w:tr>
      <w:tr w:rsidR="00FF3D36" w:rsidRPr="00482C4E" w14:paraId="0A9C7398" w14:textId="77777777" w:rsidTr="002C326A">
        <w:trPr>
          <w:trHeight w:val="300"/>
        </w:trPr>
        <w:tc>
          <w:tcPr>
            <w:tcW w:w="960" w:type="dxa"/>
            <w:vMerge/>
            <w:tcBorders>
              <w:left w:val="nil"/>
            </w:tcBorders>
          </w:tcPr>
          <w:p w14:paraId="45DDAB3E"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63FF46E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w:t>
            </w:r>
          </w:p>
        </w:tc>
        <w:tc>
          <w:tcPr>
            <w:tcW w:w="960" w:type="dxa"/>
            <w:shd w:val="clear" w:color="auto" w:fill="auto"/>
            <w:noWrap/>
            <w:vAlign w:val="bottom"/>
            <w:hideMark/>
          </w:tcPr>
          <w:p w14:paraId="534F326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204C8AC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3373EDF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2813</w:t>
            </w:r>
          </w:p>
        </w:tc>
        <w:tc>
          <w:tcPr>
            <w:tcW w:w="960" w:type="dxa"/>
            <w:shd w:val="clear" w:color="auto" w:fill="auto"/>
            <w:noWrap/>
            <w:vAlign w:val="bottom"/>
            <w:hideMark/>
          </w:tcPr>
          <w:p w14:paraId="017C42F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5369</w:t>
            </w:r>
          </w:p>
        </w:tc>
        <w:tc>
          <w:tcPr>
            <w:tcW w:w="960" w:type="dxa"/>
            <w:shd w:val="clear" w:color="auto" w:fill="auto"/>
            <w:noWrap/>
            <w:vAlign w:val="bottom"/>
            <w:hideMark/>
          </w:tcPr>
          <w:p w14:paraId="1721E6B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0401</w:t>
            </w:r>
          </w:p>
        </w:tc>
      </w:tr>
      <w:tr w:rsidR="00FF3D36" w:rsidRPr="00482C4E" w14:paraId="150F3A62" w14:textId="77777777" w:rsidTr="002C326A">
        <w:trPr>
          <w:trHeight w:val="300"/>
        </w:trPr>
        <w:tc>
          <w:tcPr>
            <w:tcW w:w="960" w:type="dxa"/>
            <w:vMerge/>
            <w:tcBorders>
              <w:left w:val="nil"/>
            </w:tcBorders>
          </w:tcPr>
          <w:p w14:paraId="2F0B31EC"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5B87068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w:t>
            </w:r>
          </w:p>
        </w:tc>
        <w:tc>
          <w:tcPr>
            <w:tcW w:w="960" w:type="dxa"/>
            <w:shd w:val="clear" w:color="auto" w:fill="auto"/>
            <w:noWrap/>
            <w:vAlign w:val="bottom"/>
            <w:hideMark/>
          </w:tcPr>
          <w:p w14:paraId="661379A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142EA16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5BF3E7C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2260</w:t>
            </w:r>
          </w:p>
        </w:tc>
        <w:tc>
          <w:tcPr>
            <w:tcW w:w="960" w:type="dxa"/>
            <w:shd w:val="clear" w:color="auto" w:fill="auto"/>
            <w:noWrap/>
            <w:vAlign w:val="bottom"/>
            <w:hideMark/>
          </w:tcPr>
          <w:p w14:paraId="370FAFE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0401</w:t>
            </w:r>
          </w:p>
        </w:tc>
        <w:tc>
          <w:tcPr>
            <w:tcW w:w="960" w:type="dxa"/>
            <w:shd w:val="clear" w:color="auto" w:fill="auto"/>
            <w:noWrap/>
            <w:vAlign w:val="bottom"/>
            <w:hideMark/>
          </w:tcPr>
          <w:p w14:paraId="6FDD3A3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600</w:t>
            </w:r>
          </w:p>
        </w:tc>
      </w:tr>
      <w:tr w:rsidR="00FF3D36" w:rsidRPr="00482C4E" w14:paraId="66580CB4" w14:textId="77777777" w:rsidTr="002C326A">
        <w:trPr>
          <w:trHeight w:val="300"/>
        </w:trPr>
        <w:tc>
          <w:tcPr>
            <w:tcW w:w="960" w:type="dxa"/>
            <w:vMerge/>
            <w:tcBorders>
              <w:left w:val="nil"/>
            </w:tcBorders>
          </w:tcPr>
          <w:p w14:paraId="043F7262"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1113D69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w:t>
            </w:r>
          </w:p>
        </w:tc>
        <w:tc>
          <w:tcPr>
            <w:tcW w:w="960" w:type="dxa"/>
            <w:shd w:val="clear" w:color="auto" w:fill="auto"/>
            <w:noWrap/>
            <w:vAlign w:val="bottom"/>
            <w:hideMark/>
          </w:tcPr>
          <w:p w14:paraId="411C598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77A2DDB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3E1FA6B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4240</w:t>
            </w:r>
          </w:p>
        </w:tc>
        <w:tc>
          <w:tcPr>
            <w:tcW w:w="960" w:type="dxa"/>
            <w:shd w:val="clear" w:color="auto" w:fill="auto"/>
            <w:noWrap/>
            <w:vAlign w:val="bottom"/>
            <w:hideMark/>
          </w:tcPr>
          <w:p w14:paraId="5F4C9FF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600</w:t>
            </w:r>
          </w:p>
        </w:tc>
        <w:tc>
          <w:tcPr>
            <w:tcW w:w="960" w:type="dxa"/>
            <w:shd w:val="clear" w:color="auto" w:fill="auto"/>
            <w:noWrap/>
            <w:vAlign w:val="bottom"/>
            <w:hideMark/>
          </w:tcPr>
          <w:p w14:paraId="19A1918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4976</w:t>
            </w:r>
          </w:p>
        </w:tc>
      </w:tr>
      <w:tr w:rsidR="00FF3D36" w:rsidRPr="00482C4E" w14:paraId="5ADF309C" w14:textId="77777777" w:rsidTr="002C326A">
        <w:trPr>
          <w:trHeight w:val="300"/>
        </w:trPr>
        <w:tc>
          <w:tcPr>
            <w:tcW w:w="960" w:type="dxa"/>
            <w:vMerge/>
            <w:tcBorders>
              <w:left w:val="nil"/>
            </w:tcBorders>
          </w:tcPr>
          <w:p w14:paraId="5AEC457B"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353275B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6BDA0AB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26DA4BF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1</w:t>
            </w:r>
          </w:p>
        </w:tc>
        <w:tc>
          <w:tcPr>
            <w:tcW w:w="960" w:type="dxa"/>
            <w:shd w:val="clear" w:color="auto" w:fill="auto"/>
            <w:noWrap/>
            <w:vAlign w:val="bottom"/>
            <w:hideMark/>
          </w:tcPr>
          <w:p w14:paraId="1FA1778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0764</w:t>
            </w:r>
          </w:p>
        </w:tc>
        <w:tc>
          <w:tcPr>
            <w:tcW w:w="960" w:type="dxa"/>
            <w:shd w:val="clear" w:color="auto" w:fill="auto"/>
            <w:noWrap/>
            <w:vAlign w:val="bottom"/>
            <w:hideMark/>
          </w:tcPr>
          <w:p w14:paraId="107381B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4976</w:t>
            </w:r>
          </w:p>
        </w:tc>
        <w:tc>
          <w:tcPr>
            <w:tcW w:w="960" w:type="dxa"/>
            <w:shd w:val="clear" w:color="auto" w:fill="auto"/>
            <w:noWrap/>
            <w:vAlign w:val="bottom"/>
            <w:hideMark/>
          </w:tcPr>
          <w:p w14:paraId="3A43ECC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6721</w:t>
            </w:r>
          </w:p>
        </w:tc>
      </w:tr>
      <w:tr w:rsidR="00FF3D36" w:rsidRPr="00482C4E" w14:paraId="6154C9B0" w14:textId="77777777" w:rsidTr="002C326A">
        <w:trPr>
          <w:trHeight w:val="300"/>
        </w:trPr>
        <w:tc>
          <w:tcPr>
            <w:tcW w:w="960" w:type="dxa"/>
            <w:vAlign w:val="center"/>
          </w:tcPr>
          <w:p w14:paraId="3F58B1DB" w14:textId="77777777" w:rsidR="00FF3D36" w:rsidRPr="00482C4E" w:rsidRDefault="00FF3D36" w:rsidP="002C326A">
            <w:pPr>
              <w:spacing w:line="240" w:lineRule="auto"/>
              <w:ind w:firstLine="0"/>
              <w:jc w:val="center"/>
              <w:rPr>
                <w:rFonts w:eastAsia="Times New Roman" w:cs="Times New Roman"/>
                <w:color w:val="000000"/>
                <w:szCs w:val="24"/>
              </w:rPr>
            </w:pPr>
            <w:r>
              <w:rPr>
                <w:rFonts w:eastAsia="Times New Roman" w:cs="Times New Roman"/>
                <w:color w:val="000000"/>
                <w:szCs w:val="24"/>
              </w:rPr>
              <w:t>Total</w:t>
            </w:r>
          </w:p>
        </w:tc>
        <w:tc>
          <w:tcPr>
            <w:tcW w:w="960" w:type="dxa"/>
            <w:shd w:val="clear" w:color="auto" w:fill="auto"/>
            <w:noWrap/>
            <w:vAlign w:val="bottom"/>
            <w:hideMark/>
          </w:tcPr>
          <w:p w14:paraId="48ABE89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0606AE0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10</w:t>
            </w:r>
          </w:p>
        </w:tc>
        <w:tc>
          <w:tcPr>
            <w:tcW w:w="960" w:type="dxa"/>
            <w:shd w:val="clear" w:color="auto" w:fill="auto"/>
            <w:noWrap/>
            <w:vAlign w:val="bottom"/>
            <w:hideMark/>
          </w:tcPr>
          <w:p w14:paraId="494E9C0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81</w:t>
            </w:r>
          </w:p>
        </w:tc>
        <w:tc>
          <w:tcPr>
            <w:tcW w:w="960" w:type="dxa"/>
            <w:shd w:val="clear" w:color="auto" w:fill="auto"/>
            <w:noWrap/>
            <w:vAlign w:val="bottom"/>
            <w:hideMark/>
          </w:tcPr>
          <w:p w14:paraId="67C4AAC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19473</w:t>
            </w:r>
          </w:p>
        </w:tc>
        <w:tc>
          <w:tcPr>
            <w:tcW w:w="960" w:type="dxa"/>
            <w:shd w:val="clear" w:color="auto" w:fill="auto"/>
            <w:noWrap/>
            <w:vAlign w:val="bottom"/>
            <w:hideMark/>
          </w:tcPr>
          <w:p w14:paraId="7ED9A11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1028</w:t>
            </w:r>
          </w:p>
        </w:tc>
        <w:tc>
          <w:tcPr>
            <w:tcW w:w="960" w:type="dxa"/>
            <w:shd w:val="clear" w:color="auto" w:fill="auto"/>
            <w:noWrap/>
            <w:vAlign w:val="bottom"/>
            <w:hideMark/>
          </w:tcPr>
          <w:p w14:paraId="7E06AE2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10149</w:t>
            </w:r>
          </w:p>
        </w:tc>
      </w:tr>
    </w:tbl>
    <w:p w14:paraId="0CCA60F3" w14:textId="77777777" w:rsidR="00FF3D36" w:rsidRDefault="00FF3D36" w:rsidP="00FF3D36"/>
    <w:p w14:paraId="4AF5EEFE" w14:textId="77777777" w:rsidR="00FF3D36" w:rsidRDefault="00FF3D36" w:rsidP="00DD412C">
      <w:pPr>
        <w:pStyle w:val="422"/>
      </w:pPr>
      <w:r>
        <w:t>Tahap selanjutnya yakni proses menghitung nilai konstanta (a)</w:t>
      </w:r>
    </w:p>
    <w:p w14:paraId="57DE6043" w14:textId="77777777" w:rsidR="00FF3D36" w:rsidRDefault="00FF3D36" w:rsidP="00FF3D36">
      <w:r>
        <w:t xml:space="preserve">Nilai konstanta dapat diperoleh dengan menggunakan rumus </w:t>
      </w:r>
    </w:p>
    <w:p w14:paraId="091FC9F4" w14:textId="77777777" w:rsidR="00FF3D36" w:rsidRPr="00337E9E" w:rsidRDefault="00FF3D36" w:rsidP="00FF3D36">
      <w:pPr>
        <w:rPr>
          <w:rFonts w:eastAsiaTheme="minorEastAsia"/>
        </w:rPr>
      </w:pPr>
      <m:oMathPara>
        <m:oMathParaPr>
          <m:jc m:val="left"/>
        </m:oMathParaPr>
        <m:oMath>
          <m:r>
            <w:rPr>
              <w:rFonts w:ascii="Cambria Math" w:hAnsi="Cambria Math"/>
            </w:rPr>
            <m:t>a=</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y)</m:t>
                      </m:r>
                    </m:e>
                  </m:nary>
                </m:e>
              </m:nary>
            </m:num>
            <m:den>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e>
                    <m:sup>
                      <m:r>
                        <w:rPr>
                          <w:rFonts w:ascii="Cambria Math" w:hAnsi="Cambria Math"/>
                        </w:rPr>
                        <m:t>2</m:t>
                      </m:r>
                    </m:sup>
                  </m:sSup>
                </m:e>
              </m:nary>
            </m:den>
          </m:f>
        </m:oMath>
      </m:oMathPara>
    </w:p>
    <w:p w14:paraId="2393406D" w14:textId="77777777" w:rsidR="00FF3D36" w:rsidRPr="00E81A12" w:rsidRDefault="00FF3D36" w:rsidP="00FF3D36">
      <w:pPr>
        <w:rPr>
          <w:rFonts w:eastAsiaTheme="minorEastAsia"/>
        </w:rPr>
      </w:pPr>
      <m:oMathPara>
        <m:oMathParaPr>
          <m:jc m:val="left"/>
        </m:oMathParaPr>
        <m:oMath>
          <m:r>
            <w:rPr>
              <w:rFonts w:ascii="Cambria Math" w:hAnsi="Cambria Math"/>
            </w:rPr>
            <m:t>a=</m:t>
          </m:r>
          <m:f>
            <m:fPr>
              <m:ctrlPr>
                <w:rPr>
                  <w:rFonts w:ascii="Cambria Math" w:hAnsi="Cambria Math"/>
                  <w:i/>
                </w:rPr>
              </m:ctrlPr>
            </m:fPr>
            <m:num>
              <m:r>
                <w:rPr>
                  <w:rFonts w:ascii="Cambria Math" w:hAnsi="Cambria Math"/>
                </w:rPr>
                <m:t>2681</m:t>
              </m:r>
              <m:d>
                <m:dPr>
                  <m:ctrlPr>
                    <w:rPr>
                      <w:rFonts w:ascii="Cambria Math" w:hAnsi="Cambria Math"/>
                      <w:i/>
                    </w:rPr>
                  </m:ctrlPr>
                </m:dPr>
                <m:e>
                  <m:r>
                    <w:rPr>
                      <w:rFonts w:ascii="Cambria Math" w:hAnsi="Cambria Math"/>
                    </w:rPr>
                    <m:t>671028</m:t>
                  </m:r>
                </m:e>
              </m:d>
              <m:r>
                <w:rPr>
                  <w:rFonts w:ascii="Cambria Math" w:hAnsi="Cambria Math"/>
                </w:rPr>
                <m:t>-(2610)(619473)</m:t>
              </m:r>
            </m:num>
            <m:den>
              <m:r>
                <w:rPr>
                  <w:rFonts w:ascii="Cambria Math" w:hAnsi="Cambria Math"/>
                </w:rPr>
                <m:t>11</m:t>
              </m:r>
              <m:d>
                <m:dPr>
                  <m:ctrlPr>
                    <w:rPr>
                      <w:rFonts w:ascii="Cambria Math" w:hAnsi="Cambria Math"/>
                      <w:i/>
                    </w:rPr>
                  </m:ctrlPr>
                </m:dPr>
                <m:e>
                  <m:r>
                    <w:rPr>
                      <w:rFonts w:ascii="Cambria Math" w:hAnsi="Cambria Math"/>
                    </w:rPr>
                    <m:t>671028</m:t>
                  </m:r>
                </m:e>
              </m:d>
              <m:r>
                <w:rPr>
                  <w:rFonts w:ascii="Cambria Math" w:hAnsi="Cambria Math"/>
                </w:rPr>
                <m:t>-</m:t>
              </m:r>
              <m:sSup>
                <m:sSupPr>
                  <m:ctrlPr>
                    <w:rPr>
                      <w:rFonts w:ascii="Cambria Math" w:hAnsi="Cambria Math"/>
                      <w:i/>
                    </w:rPr>
                  </m:ctrlPr>
                </m:sSupPr>
                <m:e>
                  <m:r>
                    <w:rPr>
                      <w:rFonts w:ascii="Cambria Math" w:hAnsi="Cambria Math"/>
                    </w:rPr>
                    <m:t>2610</m:t>
                  </m:r>
                </m:e>
                <m:sup>
                  <m:r>
                    <w:rPr>
                      <w:rFonts w:ascii="Cambria Math" w:hAnsi="Cambria Math"/>
                    </w:rPr>
                    <m:t>2</m:t>
                  </m:r>
                </m:sup>
              </m:sSup>
            </m:den>
          </m:f>
        </m:oMath>
      </m:oMathPara>
    </w:p>
    <w:p w14:paraId="631B6492" w14:textId="77777777" w:rsidR="00FF3D36" w:rsidRPr="00337E9E" w:rsidRDefault="00FF3D36" w:rsidP="00FF3D36">
      <w:pPr>
        <w:rPr>
          <w:rFonts w:eastAsiaTheme="minorEastAsia"/>
        </w:rPr>
      </w:pPr>
      <m:oMathPara>
        <m:oMathParaPr>
          <m:jc m:val="left"/>
        </m:oMathParaPr>
        <m:oMath>
          <m:r>
            <w:rPr>
              <w:rFonts w:ascii="Cambria Math" w:hAnsi="Cambria Math"/>
            </w:rPr>
            <m:t>a=320.097</m:t>
          </m:r>
        </m:oMath>
      </m:oMathPara>
    </w:p>
    <w:p w14:paraId="2CEE201D" w14:textId="77777777" w:rsidR="00FF3D36" w:rsidRDefault="00FF3D36" w:rsidP="00FF3D36"/>
    <w:p w14:paraId="4652C1AA" w14:textId="77777777" w:rsidR="00FF3D36" w:rsidRDefault="00FF3D36" w:rsidP="00DD412C">
      <w:pPr>
        <w:pStyle w:val="422"/>
      </w:pPr>
      <w:r>
        <w:t>Menghitung nilai koefisien (b)</w:t>
      </w:r>
    </w:p>
    <w:p w14:paraId="6FDC7B62" w14:textId="77777777" w:rsidR="00FF3D36" w:rsidRDefault="00FF3D36" w:rsidP="00FF3D36">
      <w:r>
        <w:t xml:space="preserve">Nilai koefisien dapat di peroleh </w:t>
      </w:r>
      <w:proofErr w:type="gramStart"/>
      <w:r>
        <w:t>dengan :</w:t>
      </w:r>
      <w:proofErr w:type="gramEnd"/>
    </w:p>
    <w:p w14:paraId="78765CA1" w14:textId="77777777" w:rsidR="00FF3D36" w:rsidRPr="00337E9E" w:rsidRDefault="00FF3D36" w:rsidP="00FF3D36">
      <w:pPr>
        <w:rPr>
          <w:rFonts w:eastAsiaTheme="minorEastAsia"/>
        </w:rPr>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um>
            <m:den>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e>
                    <m:sup>
                      <m:r>
                        <w:rPr>
                          <w:rFonts w:ascii="Cambria Math" w:hAnsi="Cambria Math"/>
                        </w:rPr>
                        <m:t>2</m:t>
                      </m:r>
                    </m:sup>
                  </m:sSup>
                </m:e>
              </m:nary>
            </m:den>
          </m:f>
        </m:oMath>
      </m:oMathPara>
    </w:p>
    <w:p w14:paraId="6FCC7A68" w14:textId="77777777" w:rsidR="00FF3D36" w:rsidRPr="00E81A12" w:rsidRDefault="00FF3D36" w:rsidP="00FF3D36">
      <w:pPr>
        <w:rPr>
          <w:rFonts w:eastAsiaTheme="minorEastAsia"/>
        </w:rPr>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11</m:t>
              </m:r>
              <m:d>
                <m:dPr>
                  <m:ctrlPr>
                    <w:rPr>
                      <w:rFonts w:ascii="Cambria Math" w:hAnsi="Cambria Math"/>
                      <w:i/>
                    </w:rPr>
                  </m:ctrlPr>
                </m:dPr>
                <m:e>
                  <m:r>
                    <w:rPr>
                      <w:rFonts w:ascii="Cambria Math" w:hAnsi="Cambria Math"/>
                    </w:rPr>
                    <m:t>619473</m:t>
                  </m:r>
                </m:e>
              </m:d>
              <m:r>
                <w:rPr>
                  <w:rFonts w:ascii="Cambria Math" w:hAnsi="Cambria Math"/>
                </w:rPr>
                <m:t>-(2610)(2681)</m:t>
              </m:r>
            </m:num>
            <m:den>
              <m:r>
                <w:rPr>
                  <w:rFonts w:ascii="Cambria Math" w:hAnsi="Cambria Math"/>
                </w:rPr>
                <m:t>11</m:t>
              </m:r>
              <m:d>
                <m:dPr>
                  <m:ctrlPr>
                    <w:rPr>
                      <w:rFonts w:ascii="Cambria Math" w:hAnsi="Cambria Math"/>
                      <w:i/>
                    </w:rPr>
                  </m:ctrlPr>
                </m:dPr>
                <m:e>
                  <m:r>
                    <w:rPr>
                      <w:rFonts w:ascii="Cambria Math" w:hAnsi="Cambria Math"/>
                    </w:rPr>
                    <m:t>671028</m:t>
                  </m:r>
                </m:e>
              </m:d>
              <m:r>
                <w:rPr>
                  <w:rFonts w:ascii="Cambria Math" w:hAnsi="Cambria Math"/>
                </w:rPr>
                <m:t>-</m:t>
              </m:r>
              <m:sSup>
                <m:sSupPr>
                  <m:ctrlPr>
                    <w:rPr>
                      <w:rFonts w:ascii="Cambria Math" w:hAnsi="Cambria Math"/>
                      <w:i/>
                    </w:rPr>
                  </m:ctrlPr>
                </m:sSupPr>
                <m:e>
                  <m:r>
                    <w:rPr>
                      <w:rFonts w:ascii="Cambria Math" w:hAnsi="Cambria Math"/>
                    </w:rPr>
                    <m:t>2610</m:t>
                  </m:r>
                </m:e>
                <m:sup>
                  <m:r>
                    <w:rPr>
                      <w:rFonts w:ascii="Cambria Math" w:hAnsi="Cambria Math"/>
                    </w:rPr>
                    <m:t>2</m:t>
                  </m:r>
                </m:sup>
              </m:sSup>
            </m:den>
          </m:f>
        </m:oMath>
      </m:oMathPara>
    </w:p>
    <w:p w14:paraId="1280D39B" w14:textId="77777777" w:rsidR="00FF3D36" w:rsidRPr="00337E9E" w:rsidRDefault="00FF3D36" w:rsidP="00FF3D36">
      <w:pPr>
        <w:rPr>
          <w:rFonts w:eastAsiaTheme="minorEastAsia"/>
        </w:rPr>
      </w:pPr>
      <m:oMathPara>
        <m:oMathParaPr>
          <m:jc m:val="left"/>
        </m:oMathParaPr>
        <m:oMath>
          <m:r>
            <w:rPr>
              <w:rFonts w:ascii="Cambria Math" w:hAnsi="Cambria Math"/>
            </w:rPr>
            <m:t>b=-0.322</m:t>
          </m:r>
        </m:oMath>
      </m:oMathPara>
    </w:p>
    <w:p w14:paraId="7342A378" w14:textId="77777777" w:rsidR="00FF3D36" w:rsidRDefault="00FF3D36" w:rsidP="00FF3D36"/>
    <w:p w14:paraId="5E861B58" w14:textId="77777777" w:rsidR="00FF3D36" w:rsidRDefault="00FF3D36" w:rsidP="00DD412C">
      <w:pPr>
        <w:pStyle w:val="422"/>
      </w:pPr>
      <w:r>
        <w:lastRenderedPageBreak/>
        <w:t>Setalah proses perhitungan nilai konstanta dan koefisien telah selesai, maka selanjutnya adalah menghitung nilai prediksi atau peramalan</w:t>
      </w:r>
    </w:p>
    <w:p w14:paraId="59D3D669" w14:textId="77777777" w:rsidR="00FF3D36" w:rsidRDefault="00FF3D36" w:rsidP="00FF3D36">
      <w:r>
        <w:t xml:space="preserve">Dalam proses perhitungan prediksi, dibutuhkan sebuah nilai variabel penyebab (nilai X). </w:t>
      </w:r>
      <w:proofErr w:type="gramStart"/>
      <w:r>
        <w:t>nilai</w:t>
      </w:r>
      <w:proofErr w:type="gramEnd"/>
      <w:r>
        <w:t xml:space="preserve"> X dapat diperoleh dengan mengambil nilai akhir dari penjualan obat Acarbose 100 Mg yakni 311. Setelah proses penentuan nilai X, tahap selanjutnya melakukan proses perhitungan prediksi dengan menggunakan </w:t>
      </w:r>
      <w:proofErr w:type="gramStart"/>
      <w:r>
        <w:t>persamaan :</w:t>
      </w:r>
      <w:proofErr w:type="gramEnd"/>
      <w:r>
        <w:t>.</w:t>
      </w:r>
    </w:p>
    <w:p w14:paraId="2ED55303" w14:textId="77777777" w:rsidR="00FF3D36" w:rsidRPr="00822EFC" w:rsidRDefault="00FF3D36" w:rsidP="00FF3D36">
      <w:pPr>
        <w:jc w:val="left"/>
        <w:rPr>
          <w:rFonts w:eastAsiaTheme="minorEastAsia"/>
        </w:rPr>
      </w:pPr>
      <m:oMathPara>
        <m:oMathParaPr>
          <m:jc m:val="left"/>
        </m:oMathParaPr>
        <m:oMath>
          <m:r>
            <w:rPr>
              <w:rFonts w:ascii="Cambria Math" w:hAnsi="Cambria Math"/>
            </w:rPr>
            <m:t>prediksi=a+bX</m:t>
          </m:r>
        </m:oMath>
      </m:oMathPara>
    </w:p>
    <w:p w14:paraId="48DE5DE6" w14:textId="77777777" w:rsidR="00FF3D36" w:rsidRPr="00822EFC" w:rsidRDefault="00FF3D36" w:rsidP="00FF3D36">
      <w:pPr>
        <w:jc w:val="left"/>
        <w:rPr>
          <w:rFonts w:eastAsiaTheme="minorEastAsia"/>
        </w:rPr>
      </w:pPr>
      <m:oMathPara>
        <m:oMathParaPr>
          <m:jc m:val="left"/>
        </m:oMathParaPr>
        <m:oMath>
          <m:r>
            <w:rPr>
              <w:rFonts w:ascii="Cambria Math" w:hAnsi="Cambria Math"/>
            </w:rPr>
            <m:t>prediksi=320.097+(-0.322)(311)</m:t>
          </m:r>
        </m:oMath>
      </m:oMathPara>
    </w:p>
    <w:p w14:paraId="15C52928" w14:textId="77777777" w:rsidR="00FF3D36" w:rsidRPr="00822EFC" w:rsidRDefault="00FF3D36" w:rsidP="00FF3D36">
      <w:pPr>
        <w:jc w:val="left"/>
      </w:pPr>
      <m:oMathPara>
        <m:oMathParaPr>
          <m:jc m:val="left"/>
        </m:oMathParaPr>
        <m:oMath>
          <m:r>
            <w:rPr>
              <w:rFonts w:ascii="Cambria Math" w:hAnsi="Cambria Math"/>
            </w:rPr>
            <m:t>prediksi=219.9</m:t>
          </m:r>
        </m:oMath>
      </m:oMathPara>
    </w:p>
    <w:p w14:paraId="47C8ACE3" w14:textId="77777777" w:rsidR="00FF3D36" w:rsidRDefault="00FF3D36" w:rsidP="00FF3D36">
      <w:pPr>
        <w:ind w:firstLine="0"/>
      </w:pPr>
      <w:r>
        <w:t xml:space="preserve"> </w:t>
      </w:r>
    </w:p>
    <w:p w14:paraId="789D53A2" w14:textId="77777777" w:rsidR="00FF3D36" w:rsidRDefault="00FF3D36" w:rsidP="00DD412C">
      <w:pPr>
        <w:pStyle w:val="422"/>
      </w:pPr>
      <w:r>
        <w:t>Evalueasi</w:t>
      </w:r>
    </w:p>
    <w:p w14:paraId="613C4BED" w14:textId="051CA6CC" w:rsidR="00020DCF" w:rsidRPr="0023588D" w:rsidRDefault="0023588D" w:rsidP="0023588D">
      <w:r>
        <w:t>Proses perhitungan evaluasi pada model algoritma yang diterapkan dalam sistem, dapat dilihat pada tabel dibawah ini:</w:t>
      </w:r>
    </w:p>
    <w:p w14:paraId="6C6534EC" w14:textId="61572A55" w:rsidR="002846D5" w:rsidRDefault="002846D5" w:rsidP="002846D5">
      <w:pPr>
        <w:pStyle w:val="ct"/>
      </w:pPr>
      <w:r>
        <w:t xml:space="preserve">Tabel </w:t>
      </w:r>
      <w:bookmarkStart w:id="138" w:name="tabel_pe"/>
      <w:r>
        <w:t>4.</w:t>
      </w:r>
      <w:fldSimple w:instr=" SEQ Tabel_4. \* ARABIC ">
        <w:r w:rsidR="00AE4B84">
          <w:rPr>
            <w:noProof/>
          </w:rPr>
          <w:t>4</w:t>
        </w:r>
      </w:fldSimple>
      <w:r>
        <w:t xml:space="preserve"> </w:t>
      </w:r>
      <w:bookmarkEnd w:id="138"/>
      <w:r>
        <w:t>perhitungan nilai 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256"/>
        <w:gridCol w:w="741"/>
        <w:gridCol w:w="554"/>
        <w:gridCol w:w="941"/>
        <w:gridCol w:w="821"/>
        <w:gridCol w:w="1053"/>
        <w:gridCol w:w="1169"/>
        <w:gridCol w:w="830"/>
      </w:tblGrid>
      <w:tr w:rsidR="00671351" w:rsidRPr="00B31721" w14:paraId="4BA7778B" w14:textId="5C7CD457" w:rsidTr="000213E4">
        <w:trPr>
          <w:trHeight w:val="300"/>
        </w:trPr>
        <w:tc>
          <w:tcPr>
            <w:tcW w:w="0" w:type="auto"/>
          </w:tcPr>
          <w:p w14:paraId="54782C8F" w14:textId="77777777" w:rsidR="000213E4" w:rsidRPr="00B31721" w:rsidRDefault="000213E4" w:rsidP="00E22B45">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7EE5A993" w14:textId="6D483C79"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Data Aktual (A)</w:t>
            </w:r>
          </w:p>
        </w:tc>
        <w:tc>
          <w:tcPr>
            <w:tcW w:w="0" w:type="auto"/>
            <w:vAlign w:val="bottom"/>
          </w:tcPr>
          <w:p w14:paraId="6B0C2CB8" w14:textId="4E0D6806"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Data Prediksi (F)</w:t>
            </w:r>
          </w:p>
        </w:tc>
        <w:tc>
          <w:tcPr>
            <w:tcW w:w="0" w:type="auto"/>
          </w:tcPr>
          <w:p w14:paraId="4C72E476" w14:textId="77777777"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 xml:space="preserve">Error </w:t>
            </w:r>
          </w:p>
          <w:p w14:paraId="1AB5B1B8" w14:textId="6EB351D7"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1 = A-F)</w:t>
            </w:r>
          </w:p>
        </w:tc>
        <w:tc>
          <w:tcPr>
            <w:tcW w:w="0" w:type="auto"/>
          </w:tcPr>
          <w:p w14:paraId="368A884A" w14:textId="608B6545"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1</w:t>
            </w:r>
            <w:r w:rsidRPr="00B31721">
              <w:rPr>
                <w:rFonts w:eastAsia="Times New Roman" w:cs="Times New Roman"/>
                <w:color w:val="000000"/>
                <w:sz w:val="16"/>
                <w:szCs w:val="24"/>
                <w:vertAlign w:val="superscript"/>
              </w:rPr>
              <w:t>2</w:t>
            </w:r>
            <w:r w:rsidRPr="00B31721">
              <w:rPr>
                <w:rFonts w:eastAsia="Times New Roman" w:cs="Times New Roman"/>
                <w:color w:val="000000"/>
                <w:sz w:val="16"/>
                <w:szCs w:val="24"/>
              </w:rPr>
              <w:t xml:space="preserve"> </w:t>
            </w:r>
          </w:p>
        </w:tc>
        <w:tc>
          <w:tcPr>
            <w:tcW w:w="0" w:type="auto"/>
          </w:tcPr>
          <w:p w14:paraId="73192133" w14:textId="3B3A92C3"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w:t>
            </w:r>
            <w:r w:rsidRPr="00B31721">
              <w:rPr>
                <w:rFonts w:eastAsia="Times New Roman" w:cs="Times New Roman"/>
                <w:color w:val="000000"/>
                <w:sz w:val="16"/>
                <w:szCs w:val="24"/>
                <w:vertAlign w:val="superscript"/>
              </w:rPr>
              <w:t>2</w:t>
            </w:r>
            <w:r w:rsidRPr="00B31721">
              <w:rPr>
                <w:rFonts w:eastAsia="Times New Roman" w:cs="Times New Roman"/>
                <w:color w:val="000000"/>
                <w:sz w:val="16"/>
                <w:szCs w:val="24"/>
              </w:rPr>
              <w:t xml:space="preserve"> =A-mean</w:t>
            </w:r>
          </w:p>
        </w:tc>
        <w:tc>
          <w:tcPr>
            <w:tcW w:w="444" w:type="dxa"/>
          </w:tcPr>
          <w:p w14:paraId="05525500" w14:textId="58253D6D" w:rsidR="000213E4" w:rsidRPr="00B31721" w:rsidRDefault="000213E4" w:rsidP="00E22B45">
            <w:pPr>
              <w:spacing w:line="240" w:lineRule="auto"/>
              <w:ind w:firstLine="0"/>
              <w:jc w:val="left"/>
              <w:rPr>
                <w:rFonts w:eastAsia="Times New Roman" w:cs="Times New Roman"/>
                <w:color w:val="000000"/>
                <w:sz w:val="16"/>
                <w:szCs w:val="24"/>
              </w:rPr>
            </w:pPr>
            <w:r>
              <w:rPr>
                <w:rFonts w:eastAsia="Times New Roman" w:cs="Times New Roman"/>
                <w:color w:val="000000"/>
                <w:sz w:val="16"/>
                <w:szCs w:val="24"/>
              </w:rPr>
              <w:t>E2</w:t>
            </w:r>
            <w:r w:rsidRPr="000213E4">
              <w:rPr>
                <w:rFonts w:eastAsia="Times New Roman" w:cs="Times New Roman"/>
                <w:color w:val="000000"/>
                <w:sz w:val="16"/>
                <w:szCs w:val="24"/>
                <w:vertAlign w:val="superscript"/>
              </w:rPr>
              <w:t>2</w:t>
            </w:r>
          </w:p>
        </w:tc>
        <w:tc>
          <w:tcPr>
            <w:tcW w:w="1308" w:type="dxa"/>
          </w:tcPr>
          <w:p w14:paraId="1C3F1582" w14:textId="64B4C0B9"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Percentage Error (PE)</w:t>
            </w:r>
          </w:p>
        </w:tc>
        <w:tc>
          <w:tcPr>
            <w:tcW w:w="0" w:type="auto"/>
          </w:tcPr>
          <w:p w14:paraId="3BEAEFFD" w14:textId="01F48306"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Nilai Absolute PE</w:t>
            </w:r>
          </w:p>
        </w:tc>
      </w:tr>
      <w:tr w:rsidR="00671351" w:rsidRPr="00B31721" w14:paraId="749D7A50" w14:textId="3F058358" w:rsidTr="000213E4">
        <w:trPr>
          <w:trHeight w:val="300"/>
        </w:trPr>
        <w:tc>
          <w:tcPr>
            <w:tcW w:w="0" w:type="auto"/>
          </w:tcPr>
          <w:p w14:paraId="6BB4B16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34D89A20" w14:textId="215241D8"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0</w:t>
            </w:r>
          </w:p>
        </w:tc>
        <w:tc>
          <w:tcPr>
            <w:tcW w:w="0" w:type="auto"/>
            <w:vAlign w:val="center"/>
          </w:tcPr>
          <w:p w14:paraId="5AB9FBC4" w14:textId="322EABF6"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43</w:t>
            </w:r>
          </w:p>
        </w:tc>
        <w:tc>
          <w:tcPr>
            <w:tcW w:w="0" w:type="auto"/>
            <w:vAlign w:val="center"/>
          </w:tcPr>
          <w:p w14:paraId="1E9BC0A7" w14:textId="3AC200A5" w:rsidR="000213E4" w:rsidRPr="000213E4" w:rsidRDefault="000213E4" w:rsidP="000213E4">
            <w:pPr>
              <w:spacing w:line="240" w:lineRule="auto"/>
              <w:ind w:firstLine="0"/>
              <w:jc w:val="left"/>
              <w:rPr>
                <w:color w:val="000000"/>
                <w:sz w:val="22"/>
              </w:rPr>
            </w:pPr>
            <w:r w:rsidRPr="000213E4">
              <w:rPr>
                <w:color w:val="000000"/>
                <w:sz w:val="22"/>
              </w:rPr>
              <w:t>-93</w:t>
            </w:r>
          </w:p>
        </w:tc>
        <w:tc>
          <w:tcPr>
            <w:tcW w:w="0" w:type="auto"/>
            <w:vAlign w:val="center"/>
          </w:tcPr>
          <w:p w14:paraId="127C3950" w14:textId="2975EFCE" w:rsidR="000213E4" w:rsidRPr="000213E4" w:rsidRDefault="000213E4" w:rsidP="000213E4">
            <w:pPr>
              <w:spacing w:line="240" w:lineRule="auto"/>
              <w:ind w:firstLine="0"/>
              <w:jc w:val="left"/>
              <w:rPr>
                <w:color w:val="000000"/>
                <w:sz w:val="22"/>
              </w:rPr>
            </w:pPr>
            <w:r w:rsidRPr="000213E4">
              <w:rPr>
                <w:color w:val="000000"/>
                <w:sz w:val="22"/>
              </w:rPr>
              <w:t>8649</w:t>
            </w:r>
          </w:p>
        </w:tc>
        <w:tc>
          <w:tcPr>
            <w:tcW w:w="0" w:type="auto"/>
            <w:vAlign w:val="center"/>
          </w:tcPr>
          <w:p w14:paraId="0D493269" w14:textId="484C2B78" w:rsidR="000213E4" w:rsidRPr="000213E4" w:rsidRDefault="000213E4" w:rsidP="000213E4">
            <w:pPr>
              <w:spacing w:line="240" w:lineRule="auto"/>
              <w:ind w:firstLine="0"/>
              <w:jc w:val="left"/>
              <w:rPr>
                <w:color w:val="000000"/>
                <w:sz w:val="22"/>
              </w:rPr>
            </w:pPr>
            <w:r w:rsidRPr="000213E4">
              <w:rPr>
                <w:color w:val="000000"/>
                <w:sz w:val="22"/>
              </w:rPr>
              <w:t>-93.73</w:t>
            </w:r>
          </w:p>
        </w:tc>
        <w:tc>
          <w:tcPr>
            <w:tcW w:w="444" w:type="dxa"/>
            <w:vAlign w:val="center"/>
          </w:tcPr>
          <w:p w14:paraId="2FE25E74" w14:textId="352F257F" w:rsidR="000213E4" w:rsidRPr="000213E4" w:rsidRDefault="000213E4" w:rsidP="000213E4">
            <w:pPr>
              <w:spacing w:line="240" w:lineRule="auto"/>
              <w:ind w:firstLine="0"/>
              <w:jc w:val="left"/>
              <w:rPr>
                <w:color w:val="000000"/>
                <w:sz w:val="22"/>
              </w:rPr>
            </w:pPr>
            <w:r w:rsidRPr="000213E4">
              <w:rPr>
                <w:color w:val="000000"/>
                <w:sz w:val="22"/>
              </w:rPr>
              <w:t>8785.31</w:t>
            </w:r>
          </w:p>
        </w:tc>
        <w:tc>
          <w:tcPr>
            <w:tcW w:w="1308" w:type="dxa"/>
            <w:vAlign w:val="center"/>
          </w:tcPr>
          <w:p w14:paraId="28F12FD7" w14:textId="429381AB"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62</w:t>
            </w:r>
          </w:p>
        </w:tc>
        <w:tc>
          <w:tcPr>
            <w:tcW w:w="0" w:type="auto"/>
            <w:vAlign w:val="bottom"/>
          </w:tcPr>
          <w:p w14:paraId="518C96EB" w14:textId="6F2ABADA"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62</w:t>
            </w:r>
          </w:p>
        </w:tc>
      </w:tr>
      <w:tr w:rsidR="00671351" w:rsidRPr="00B31721" w14:paraId="6B2CFF34" w14:textId="198687F2" w:rsidTr="000213E4">
        <w:trPr>
          <w:trHeight w:val="300"/>
        </w:trPr>
        <w:tc>
          <w:tcPr>
            <w:tcW w:w="0" w:type="auto"/>
          </w:tcPr>
          <w:p w14:paraId="437C395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3B829EC" w14:textId="0E072752"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36</w:t>
            </w:r>
          </w:p>
        </w:tc>
        <w:tc>
          <w:tcPr>
            <w:tcW w:w="0" w:type="auto"/>
            <w:vAlign w:val="center"/>
          </w:tcPr>
          <w:p w14:paraId="0CA36602" w14:textId="493ACE94"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72</w:t>
            </w:r>
          </w:p>
        </w:tc>
        <w:tc>
          <w:tcPr>
            <w:tcW w:w="0" w:type="auto"/>
            <w:vAlign w:val="center"/>
          </w:tcPr>
          <w:p w14:paraId="59358F0A" w14:textId="3F9F7AE8" w:rsidR="000213E4" w:rsidRPr="000213E4" w:rsidRDefault="000213E4" w:rsidP="000213E4">
            <w:pPr>
              <w:spacing w:line="240" w:lineRule="auto"/>
              <w:ind w:firstLine="0"/>
              <w:jc w:val="left"/>
              <w:rPr>
                <w:color w:val="000000"/>
                <w:sz w:val="22"/>
              </w:rPr>
            </w:pPr>
            <w:r w:rsidRPr="000213E4">
              <w:rPr>
                <w:color w:val="000000"/>
                <w:sz w:val="22"/>
              </w:rPr>
              <w:t>-36</w:t>
            </w:r>
          </w:p>
        </w:tc>
        <w:tc>
          <w:tcPr>
            <w:tcW w:w="0" w:type="auto"/>
            <w:vAlign w:val="center"/>
          </w:tcPr>
          <w:p w14:paraId="5E10AE37" w14:textId="2C7D74E6" w:rsidR="000213E4" w:rsidRPr="000213E4" w:rsidRDefault="000213E4" w:rsidP="000213E4">
            <w:pPr>
              <w:spacing w:line="240" w:lineRule="auto"/>
              <w:ind w:firstLine="0"/>
              <w:jc w:val="left"/>
              <w:rPr>
                <w:color w:val="000000"/>
                <w:sz w:val="22"/>
              </w:rPr>
            </w:pPr>
            <w:r w:rsidRPr="000213E4">
              <w:rPr>
                <w:color w:val="000000"/>
                <w:sz w:val="22"/>
              </w:rPr>
              <w:t>1296</w:t>
            </w:r>
          </w:p>
        </w:tc>
        <w:tc>
          <w:tcPr>
            <w:tcW w:w="0" w:type="auto"/>
            <w:vAlign w:val="center"/>
          </w:tcPr>
          <w:p w14:paraId="7443CFB2" w14:textId="2D2C8166" w:rsidR="000213E4" w:rsidRPr="000213E4" w:rsidRDefault="000213E4" w:rsidP="000213E4">
            <w:pPr>
              <w:spacing w:line="240" w:lineRule="auto"/>
              <w:ind w:firstLine="0"/>
              <w:jc w:val="left"/>
              <w:rPr>
                <w:color w:val="000000"/>
                <w:sz w:val="22"/>
              </w:rPr>
            </w:pPr>
            <w:r w:rsidRPr="000213E4">
              <w:rPr>
                <w:color w:val="000000"/>
                <w:sz w:val="22"/>
              </w:rPr>
              <w:t>-7.73</w:t>
            </w:r>
          </w:p>
        </w:tc>
        <w:tc>
          <w:tcPr>
            <w:tcW w:w="444" w:type="dxa"/>
            <w:vAlign w:val="center"/>
          </w:tcPr>
          <w:p w14:paraId="4BC9CF17" w14:textId="6CBE4D5B" w:rsidR="000213E4" w:rsidRPr="000213E4" w:rsidRDefault="000213E4" w:rsidP="000213E4">
            <w:pPr>
              <w:spacing w:line="240" w:lineRule="auto"/>
              <w:ind w:firstLine="0"/>
              <w:jc w:val="left"/>
              <w:rPr>
                <w:color w:val="000000"/>
                <w:sz w:val="22"/>
              </w:rPr>
            </w:pPr>
            <w:r w:rsidRPr="000213E4">
              <w:rPr>
                <w:color w:val="000000"/>
                <w:sz w:val="22"/>
              </w:rPr>
              <w:t>59.75</w:t>
            </w:r>
          </w:p>
        </w:tc>
        <w:tc>
          <w:tcPr>
            <w:tcW w:w="1308" w:type="dxa"/>
            <w:vAlign w:val="center"/>
          </w:tcPr>
          <w:p w14:paraId="6C64606B" w14:textId="1A4E601C"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5.254</w:t>
            </w:r>
          </w:p>
        </w:tc>
        <w:tc>
          <w:tcPr>
            <w:tcW w:w="0" w:type="auto"/>
            <w:vAlign w:val="bottom"/>
          </w:tcPr>
          <w:p w14:paraId="591A08D5" w14:textId="587B0BD6"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5.25</w:t>
            </w:r>
          </w:p>
        </w:tc>
      </w:tr>
      <w:tr w:rsidR="00671351" w:rsidRPr="00B31721" w14:paraId="27089734" w14:textId="56D1BCE0" w:rsidTr="000213E4">
        <w:trPr>
          <w:trHeight w:val="300"/>
        </w:trPr>
        <w:tc>
          <w:tcPr>
            <w:tcW w:w="0" w:type="auto"/>
          </w:tcPr>
          <w:p w14:paraId="117CAD57"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4F23AF4A" w14:textId="0FB0ECE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3</w:t>
            </w:r>
          </w:p>
        </w:tc>
        <w:tc>
          <w:tcPr>
            <w:tcW w:w="0" w:type="auto"/>
            <w:vAlign w:val="center"/>
          </w:tcPr>
          <w:p w14:paraId="06D981E2" w14:textId="44A23B0F"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44</w:t>
            </w:r>
          </w:p>
        </w:tc>
        <w:tc>
          <w:tcPr>
            <w:tcW w:w="0" w:type="auto"/>
            <w:vAlign w:val="center"/>
          </w:tcPr>
          <w:p w14:paraId="592B389C" w14:textId="643ADC43" w:rsidR="000213E4" w:rsidRPr="000213E4" w:rsidRDefault="000213E4" w:rsidP="000213E4">
            <w:pPr>
              <w:spacing w:line="240" w:lineRule="auto"/>
              <w:ind w:firstLine="0"/>
              <w:jc w:val="left"/>
              <w:rPr>
                <w:color w:val="000000"/>
                <w:sz w:val="22"/>
              </w:rPr>
            </w:pPr>
            <w:r w:rsidRPr="000213E4">
              <w:rPr>
                <w:color w:val="000000"/>
                <w:sz w:val="22"/>
              </w:rPr>
              <w:t>-91</w:t>
            </w:r>
          </w:p>
        </w:tc>
        <w:tc>
          <w:tcPr>
            <w:tcW w:w="0" w:type="auto"/>
            <w:vAlign w:val="center"/>
          </w:tcPr>
          <w:p w14:paraId="15A24B5B" w14:textId="63FA64D5" w:rsidR="000213E4" w:rsidRPr="000213E4" w:rsidRDefault="000213E4" w:rsidP="000213E4">
            <w:pPr>
              <w:spacing w:line="240" w:lineRule="auto"/>
              <w:ind w:firstLine="0"/>
              <w:jc w:val="left"/>
              <w:rPr>
                <w:color w:val="000000"/>
                <w:sz w:val="22"/>
              </w:rPr>
            </w:pPr>
            <w:r w:rsidRPr="000213E4">
              <w:rPr>
                <w:color w:val="000000"/>
                <w:sz w:val="22"/>
              </w:rPr>
              <w:t>8281</w:t>
            </w:r>
          </w:p>
        </w:tc>
        <w:tc>
          <w:tcPr>
            <w:tcW w:w="0" w:type="auto"/>
            <w:vAlign w:val="center"/>
          </w:tcPr>
          <w:p w14:paraId="269A7489" w14:textId="1F6CE1A0" w:rsidR="000213E4" w:rsidRPr="000213E4" w:rsidRDefault="000213E4" w:rsidP="000213E4">
            <w:pPr>
              <w:spacing w:line="240" w:lineRule="auto"/>
              <w:ind w:firstLine="0"/>
              <w:jc w:val="left"/>
              <w:rPr>
                <w:color w:val="000000"/>
                <w:sz w:val="22"/>
              </w:rPr>
            </w:pPr>
            <w:r w:rsidRPr="000213E4">
              <w:rPr>
                <w:color w:val="000000"/>
                <w:sz w:val="22"/>
              </w:rPr>
              <w:t>-90.73</w:t>
            </w:r>
          </w:p>
        </w:tc>
        <w:tc>
          <w:tcPr>
            <w:tcW w:w="444" w:type="dxa"/>
            <w:vAlign w:val="center"/>
          </w:tcPr>
          <w:p w14:paraId="49AE686F" w14:textId="5BAA7C31" w:rsidR="000213E4" w:rsidRPr="000213E4" w:rsidRDefault="000213E4" w:rsidP="000213E4">
            <w:pPr>
              <w:spacing w:line="240" w:lineRule="auto"/>
              <w:ind w:firstLine="0"/>
              <w:jc w:val="left"/>
              <w:rPr>
                <w:color w:val="000000"/>
                <w:sz w:val="22"/>
              </w:rPr>
            </w:pPr>
            <w:r w:rsidRPr="000213E4">
              <w:rPr>
                <w:color w:val="000000"/>
                <w:sz w:val="22"/>
              </w:rPr>
              <w:t>8231.93</w:t>
            </w:r>
          </w:p>
        </w:tc>
        <w:tc>
          <w:tcPr>
            <w:tcW w:w="1308" w:type="dxa"/>
            <w:vAlign w:val="center"/>
          </w:tcPr>
          <w:p w14:paraId="16F52E6E" w14:textId="181A72AF"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59.477</w:t>
            </w:r>
          </w:p>
        </w:tc>
        <w:tc>
          <w:tcPr>
            <w:tcW w:w="0" w:type="auto"/>
            <w:vAlign w:val="bottom"/>
          </w:tcPr>
          <w:p w14:paraId="4747D3FD" w14:textId="2D3323B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59.48</w:t>
            </w:r>
          </w:p>
        </w:tc>
      </w:tr>
      <w:tr w:rsidR="00671351" w:rsidRPr="00B31721" w14:paraId="524203AC" w14:textId="299C58FE" w:rsidTr="000213E4">
        <w:trPr>
          <w:trHeight w:val="300"/>
        </w:trPr>
        <w:tc>
          <w:tcPr>
            <w:tcW w:w="0" w:type="auto"/>
          </w:tcPr>
          <w:p w14:paraId="1EA45A5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573CCAEE" w14:textId="77129328"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14</w:t>
            </w:r>
          </w:p>
        </w:tc>
        <w:tc>
          <w:tcPr>
            <w:tcW w:w="0" w:type="auto"/>
            <w:vAlign w:val="center"/>
          </w:tcPr>
          <w:p w14:paraId="195A6CA5" w14:textId="5B72CDF7"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71</w:t>
            </w:r>
          </w:p>
        </w:tc>
        <w:tc>
          <w:tcPr>
            <w:tcW w:w="0" w:type="auto"/>
            <w:vAlign w:val="center"/>
          </w:tcPr>
          <w:p w14:paraId="0A69060F" w14:textId="4120E935" w:rsidR="000213E4" w:rsidRPr="000213E4" w:rsidRDefault="000213E4" w:rsidP="000213E4">
            <w:pPr>
              <w:spacing w:line="240" w:lineRule="auto"/>
              <w:ind w:firstLine="0"/>
              <w:jc w:val="left"/>
              <w:rPr>
                <w:color w:val="000000"/>
                <w:sz w:val="22"/>
              </w:rPr>
            </w:pPr>
            <w:r w:rsidRPr="000213E4">
              <w:rPr>
                <w:color w:val="000000"/>
                <w:sz w:val="22"/>
              </w:rPr>
              <w:t>43</w:t>
            </w:r>
          </w:p>
        </w:tc>
        <w:tc>
          <w:tcPr>
            <w:tcW w:w="0" w:type="auto"/>
            <w:vAlign w:val="center"/>
          </w:tcPr>
          <w:p w14:paraId="1E1787E5" w14:textId="17FB31F2" w:rsidR="000213E4" w:rsidRPr="000213E4" w:rsidRDefault="000213E4" w:rsidP="000213E4">
            <w:pPr>
              <w:spacing w:line="240" w:lineRule="auto"/>
              <w:ind w:firstLine="0"/>
              <w:jc w:val="left"/>
              <w:rPr>
                <w:color w:val="000000"/>
                <w:sz w:val="22"/>
              </w:rPr>
            </w:pPr>
            <w:r w:rsidRPr="000213E4">
              <w:rPr>
                <w:color w:val="000000"/>
                <w:sz w:val="22"/>
              </w:rPr>
              <w:t>1849</w:t>
            </w:r>
          </w:p>
        </w:tc>
        <w:tc>
          <w:tcPr>
            <w:tcW w:w="0" w:type="auto"/>
            <w:vAlign w:val="center"/>
          </w:tcPr>
          <w:p w14:paraId="4DA7A270" w14:textId="2F187A1D" w:rsidR="000213E4" w:rsidRPr="000213E4" w:rsidRDefault="000213E4" w:rsidP="000213E4">
            <w:pPr>
              <w:spacing w:line="240" w:lineRule="auto"/>
              <w:ind w:firstLine="0"/>
              <w:jc w:val="left"/>
              <w:rPr>
                <w:color w:val="000000"/>
                <w:sz w:val="22"/>
              </w:rPr>
            </w:pPr>
            <w:r w:rsidRPr="000213E4">
              <w:rPr>
                <w:color w:val="000000"/>
                <w:sz w:val="22"/>
              </w:rPr>
              <w:t>70.27</w:t>
            </w:r>
          </w:p>
        </w:tc>
        <w:tc>
          <w:tcPr>
            <w:tcW w:w="444" w:type="dxa"/>
            <w:vAlign w:val="center"/>
          </w:tcPr>
          <w:p w14:paraId="097E75B8" w14:textId="366B3F70" w:rsidR="000213E4" w:rsidRPr="000213E4" w:rsidRDefault="000213E4" w:rsidP="000213E4">
            <w:pPr>
              <w:spacing w:line="240" w:lineRule="auto"/>
              <w:ind w:firstLine="0"/>
              <w:jc w:val="left"/>
              <w:rPr>
                <w:color w:val="000000"/>
                <w:sz w:val="22"/>
              </w:rPr>
            </w:pPr>
            <w:r w:rsidRPr="000213E4">
              <w:rPr>
                <w:color w:val="000000"/>
                <w:sz w:val="22"/>
              </w:rPr>
              <w:t>4937.87</w:t>
            </w:r>
          </w:p>
        </w:tc>
        <w:tc>
          <w:tcPr>
            <w:tcW w:w="1308" w:type="dxa"/>
            <w:vAlign w:val="center"/>
          </w:tcPr>
          <w:p w14:paraId="29647A9B" w14:textId="42E94164"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3.694</w:t>
            </w:r>
          </w:p>
        </w:tc>
        <w:tc>
          <w:tcPr>
            <w:tcW w:w="0" w:type="auto"/>
            <w:vAlign w:val="bottom"/>
          </w:tcPr>
          <w:p w14:paraId="6E0ED812" w14:textId="53F5A115"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3.69</w:t>
            </w:r>
          </w:p>
        </w:tc>
      </w:tr>
      <w:tr w:rsidR="00671351" w:rsidRPr="00B31721" w14:paraId="1A341736" w14:textId="4A841589" w:rsidTr="000213E4">
        <w:trPr>
          <w:trHeight w:val="300"/>
        </w:trPr>
        <w:tc>
          <w:tcPr>
            <w:tcW w:w="0" w:type="auto"/>
          </w:tcPr>
          <w:p w14:paraId="5D7C39F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67B4B296" w14:textId="222AC2B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9</w:t>
            </w:r>
          </w:p>
        </w:tc>
        <w:tc>
          <w:tcPr>
            <w:tcW w:w="0" w:type="auto"/>
            <w:vAlign w:val="center"/>
          </w:tcPr>
          <w:p w14:paraId="478C5247" w14:textId="695DF919"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19</w:t>
            </w:r>
          </w:p>
        </w:tc>
        <w:tc>
          <w:tcPr>
            <w:tcW w:w="0" w:type="auto"/>
            <w:vAlign w:val="center"/>
          </w:tcPr>
          <w:p w14:paraId="591D225F" w14:textId="269F5B31" w:rsidR="000213E4" w:rsidRPr="000213E4" w:rsidRDefault="000213E4" w:rsidP="000213E4">
            <w:pPr>
              <w:spacing w:line="240" w:lineRule="auto"/>
              <w:ind w:firstLine="0"/>
              <w:jc w:val="left"/>
              <w:rPr>
                <w:color w:val="000000"/>
                <w:sz w:val="22"/>
              </w:rPr>
            </w:pPr>
            <w:r w:rsidRPr="000213E4">
              <w:rPr>
                <w:color w:val="000000"/>
                <w:sz w:val="22"/>
              </w:rPr>
              <w:t>-60</w:t>
            </w:r>
          </w:p>
        </w:tc>
        <w:tc>
          <w:tcPr>
            <w:tcW w:w="0" w:type="auto"/>
            <w:vAlign w:val="center"/>
          </w:tcPr>
          <w:p w14:paraId="2EE29A31" w14:textId="1AB7E057" w:rsidR="000213E4" w:rsidRPr="000213E4" w:rsidRDefault="000213E4" w:rsidP="000213E4">
            <w:pPr>
              <w:spacing w:line="240" w:lineRule="auto"/>
              <w:ind w:firstLine="0"/>
              <w:jc w:val="left"/>
              <w:rPr>
                <w:color w:val="000000"/>
                <w:sz w:val="22"/>
              </w:rPr>
            </w:pPr>
            <w:r w:rsidRPr="000213E4">
              <w:rPr>
                <w:color w:val="000000"/>
                <w:sz w:val="22"/>
              </w:rPr>
              <w:t>3600</w:t>
            </w:r>
          </w:p>
        </w:tc>
        <w:tc>
          <w:tcPr>
            <w:tcW w:w="0" w:type="auto"/>
            <w:vAlign w:val="center"/>
          </w:tcPr>
          <w:p w14:paraId="7584E910" w14:textId="59116CD8" w:rsidR="000213E4" w:rsidRPr="000213E4" w:rsidRDefault="000213E4" w:rsidP="000213E4">
            <w:pPr>
              <w:spacing w:line="240" w:lineRule="auto"/>
              <w:ind w:firstLine="0"/>
              <w:jc w:val="left"/>
              <w:rPr>
                <w:color w:val="000000"/>
                <w:sz w:val="22"/>
              </w:rPr>
            </w:pPr>
            <w:r w:rsidRPr="000213E4">
              <w:rPr>
                <w:color w:val="000000"/>
                <w:sz w:val="22"/>
              </w:rPr>
              <w:t>-84.73</w:t>
            </w:r>
          </w:p>
        </w:tc>
        <w:tc>
          <w:tcPr>
            <w:tcW w:w="444" w:type="dxa"/>
            <w:vAlign w:val="center"/>
          </w:tcPr>
          <w:p w14:paraId="0E92C8EC" w14:textId="4B6D8B25" w:rsidR="000213E4" w:rsidRPr="000213E4" w:rsidRDefault="000213E4" w:rsidP="000213E4">
            <w:pPr>
              <w:spacing w:line="240" w:lineRule="auto"/>
              <w:ind w:firstLine="0"/>
              <w:jc w:val="left"/>
              <w:rPr>
                <w:color w:val="000000"/>
                <w:sz w:val="22"/>
              </w:rPr>
            </w:pPr>
            <w:r w:rsidRPr="000213E4">
              <w:rPr>
                <w:color w:val="000000"/>
                <w:sz w:val="22"/>
              </w:rPr>
              <w:t>7179.17</w:t>
            </w:r>
          </w:p>
        </w:tc>
        <w:tc>
          <w:tcPr>
            <w:tcW w:w="1308" w:type="dxa"/>
            <w:vAlign w:val="center"/>
          </w:tcPr>
          <w:p w14:paraId="032D533C" w14:textId="5376C5E5"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37.736</w:t>
            </w:r>
          </w:p>
        </w:tc>
        <w:tc>
          <w:tcPr>
            <w:tcW w:w="0" w:type="auto"/>
            <w:vAlign w:val="bottom"/>
          </w:tcPr>
          <w:p w14:paraId="483B114B" w14:textId="32A077D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37.74</w:t>
            </w:r>
          </w:p>
        </w:tc>
      </w:tr>
      <w:tr w:rsidR="00671351" w:rsidRPr="00B31721" w14:paraId="75D27399" w14:textId="1D135300" w:rsidTr="000213E4">
        <w:trPr>
          <w:trHeight w:val="300"/>
        </w:trPr>
        <w:tc>
          <w:tcPr>
            <w:tcW w:w="0" w:type="auto"/>
          </w:tcPr>
          <w:p w14:paraId="12C6714D"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5AEA9E94" w14:textId="01C8E359"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60</w:t>
            </w:r>
          </w:p>
        </w:tc>
        <w:tc>
          <w:tcPr>
            <w:tcW w:w="0" w:type="auto"/>
            <w:vAlign w:val="center"/>
          </w:tcPr>
          <w:p w14:paraId="6530C9A8" w14:textId="4DF9B3A4"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69</w:t>
            </w:r>
          </w:p>
        </w:tc>
        <w:tc>
          <w:tcPr>
            <w:tcW w:w="0" w:type="auto"/>
            <w:vAlign w:val="center"/>
          </w:tcPr>
          <w:p w14:paraId="507706A5" w14:textId="4A7A1E79" w:rsidR="000213E4" w:rsidRPr="000213E4" w:rsidRDefault="000213E4" w:rsidP="000213E4">
            <w:pPr>
              <w:spacing w:line="240" w:lineRule="auto"/>
              <w:ind w:firstLine="0"/>
              <w:jc w:val="left"/>
              <w:rPr>
                <w:color w:val="000000"/>
                <w:sz w:val="22"/>
              </w:rPr>
            </w:pPr>
            <w:r w:rsidRPr="000213E4">
              <w:rPr>
                <w:color w:val="000000"/>
                <w:sz w:val="22"/>
              </w:rPr>
              <w:t>91</w:t>
            </w:r>
          </w:p>
        </w:tc>
        <w:tc>
          <w:tcPr>
            <w:tcW w:w="0" w:type="auto"/>
            <w:vAlign w:val="center"/>
          </w:tcPr>
          <w:p w14:paraId="6DA6D290" w14:textId="1B2631C4" w:rsidR="000213E4" w:rsidRPr="000213E4" w:rsidRDefault="000213E4" w:rsidP="000213E4">
            <w:pPr>
              <w:spacing w:line="240" w:lineRule="auto"/>
              <w:ind w:firstLine="0"/>
              <w:jc w:val="left"/>
              <w:rPr>
                <w:color w:val="000000"/>
                <w:sz w:val="22"/>
              </w:rPr>
            </w:pPr>
            <w:r w:rsidRPr="000213E4">
              <w:rPr>
                <w:color w:val="000000"/>
                <w:sz w:val="22"/>
              </w:rPr>
              <w:t>8281</w:t>
            </w:r>
          </w:p>
        </w:tc>
        <w:tc>
          <w:tcPr>
            <w:tcW w:w="0" w:type="auto"/>
            <w:vAlign w:val="center"/>
          </w:tcPr>
          <w:p w14:paraId="751B0AEB" w14:textId="0C899129" w:rsidR="000213E4" w:rsidRPr="000213E4" w:rsidRDefault="000213E4" w:rsidP="000213E4">
            <w:pPr>
              <w:spacing w:line="240" w:lineRule="auto"/>
              <w:ind w:firstLine="0"/>
              <w:jc w:val="left"/>
              <w:rPr>
                <w:color w:val="000000"/>
                <w:sz w:val="22"/>
              </w:rPr>
            </w:pPr>
            <w:r w:rsidRPr="000213E4">
              <w:rPr>
                <w:color w:val="000000"/>
                <w:sz w:val="22"/>
              </w:rPr>
              <w:t>116.27</w:t>
            </w:r>
          </w:p>
        </w:tc>
        <w:tc>
          <w:tcPr>
            <w:tcW w:w="444" w:type="dxa"/>
            <w:vAlign w:val="center"/>
          </w:tcPr>
          <w:p w14:paraId="25233C5A" w14:textId="447FF404" w:rsidR="000213E4" w:rsidRPr="000213E4" w:rsidRDefault="000213E4" w:rsidP="000213E4">
            <w:pPr>
              <w:spacing w:line="240" w:lineRule="auto"/>
              <w:ind w:firstLine="0"/>
              <w:jc w:val="left"/>
              <w:rPr>
                <w:color w:val="000000"/>
                <w:sz w:val="22"/>
              </w:rPr>
            </w:pPr>
            <w:r w:rsidRPr="000213E4">
              <w:rPr>
                <w:color w:val="000000"/>
                <w:sz w:val="22"/>
              </w:rPr>
              <w:t>13518.71</w:t>
            </w:r>
          </w:p>
        </w:tc>
        <w:tc>
          <w:tcPr>
            <w:tcW w:w="1308" w:type="dxa"/>
            <w:vAlign w:val="center"/>
          </w:tcPr>
          <w:p w14:paraId="0C41256D" w14:textId="3032BA56"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5.278</w:t>
            </w:r>
          </w:p>
        </w:tc>
        <w:tc>
          <w:tcPr>
            <w:tcW w:w="0" w:type="auto"/>
            <w:vAlign w:val="bottom"/>
          </w:tcPr>
          <w:p w14:paraId="0963D7EF" w14:textId="3091DC2D"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5.28</w:t>
            </w:r>
          </w:p>
        </w:tc>
      </w:tr>
      <w:tr w:rsidR="00671351" w:rsidRPr="00B31721" w14:paraId="72E948B0" w14:textId="565F9063" w:rsidTr="000213E4">
        <w:trPr>
          <w:trHeight w:val="300"/>
        </w:trPr>
        <w:tc>
          <w:tcPr>
            <w:tcW w:w="0" w:type="auto"/>
          </w:tcPr>
          <w:p w14:paraId="1B49FA0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B8A4797" w14:textId="61F551A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13</w:t>
            </w:r>
          </w:p>
        </w:tc>
        <w:tc>
          <w:tcPr>
            <w:tcW w:w="0" w:type="auto"/>
            <w:vAlign w:val="center"/>
          </w:tcPr>
          <w:p w14:paraId="0E809A10" w14:textId="2603B3F1"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04</w:t>
            </w:r>
          </w:p>
        </w:tc>
        <w:tc>
          <w:tcPr>
            <w:tcW w:w="0" w:type="auto"/>
            <w:vAlign w:val="center"/>
          </w:tcPr>
          <w:p w14:paraId="11BBB062" w14:textId="49EFE039" w:rsidR="000213E4" w:rsidRPr="000213E4" w:rsidRDefault="000213E4" w:rsidP="000213E4">
            <w:pPr>
              <w:spacing w:line="240" w:lineRule="auto"/>
              <w:ind w:firstLine="0"/>
              <w:jc w:val="left"/>
              <w:rPr>
                <w:color w:val="000000"/>
                <w:sz w:val="22"/>
              </w:rPr>
            </w:pPr>
            <w:r w:rsidRPr="000213E4">
              <w:rPr>
                <w:color w:val="000000"/>
                <w:sz w:val="22"/>
              </w:rPr>
              <w:t>9</w:t>
            </w:r>
          </w:p>
        </w:tc>
        <w:tc>
          <w:tcPr>
            <w:tcW w:w="0" w:type="auto"/>
            <w:vAlign w:val="center"/>
          </w:tcPr>
          <w:p w14:paraId="084878B8" w14:textId="234FDC9C" w:rsidR="000213E4" w:rsidRPr="000213E4" w:rsidRDefault="000213E4" w:rsidP="000213E4">
            <w:pPr>
              <w:spacing w:line="240" w:lineRule="auto"/>
              <w:ind w:firstLine="0"/>
              <w:jc w:val="left"/>
              <w:rPr>
                <w:color w:val="000000"/>
                <w:sz w:val="22"/>
              </w:rPr>
            </w:pPr>
            <w:r w:rsidRPr="000213E4">
              <w:rPr>
                <w:color w:val="000000"/>
                <w:sz w:val="22"/>
              </w:rPr>
              <w:t>81</w:t>
            </w:r>
          </w:p>
        </w:tc>
        <w:tc>
          <w:tcPr>
            <w:tcW w:w="0" w:type="auto"/>
            <w:vAlign w:val="center"/>
          </w:tcPr>
          <w:p w14:paraId="01C9D59A" w14:textId="14927A95" w:rsidR="000213E4" w:rsidRPr="000213E4" w:rsidRDefault="000213E4" w:rsidP="000213E4">
            <w:pPr>
              <w:spacing w:line="240" w:lineRule="auto"/>
              <w:ind w:firstLine="0"/>
              <w:jc w:val="left"/>
              <w:rPr>
                <w:color w:val="000000"/>
                <w:sz w:val="22"/>
              </w:rPr>
            </w:pPr>
            <w:r w:rsidRPr="000213E4">
              <w:rPr>
                <w:color w:val="000000"/>
                <w:sz w:val="22"/>
              </w:rPr>
              <w:t>-30.73</w:t>
            </w:r>
          </w:p>
        </w:tc>
        <w:tc>
          <w:tcPr>
            <w:tcW w:w="444" w:type="dxa"/>
            <w:vAlign w:val="center"/>
          </w:tcPr>
          <w:p w14:paraId="48D7BCB2" w14:textId="7BC114AB" w:rsidR="000213E4" w:rsidRPr="000213E4" w:rsidRDefault="000213E4" w:rsidP="000213E4">
            <w:pPr>
              <w:spacing w:line="240" w:lineRule="auto"/>
              <w:ind w:firstLine="0"/>
              <w:jc w:val="left"/>
              <w:rPr>
                <w:color w:val="000000"/>
                <w:sz w:val="22"/>
              </w:rPr>
            </w:pPr>
            <w:r w:rsidRPr="000213E4">
              <w:rPr>
                <w:color w:val="000000"/>
                <w:sz w:val="22"/>
              </w:rPr>
              <w:t>944.33</w:t>
            </w:r>
          </w:p>
        </w:tc>
        <w:tc>
          <w:tcPr>
            <w:tcW w:w="1308" w:type="dxa"/>
            <w:vAlign w:val="center"/>
          </w:tcPr>
          <w:p w14:paraId="1782AFE7" w14:textId="53CF0AA2"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4.2254</w:t>
            </w:r>
          </w:p>
        </w:tc>
        <w:tc>
          <w:tcPr>
            <w:tcW w:w="0" w:type="auto"/>
            <w:vAlign w:val="bottom"/>
          </w:tcPr>
          <w:p w14:paraId="2B331862" w14:textId="4D893012"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4.23</w:t>
            </w:r>
          </w:p>
        </w:tc>
      </w:tr>
      <w:tr w:rsidR="00671351" w:rsidRPr="00B31721" w14:paraId="70C22D81" w14:textId="623B2916" w:rsidTr="000213E4">
        <w:trPr>
          <w:trHeight w:val="300"/>
        </w:trPr>
        <w:tc>
          <w:tcPr>
            <w:tcW w:w="0" w:type="auto"/>
          </w:tcPr>
          <w:p w14:paraId="1DF997BF"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0D6F002" w14:textId="000A15F9"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01</w:t>
            </w:r>
          </w:p>
        </w:tc>
        <w:tc>
          <w:tcPr>
            <w:tcW w:w="0" w:type="auto"/>
            <w:vAlign w:val="center"/>
          </w:tcPr>
          <w:p w14:paraId="684B23AC" w14:textId="5CE6CA51"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52</w:t>
            </w:r>
          </w:p>
        </w:tc>
        <w:tc>
          <w:tcPr>
            <w:tcW w:w="0" w:type="auto"/>
            <w:vAlign w:val="center"/>
          </w:tcPr>
          <w:p w14:paraId="54ED61D0" w14:textId="1279C380" w:rsidR="000213E4" w:rsidRPr="000213E4" w:rsidRDefault="000213E4" w:rsidP="000213E4">
            <w:pPr>
              <w:spacing w:line="240" w:lineRule="auto"/>
              <w:ind w:firstLine="0"/>
              <w:jc w:val="left"/>
              <w:rPr>
                <w:color w:val="000000"/>
                <w:sz w:val="22"/>
              </w:rPr>
            </w:pPr>
            <w:r w:rsidRPr="000213E4">
              <w:rPr>
                <w:color w:val="000000"/>
                <w:sz w:val="22"/>
              </w:rPr>
              <w:t>-51</w:t>
            </w:r>
          </w:p>
        </w:tc>
        <w:tc>
          <w:tcPr>
            <w:tcW w:w="0" w:type="auto"/>
            <w:vAlign w:val="center"/>
          </w:tcPr>
          <w:p w14:paraId="7EBC0904" w14:textId="49CF0D2F" w:rsidR="000213E4" w:rsidRPr="000213E4" w:rsidRDefault="000213E4" w:rsidP="000213E4">
            <w:pPr>
              <w:spacing w:line="240" w:lineRule="auto"/>
              <w:ind w:firstLine="0"/>
              <w:jc w:val="left"/>
              <w:rPr>
                <w:color w:val="000000"/>
                <w:sz w:val="22"/>
              </w:rPr>
            </w:pPr>
            <w:r w:rsidRPr="000213E4">
              <w:rPr>
                <w:color w:val="000000"/>
                <w:sz w:val="22"/>
              </w:rPr>
              <w:t>2601</w:t>
            </w:r>
          </w:p>
        </w:tc>
        <w:tc>
          <w:tcPr>
            <w:tcW w:w="0" w:type="auto"/>
            <w:vAlign w:val="center"/>
          </w:tcPr>
          <w:p w14:paraId="185A4BB3" w14:textId="527571CE" w:rsidR="000213E4" w:rsidRPr="000213E4" w:rsidRDefault="000213E4" w:rsidP="000213E4">
            <w:pPr>
              <w:spacing w:line="240" w:lineRule="auto"/>
              <w:ind w:firstLine="0"/>
              <w:jc w:val="left"/>
              <w:rPr>
                <w:color w:val="000000"/>
                <w:sz w:val="22"/>
              </w:rPr>
            </w:pPr>
            <w:r w:rsidRPr="000213E4">
              <w:rPr>
                <w:color w:val="000000"/>
                <w:sz w:val="22"/>
              </w:rPr>
              <w:t>-42.73</w:t>
            </w:r>
          </w:p>
        </w:tc>
        <w:tc>
          <w:tcPr>
            <w:tcW w:w="444" w:type="dxa"/>
            <w:vAlign w:val="center"/>
          </w:tcPr>
          <w:p w14:paraId="1306FF99" w14:textId="3942CE72" w:rsidR="000213E4" w:rsidRPr="000213E4" w:rsidRDefault="000213E4" w:rsidP="000213E4">
            <w:pPr>
              <w:spacing w:line="240" w:lineRule="auto"/>
              <w:ind w:firstLine="0"/>
              <w:jc w:val="left"/>
              <w:rPr>
                <w:color w:val="000000"/>
                <w:sz w:val="22"/>
              </w:rPr>
            </w:pPr>
            <w:r w:rsidRPr="000213E4">
              <w:rPr>
                <w:color w:val="000000"/>
                <w:sz w:val="22"/>
              </w:rPr>
              <w:t>1825.85</w:t>
            </w:r>
          </w:p>
        </w:tc>
        <w:tc>
          <w:tcPr>
            <w:tcW w:w="1308" w:type="dxa"/>
            <w:vAlign w:val="center"/>
          </w:tcPr>
          <w:p w14:paraId="05C729D9" w14:textId="176EDC52"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5.373</w:t>
            </w:r>
          </w:p>
        </w:tc>
        <w:tc>
          <w:tcPr>
            <w:tcW w:w="0" w:type="auto"/>
            <w:vAlign w:val="bottom"/>
          </w:tcPr>
          <w:p w14:paraId="12A427C2" w14:textId="3614D96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5.37</w:t>
            </w:r>
          </w:p>
        </w:tc>
      </w:tr>
      <w:tr w:rsidR="00671351" w:rsidRPr="00B31721" w14:paraId="3EB11FA6" w14:textId="3E95ED22" w:rsidTr="000213E4">
        <w:trPr>
          <w:trHeight w:val="300"/>
        </w:trPr>
        <w:tc>
          <w:tcPr>
            <w:tcW w:w="0" w:type="auto"/>
          </w:tcPr>
          <w:p w14:paraId="1683C06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73C7450E" w14:textId="0B3F4D43"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60</w:t>
            </w:r>
          </w:p>
        </w:tc>
        <w:tc>
          <w:tcPr>
            <w:tcW w:w="0" w:type="auto"/>
            <w:vAlign w:val="center"/>
          </w:tcPr>
          <w:p w14:paraId="311DAA21" w14:textId="33B07E22"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55</w:t>
            </w:r>
          </w:p>
        </w:tc>
        <w:tc>
          <w:tcPr>
            <w:tcW w:w="0" w:type="auto"/>
            <w:vAlign w:val="center"/>
          </w:tcPr>
          <w:p w14:paraId="535CFDFE" w14:textId="644DC257" w:rsidR="000213E4" w:rsidRPr="000213E4" w:rsidRDefault="000213E4" w:rsidP="000213E4">
            <w:pPr>
              <w:spacing w:line="240" w:lineRule="auto"/>
              <w:ind w:firstLine="0"/>
              <w:jc w:val="left"/>
              <w:rPr>
                <w:color w:val="000000"/>
                <w:sz w:val="22"/>
              </w:rPr>
            </w:pPr>
            <w:r w:rsidRPr="000213E4">
              <w:rPr>
                <w:color w:val="000000"/>
                <w:sz w:val="22"/>
              </w:rPr>
              <w:t>5</w:t>
            </w:r>
          </w:p>
        </w:tc>
        <w:tc>
          <w:tcPr>
            <w:tcW w:w="0" w:type="auto"/>
            <w:vAlign w:val="center"/>
          </w:tcPr>
          <w:p w14:paraId="7D45D9AC" w14:textId="2739ACFA" w:rsidR="000213E4" w:rsidRPr="000213E4" w:rsidRDefault="000213E4" w:rsidP="000213E4">
            <w:pPr>
              <w:spacing w:line="240" w:lineRule="auto"/>
              <w:ind w:firstLine="0"/>
              <w:jc w:val="left"/>
              <w:rPr>
                <w:color w:val="000000"/>
                <w:sz w:val="22"/>
              </w:rPr>
            </w:pPr>
            <w:r w:rsidRPr="000213E4">
              <w:rPr>
                <w:color w:val="000000"/>
                <w:sz w:val="22"/>
              </w:rPr>
              <w:t>25</w:t>
            </w:r>
          </w:p>
        </w:tc>
        <w:tc>
          <w:tcPr>
            <w:tcW w:w="0" w:type="auto"/>
            <w:vAlign w:val="center"/>
          </w:tcPr>
          <w:p w14:paraId="166C9777" w14:textId="7E9BD734" w:rsidR="000213E4" w:rsidRPr="000213E4" w:rsidRDefault="000213E4" w:rsidP="000213E4">
            <w:pPr>
              <w:spacing w:line="240" w:lineRule="auto"/>
              <w:ind w:firstLine="0"/>
              <w:jc w:val="left"/>
              <w:rPr>
                <w:color w:val="000000"/>
                <w:sz w:val="22"/>
              </w:rPr>
            </w:pPr>
            <w:r w:rsidRPr="000213E4">
              <w:rPr>
                <w:color w:val="000000"/>
                <w:sz w:val="22"/>
              </w:rPr>
              <w:t>16.27</w:t>
            </w:r>
          </w:p>
        </w:tc>
        <w:tc>
          <w:tcPr>
            <w:tcW w:w="444" w:type="dxa"/>
            <w:vAlign w:val="center"/>
          </w:tcPr>
          <w:p w14:paraId="1C2C2AAF" w14:textId="52F6BBA9" w:rsidR="000213E4" w:rsidRPr="000213E4" w:rsidRDefault="000213E4" w:rsidP="000213E4">
            <w:pPr>
              <w:spacing w:line="240" w:lineRule="auto"/>
              <w:ind w:firstLine="0"/>
              <w:jc w:val="left"/>
              <w:rPr>
                <w:color w:val="000000"/>
                <w:sz w:val="22"/>
              </w:rPr>
            </w:pPr>
            <w:r w:rsidRPr="000213E4">
              <w:rPr>
                <w:color w:val="000000"/>
                <w:sz w:val="22"/>
              </w:rPr>
              <w:t>264.71</w:t>
            </w:r>
          </w:p>
        </w:tc>
        <w:tc>
          <w:tcPr>
            <w:tcW w:w="1308" w:type="dxa"/>
            <w:vAlign w:val="center"/>
          </w:tcPr>
          <w:p w14:paraId="5863896D" w14:textId="0E8840D7"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9231</w:t>
            </w:r>
          </w:p>
        </w:tc>
        <w:tc>
          <w:tcPr>
            <w:tcW w:w="0" w:type="auto"/>
            <w:vAlign w:val="bottom"/>
          </w:tcPr>
          <w:p w14:paraId="18B6F8E9" w14:textId="6AC9247F"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92</w:t>
            </w:r>
          </w:p>
        </w:tc>
      </w:tr>
      <w:tr w:rsidR="00671351" w:rsidRPr="00B31721" w14:paraId="4B5074EB" w14:textId="3E77C807" w:rsidTr="000213E4">
        <w:trPr>
          <w:trHeight w:val="300"/>
        </w:trPr>
        <w:tc>
          <w:tcPr>
            <w:tcW w:w="0" w:type="auto"/>
          </w:tcPr>
          <w:p w14:paraId="5F5B55F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659CCC24" w14:textId="5779310B"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24</w:t>
            </w:r>
          </w:p>
        </w:tc>
        <w:tc>
          <w:tcPr>
            <w:tcW w:w="0" w:type="auto"/>
            <w:vAlign w:val="center"/>
          </w:tcPr>
          <w:p w14:paraId="60DF97B4" w14:textId="7EF5C348"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36</w:t>
            </w:r>
          </w:p>
        </w:tc>
        <w:tc>
          <w:tcPr>
            <w:tcW w:w="0" w:type="auto"/>
            <w:vAlign w:val="center"/>
          </w:tcPr>
          <w:p w14:paraId="680C7D3B" w14:textId="16257054" w:rsidR="000213E4" w:rsidRPr="000213E4" w:rsidRDefault="000213E4" w:rsidP="000213E4">
            <w:pPr>
              <w:spacing w:line="240" w:lineRule="auto"/>
              <w:ind w:firstLine="0"/>
              <w:jc w:val="left"/>
              <w:rPr>
                <w:color w:val="000000"/>
                <w:sz w:val="22"/>
              </w:rPr>
            </w:pPr>
            <w:r w:rsidRPr="000213E4">
              <w:rPr>
                <w:color w:val="000000"/>
                <w:sz w:val="22"/>
              </w:rPr>
              <w:t>88</w:t>
            </w:r>
          </w:p>
        </w:tc>
        <w:tc>
          <w:tcPr>
            <w:tcW w:w="0" w:type="auto"/>
            <w:vAlign w:val="center"/>
          </w:tcPr>
          <w:p w14:paraId="0BA5382C" w14:textId="6AADB1AF" w:rsidR="000213E4" w:rsidRPr="000213E4" w:rsidRDefault="000213E4" w:rsidP="000213E4">
            <w:pPr>
              <w:spacing w:line="240" w:lineRule="auto"/>
              <w:ind w:firstLine="0"/>
              <w:jc w:val="left"/>
              <w:rPr>
                <w:color w:val="000000"/>
                <w:sz w:val="22"/>
              </w:rPr>
            </w:pPr>
            <w:r w:rsidRPr="000213E4">
              <w:rPr>
                <w:color w:val="000000"/>
                <w:sz w:val="22"/>
              </w:rPr>
              <w:t>7744</w:t>
            </w:r>
          </w:p>
        </w:tc>
        <w:tc>
          <w:tcPr>
            <w:tcW w:w="0" w:type="auto"/>
            <w:vAlign w:val="center"/>
          </w:tcPr>
          <w:p w14:paraId="6F2C9167" w14:textId="3B9BF142" w:rsidR="000213E4" w:rsidRPr="000213E4" w:rsidRDefault="000213E4" w:rsidP="000213E4">
            <w:pPr>
              <w:spacing w:line="240" w:lineRule="auto"/>
              <w:ind w:firstLine="0"/>
              <w:jc w:val="left"/>
              <w:rPr>
                <w:color w:val="000000"/>
                <w:sz w:val="22"/>
              </w:rPr>
            </w:pPr>
            <w:r w:rsidRPr="000213E4">
              <w:rPr>
                <w:color w:val="000000"/>
                <w:sz w:val="22"/>
              </w:rPr>
              <w:t>80.27</w:t>
            </w:r>
          </w:p>
        </w:tc>
        <w:tc>
          <w:tcPr>
            <w:tcW w:w="444" w:type="dxa"/>
            <w:vAlign w:val="center"/>
          </w:tcPr>
          <w:p w14:paraId="528DCF2C" w14:textId="5E8A30D6" w:rsidR="000213E4" w:rsidRPr="000213E4" w:rsidRDefault="000213E4" w:rsidP="000213E4">
            <w:pPr>
              <w:spacing w:line="240" w:lineRule="auto"/>
              <w:ind w:firstLine="0"/>
              <w:jc w:val="left"/>
              <w:rPr>
                <w:color w:val="000000"/>
                <w:sz w:val="22"/>
              </w:rPr>
            </w:pPr>
            <w:r w:rsidRPr="000213E4">
              <w:rPr>
                <w:color w:val="000000"/>
                <w:sz w:val="22"/>
              </w:rPr>
              <w:t>6443.27</w:t>
            </w:r>
          </w:p>
        </w:tc>
        <w:tc>
          <w:tcPr>
            <w:tcW w:w="1308" w:type="dxa"/>
            <w:vAlign w:val="center"/>
          </w:tcPr>
          <w:p w14:paraId="62CF406D" w14:textId="656E465A"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7.16</w:t>
            </w:r>
          </w:p>
        </w:tc>
        <w:tc>
          <w:tcPr>
            <w:tcW w:w="0" w:type="auto"/>
            <w:vAlign w:val="bottom"/>
          </w:tcPr>
          <w:p w14:paraId="14419607" w14:textId="690C772F"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7.16</w:t>
            </w:r>
          </w:p>
        </w:tc>
      </w:tr>
      <w:tr w:rsidR="00671351" w:rsidRPr="00B31721" w14:paraId="48670298" w14:textId="33254A15" w:rsidTr="000213E4">
        <w:trPr>
          <w:trHeight w:val="300"/>
        </w:trPr>
        <w:tc>
          <w:tcPr>
            <w:tcW w:w="0" w:type="auto"/>
          </w:tcPr>
          <w:p w14:paraId="2B76558F"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01E8508E" w14:textId="4DFE2FA3"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11</w:t>
            </w:r>
          </w:p>
        </w:tc>
        <w:tc>
          <w:tcPr>
            <w:tcW w:w="0" w:type="auto"/>
            <w:vAlign w:val="center"/>
          </w:tcPr>
          <w:p w14:paraId="30A2342C" w14:textId="14BCB9CC"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16</w:t>
            </w:r>
          </w:p>
        </w:tc>
        <w:tc>
          <w:tcPr>
            <w:tcW w:w="0" w:type="auto"/>
            <w:vAlign w:val="center"/>
          </w:tcPr>
          <w:p w14:paraId="5CF5E04F" w14:textId="35530F7F" w:rsidR="000213E4" w:rsidRPr="000213E4" w:rsidRDefault="000213E4" w:rsidP="000213E4">
            <w:pPr>
              <w:spacing w:line="240" w:lineRule="auto"/>
              <w:ind w:firstLine="0"/>
              <w:jc w:val="left"/>
              <w:rPr>
                <w:color w:val="000000"/>
                <w:sz w:val="22"/>
              </w:rPr>
            </w:pPr>
            <w:r w:rsidRPr="000213E4">
              <w:rPr>
                <w:color w:val="000000"/>
                <w:sz w:val="22"/>
              </w:rPr>
              <w:t>95</w:t>
            </w:r>
          </w:p>
        </w:tc>
        <w:tc>
          <w:tcPr>
            <w:tcW w:w="0" w:type="auto"/>
            <w:vAlign w:val="center"/>
          </w:tcPr>
          <w:p w14:paraId="3428C4FD" w14:textId="24866FA0" w:rsidR="000213E4" w:rsidRPr="000213E4" w:rsidRDefault="000213E4" w:rsidP="000213E4">
            <w:pPr>
              <w:spacing w:line="240" w:lineRule="auto"/>
              <w:ind w:firstLine="0"/>
              <w:jc w:val="left"/>
              <w:rPr>
                <w:color w:val="000000"/>
                <w:sz w:val="22"/>
              </w:rPr>
            </w:pPr>
            <w:r w:rsidRPr="000213E4">
              <w:rPr>
                <w:color w:val="000000"/>
                <w:sz w:val="22"/>
              </w:rPr>
              <w:t>9025</w:t>
            </w:r>
          </w:p>
        </w:tc>
        <w:tc>
          <w:tcPr>
            <w:tcW w:w="0" w:type="auto"/>
            <w:vAlign w:val="center"/>
          </w:tcPr>
          <w:p w14:paraId="0C3A5A4E" w14:textId="6883451E" w:rsidR="000213E4" w:rsidRPr="000213E4" w:rsidRDefault="000213E4" w:rsidP="000213E4">
            <w:pPr>
              <w:spacing w:line="240" w:lineRule="auto"/>
              <w:ind w:firstLine="0"/>
              <w:jc w:val="left"/>
              <w:rPr>
                <w:color w:val="000000"/>
                <w:sz w:val="22"/>
              </w:rPr>
            </w:pPr>
            <w:r w:rsidRPr="000213E4">
              <w:rPr>
                <w:color w:val="000000"/>
                <w:sz w:val="22"/>
              </w:rPr>
              <w:t>-93.73</w:t>
            </w:r>
          </w:p>
        </w:tc>
        <w:tc>
          <w:tcPr>
            <w:tcW w:w="444" w:type="dxa"/>
            <w:vAlign w:val="center"/>
          </w:tcPr>
          <w:p w14:paraId="4B82BDEA" w14:textId="768077E7" w:rsidR="000213E4" w:rsidRPr="000213E4" w:rsidRDefault="000213E4" w:rsidP="000213E4">
            <w:pPr>
              <w:spacing w:line="240" w:lineRule="auto"/>
              <w:ind w:firstLine="0"/>
              <w:jc w:val="left"/>
              <w:rPr>
                <w:color w:val="000000"/>
                <w:sz w:val="22"/>
              </w:rPr>
            </w:pPr>
            <w:r w:rsidRPr="000213E4">
              <w:rPr>
                <w:color w:val="000000"/>
                <w:sz w:val="22"/>
              </w:rPr>
              <w:t>4525.25</w:t>
            </w:r>
          </w:p>
        </w:tc>
        <w:tc>
          <w:tcPr>
            <w:tcW w:w="1308" w:type="dxa"/>
            <w:vAlign w:val="center"/>
          </w:tcPr>
          <w:p w14:paraId="24C13E49" w14:textId="2551BB14"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30.547</w:t>
            </w:r>
          </w:p>
        </w:tc>
        <w:tc>
          <w:tcPr>
            <w:tcW w:w="0" w:type="auto"/>
            <w:vAlign w:val="bottom"/>
          </w:tcPr>
          <w:p w14:paraId="3897E2AB" w14:textId="5E0E385C"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30.55</w:t>
            </w:r>
          </w:p>
        </w:tc>
      </w:tr>
      <w:tr w:rsidR="00671351" w:rsidRPr="00B31721" w14:paraId="404D59AB" w14:textId="77777777" w:rsidTr="000213E4">
        <w:trPr>
          <w:trHeight w:val="300"/>
        </w:trPr>
        <w:tc>
          <w:tcPr>
            <w:tcW w:w="0" w:type="auto"/>
          </w:tcPr>
          <w:p w14:paraId="742EC66C" w14:textId="27B082BE"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Total</w:t>
            </w:r>
          </w:p>
        </w:tc>
        <w:tc>
          <w:tcPr>
            <w:tcW w:w="0" w:type="auto"/>
            <w:shd w:val="clear" w:color="auto" w:fill="auto"/>
            <w:noWrap/>
            <w:vAlign w:val="bottom"/>
          </w:tcPr>
          <w:p w14:paraId="68914755" w14:textId="46704CFC" w:rsidR="000213E4" w:rsidRPr="000213E4" w:rsidRDefault="000213E4" w:rsidP="005C49A3">
            <w:pPr>
              <w:spacing w:line="240" w:lineRule="auto"/>
              <w:ind w:firstLine="0"/>
              <w:jc w:val="left"/>
              <w:rPr>
                <w:rFonts w:eastAsia="Times New Roman" w:cs="Times New Roman"/>
                <w:color w:val="000000"/>
                <w:sz w:val="22"/>
              </w:rPr>
            </w:pPr>
            <w:r w:rsidRPr="000213E4">
              <w:rPr>
                <w:rFonts w:ascii="Calibri" w:hAnsi="Calibri" w:cs="Calibri"/>
                <w:color w:val="000000"/>
                <w:sz w:val="22"/>
              </w:rPr>
              <w:t>2681</w:t>
            </w:r>
          </w:p>
        </w:tc>
        <w:tc>
          <w:tcPr>
            <w:tcW w:w="0" w:type="auto"/>
            <w:vAlign w:val="bottom"/>
          </w:tcPr>
          <w:p w14:paraId="286A63BE" w14:textId="6A847797" w:rsidR="000213E4" w:rsidRPr="000213E4" w:rsidRDefault="000213E4" w:rsidP="005C49A3">
            <w:pPr>
              <w:spacing w:line="240" w:lineRule="auto"/>
              <w:ind w:firstLine="0"/>
              <w:jc w:val="left"/>
              <w:rPr>
                <w:rFonts w:cs="Times New Roman"/>
                <w:color w:val="000000"/>
                <w:sz w:val="22"/>
              </w:rPr>
            </w:pPr>
            <w:r w:rsidRPr="000213E4">
              <w:rPr>
                <w:rFonts w:ascii="Calibri" w:hAnsi="Calibri" w:cs="Calibri"/>
                <w:color w:val="000000"/>
                <w:sz w:val="22"/>
              </w:rPr>
              <w:t>2681</w:t>
            </w:r>
          </w:p>
        </w:tc>
        <w:tc>
          <w:tcPr>
            <w:tcW w:w="0" w:type="auto"/>
          </w:tcPr>
          <w:p w14:paraId="41A0648E"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4F2E07D1" w14:textId="583F70D4" w:rsidR="000213E4" w:rsidRPr="000213E4" w:rsidRDefault="00671351" w:rsidP="00671351">
            <w:pPr>
              <w:ind w:firstLine="0"/>
              <w:jc w:val="left"/>
              <w:rPr>
                <w:rFonts w:ascii="Calibri" w:hAnsi="Calibri" w:cs="Calibri"/>
                <w:color w:val="000000"/>
                <w:sz w:val="22"/>
              </w:rPr>
            </w:pPr>
            <w:r>
              <w:rPr>
                <w:rFonts w:ascii="Calibri" w:hAnsi="Calibri" w:cs="Calibri"/>
                <w:color w:val="000000"/>
                <w:sz w:val="22"/>
              </w:rPr>
              <w:t>51432</w:t>
            </w:r>
          </w:p>
        </w:tc>
        <w:tc>
          <w:tcPr>
            <w:tcW w:w="0" w:type="auto"/>
          </w:tcPr>
          <w:p w14:paraId="68B71ECE"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6AFC57F1" w14:textId="2D0AC103" w:rsidR="000213E4" w:rsidRPr="000213E4" w:rsidRDefault="00671351" w:rsidP="00671351">
            <w:pPr>
              <w:ind w:firstLine="0"/>
              <w:jc w:val="left"/>
              <w:rPr>
                <w:rFonts w:ascii="Calibri" w:hAnsi="Calibri" w:cs="Calibri"/>
                <w:color w:val="000000"/>
                <w:sz w:val="22"/>
              </w:rPr>
            </w:pPr>
            <w:r>
              <w:rPr>
                <w:rFonts w:ascii="Calibri" w:hAnsi="Calibri" w:cs="Calibri"/>
                <w:color w:val="000000"/>
                <w:sz w:val="22"/>
              </w:rPr>
              <w:t>56716.15</w:t>
            </w:r>
          </w:p>
        </w:tc>
        <w:tc>
          <w:tcPr>
            <w:tcW w:w="1308" w:type="dxa"/>
            <w:vAlign w:val="bottom"/>
          </w:tcPr>
          <w:p w14:paraId="14813E07" w14:textId="71BC9711" w:rsidR="000213E4" w:rsidRPr="000213E4" w:rsidRDefault="000213E4" w:rsidP="005C49A3">
            <w:pPr>
              <w:spacing w:line="240" w:lineRule="auto"/>
              <w:ind w:firstLine="0"/>
              <w:jc w:val="left"/>
              <w:rPr>
                <w:color w:val="000000"/>
                <w:sz w:val="22"/>
              </w:rPr>
            </w:pPr>
            <w:r w:rsidRPr="000213E4">
              <w:rPr>
                <w:rFonts w:ascii="Calibri" w:hAnsi="Calibri" w:cs="Calibri"/>
                <w:color w:val="000000"/>
                <w:sz w:val="22"/>
              </w:rPr>
              <w:t>-97.0125</w:t>
            </w:r>
          </w:p>
        </w:tc>
        <w:tc>
          <w:tcPr>
            <w:tcW w:w="0" w:type="auto"/>
            <w:vAlign w:val="bottom"/>
          </w:tcPr>
          <w:p w14:paraId="3D354964" w14:textId="7564DAF3" w:rsidR="000213E4" w:rsidRPr="000213E4" w:rsidRDefault="000213E4" w:rsidP="005C49A3">
            <w:pPr>
              <w:spacing w:line="240" w:lineRule="auto"/>
              <w:ind w:firstLine="0"/>
              <w:jc w:val="left"/>
              <w:rPr>
                <w:rFonts w:ascii="Calibri" w:hAnsi="Calibri" w:cs="Calibri"/>
                <w:color w:val="000000"/>
                <w:sz w:val="22"/>
              </w:rPr>
            </w:pPr>
            <w:r w:rsidRPr="000213E4">
              <w:rPr>
                <w:rFonts w:ascii="Calibri" w:hAnsi="Calibri" w:cs="Calibri"/>
                <w:color w:val="000000"/>
                <w:sz w:val="22"/>
              </w:rPr>
              <w:t>302.67</w:t>
            </w:r>
          </w:p>
        </w:tc>
      </w:tr>
      <w:tr w:rsidR="00671351" w:rsidRPr="00B31721" w14:paraId="6AB7537B" w14:textId="77777777" w:rsidTr="000213E4">
        <w:trPr>
          <w:trHeight w:val="300"/>
        </w:trPr>
        <w:tc>
          <w:tcPr>
            <w:tcW w:w="0" w:type="auto"/>
          </w:tcPr>
          <w:p w14:paraId="72B5A4AE" w14:textId="75917807"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 xml:space="preserve"> n</w:t>
            </w:r>
          </w:p>
        </w:tc>
        <w:tc>
          <w:tcPr>
            <w:tcW w:w="0" w:type="auto"/>
            <w:shd w:val="clear" w:color="auto" w:fill="auto"/>
            <w:noWrap/>
            <w:vAlign w:val="bottom"/>
          </w:tcPr>
          <w:p w14:paraId="3D7B89D1" w14:textId="19DE81C6" w:rsidR="000213E4" w:rsidRPr="000213E4" w:rsidRDefault="000213E4" w:rsidP="005C49A3">
            <w:pPr>
              <w:spacing w:line="240" w:lineRule="auto"/>
              <w:ind w:firstLine="0"/>
              <w:jc w:val="left"/>
              <w:rPr>
                <w:rFonts w:eastAsia="Times New Roman" w:cs="Times New Roman"/>
                <w:color w:val="000000"/>
                <w:sz w:val="22"/>
              </w:rPr>
            </w:pPr>
            <w:r w:rsidRPr="000213E4">
              <w:rPr>
                <w:rFonts w:ascii="Calibri" w:hAnsi="Calibri" w:cs="Calibri"/>
                <w:color w:val="000000"/>
                <w:sz w:val="22"/>
              </w:rPr>
              <w:t>11</w:t>
            </w:r>
          </w:p>
        </w:tc>
        <w:tc>
          <w:tcPr>
            <w:tcW w:w="0" w:type="auto"/>
            <w:vAlign w:val="bottom"/>
          </w:tcPr>
          <w:p w14:paraId="4762F243" w14:textId="1A0C369E" w:rsidR="000213E4" w:rsidRPr="000213E4" w:rsidRDefault="000213E4" w:rsidP="005C49A3">
            <w:pPr>
              <w:spacing w:line="240" w:lineRule="auto"/>
              <w:ind w:firstLine="0"/>
              <w:jc w:val="left"/>
              <w:rPr>
                <w:rFonts w:cs="Times New Roman"/>
                <w:color w:val="000000"/>
                <w:sz w:val="22"/>
              </w:rPr>
            </w:pPr>
            <w:r w:rsidRPr="000213E4">
              <w:rPr>
                <w:rFonts w:ascii="Calibri" w:hAnsi="Calibri" w:cs="Calibri"/>
                <w:color w:val="000000"/>
                <w:sz w:val="22"/>
              </w:rPr>
              <w:t>11</w:t>
            </w:r>
          </w:p>
        </w:tc>
        <w:tc>
          <w:tcPr>
            <w:tcW w:w="0" w:type="auto"/>
          </w:tcPr>
          <w:p w14:paraId="121D9FF0"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68EEC2FA"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475B49EF"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780CFF80" w14:textId="77777777" w:rsidR="000213E4" w:rsidRPr="000213E4" w:rsidRDefault="000213E4" w:rsidP="005C49A3">
            <w:pPr>
              <w:spacing w:line="240" w:lineRule="auto"/>
              <w:ind w:firstLine="0"/>
              <w:jc w:val="left"/>
              <w:rPr>
                <w:rFonts w:ascii="Calibri" w:hAnsi="Calibri" w:cs="Calibri"/>
                <w:color w:val="000000"/>
                <w:sz w:val="22"/>
              </w:rPr>
            </w:pPr>
          </w:p>
        </w:tc>
        <w:tc>
          <w:tcPr>
            <w:tcW w:w="1308" w:type="dxa"/>
            <w:vAlign w:val="bottom"/>
          </w:tcPr>
          <w:p w14:paraId="39F4DE4A" w14:textId="6DC6A0A0" w:rsidR="000213E4" w:rsidRPr="000213E4" w:rsidRDefault="000213E4" w:rsidP="005C49A3">
            <w:pPr>
              <w:spacing w:line="240" w:lineRule="auto"/>
              <w:ind w:firstLine="0"/>
              <w:jc w:val="left"/>
              <w:rPr>
                <w:color w:val="000000"/>
                <w:sz w:val="22"/>
              </w:rPr>
            </w:pPr>
            <w:r w:rsidRPr="000213E4">
              <w:rPr>
                <w:rFonts w:ascii="Calibri" w:hAnsi="Calibri" w:cs="Calibri"/>
                <w:color w:val="000000"/>
                <w:sz w:val="22"/>
              </w:rPr>
              <w:t>11</w:t>
            </w:r>
          </w:p>
        </w:tc>
        <w:tc>
          <w:tcPr>
            <w:tcW w:w="0" w:type="auto"/>
            <w:vAlign w:val="bottom"/>
          </w:tcPr>
          <w:p w14:paraId="02009095" w14:textId="47F5896C" w:rsidR="000213E4" w:rsidRPr="000213E4" w:rsidRDefault="000213E4" w:rsidP="005C49A3">
            <w:pPr>
              <w:spacing w:line="240" w:lineRule="auto"/>
              <w:ind w:firstLine="0"/>
              <w:jc w:val="left"/>
              <w:rPr>
                <w:rFonts w:ascii="Calibri" w:hAnsi="Calibri" w:cs="Calibri"/>
                <w:color w:val="000000"/>
                <w:sz w:val="22"/>
              </w:rPr>
            </w:pPr>
            <w:r w:rsidRPr="000213E4">
              <w:rPr>
                <w:rFonts w:ascii="Calibri" w:hAnsi="Calibri" w:cs="Calibri"/>
                <w:color w:val="000000"/>
                <w:sz w:val="22"/>
              </w:rPr>
              <w:t>11</w:t>
            </w:r>
          </w:p>
        </w:tc>
      </w:tr>
      <w:tr w:rsidR="00671351" w:rsidRPr="00B31721" w14:paraId="75522664" w14:textId="77777777" w:rsidTr="000213E4">
        <w:trPr>
          <w:trHeight w:val="300"/>
        </w:trPr>
        <w:tc>
          <w:tcPr>
            <w:tcW w:w="0" w:type="auto"/>
          </w:tcPr>
          <w:p w14:paraId="2DF338E1" w14:textId="6B97BCAB"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mean</w:t>
            </w:r>
          </w:p>
        </w:tc>
        <w:tc>
          <w:tcPr>
            <w:tcW w:w="0" w:type="auto"/>
            <w:shd w:val="clear" w:color="auto" w:fill="auto"/>
            <w:noWrap/>
            <w:vAlign w:val="bottom"/>
          </w:tcPr>
          <w:p w14:paraId="66D9DC76" w14:textId="7D2E2847" w:rsidR="000213E4" w:rsidRPr="000213E4" w:rsidRDefault="000213E4" w:rsidP="00C66722">
            <w:pPr>
              <w:ind w:firstLine="0"/>
              <w:jc w:val="left"/>
              <w:rPr>
                <w:rFonts w:ascii="Calibri" w:hAnsi="Calibri" w:cs="Calibri"/>
                <w:color w:val="000000"/>
                <w:sz w:val="22"/>
              </w:rPr>
            </w:pPr>
            <w:r w:rsidRPr="000213E4">
              <w:rPr>
                <w:rFonts w:ascii="Calibri" w:hAnsi="Calibri" w:cs="Calibri"/>
                <w:color w:val="000000"/>
                <w:sz w:val="22"/>
              </w:rPr>
              <w:t>243.73</w:t>
            </w:r>
          </w:p>
        </w:tc>
        <w:tc>
          <w:tcPr>
            <w:tcW w:w="0" w:type="auto"/>
            <w:vAlign w:val="bottom"/>
          </w:tcPr>
          <w:p w14:paraId="4EEB9B12"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3FA8D336"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5B98C015" w14:textId="0651F4AE" w:rsidR="000213E4" w:rsidRPr="000213E4" w:rsidRDefault="000213E4" w:rsidP="000966B5">
            <w:pPr>
              <w:ind w:firstLine="0"/>
              <w:jc w:val="left"/>
              <w:rPr>
                <w:rFonts w:ascii="Calibri" w:hAnsi="Calibri" w:cs="Calibri"/>
                <w:color w:val="000000"/>
                <w:sz w:val="22"/>
              </w:rPr>
            </w:pPr>
            <w:r w:rsidRPr="000213E4">
              <w:rPr>
                <w:rFonts w:ascii="Calibri" w:hAnsi="Calibri" w:cs="Calibri"/>
                <w:color w:val="000000"/>
                <w:sz w:val="22"/>
              </w:rPr>
              <w:t>4675.64</w:t>
            </w:r>
          </w:p>
        </w:tc>
        <w:tc>
          <w:tcPr>
            <w:tcW w:w="0" w:type="auto"/>
          </w:tcPr>
          <w:p w14:paraId="198168D6"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56C507EA" w14:textId="77777777" w:rsidR="000213E4" w:rsidRPr="000213E4" w:rsidRDefault="000213E4" w:rsidP="005C49A3">
            <w:pPr>
              <w:spacing w:line="240" w:lineRule="auto"/>
              <w:ind w:firstLine="0"/>
              <w:jc w:val="left"/>
              <w:rPr>
                <w:rFonts w:ascii="Calibri" w:hAnsi="Calibri" w:cs="Calibri"/>
                <w:color w:val="000000"/>
                <w:sz w:val="22"/>
              </w:rPr>
            </w:pPr>
          </w:p>
        </w:tc>
        <w:tc>
          <w:tcPr>
            <w:tcW w:w="1308" w:type="dxa"/>
            <w:vAlign w:val="bottom"/>
          </w:tcPr>
          <w:p w14:paraId="4ABB9802" w14:textId="25B2C890" w:rsidR="000213E4" w:rsidRPr="000213E4" w:rsidRDefault="000213E4" w:rsidP="005C49A3">
            <w:pPr>
              <w:spacing w:line="240" w:lineRule="auto"/>
              <w:ind w:firstLine="0"/>
              <w:jc w:val="left"/>
              <w:rPr>
                <w:rFonts w:ascii="Calibri" w:hAnsi="Calibri" w:cs="Calibri"/>
                <w:color w:val="000000"/>
                <w:sz w:val="22"/>
              </w:rPr>
            </w:pPr>
          </w:p>
        </w:tc>
        <w:tc>
          <w:tcPr>
            <w:tcW w:w="0" w:type="auto"/>
            <w:vAlign w:val="bottom"/>
          </w:tcPr>
          <w:p w14:paraId="19C352F4" w14:textId="77777777" w:rsidR="000213E4" w:rsidRPr="000213E4" w:rsidRDefault="000213E4" w:rsidP="005C49A3">
            <w:pPr>
              <w:spacing w:line="240" w:lineRule="auto"/>
              <w:ind w:firstLine="0"/>
              <w:jc w:val="left"/>
              <w:rPr>
                <w:rFonts w:ascii="Calibri" w:hAnsi="Calibri" w:cs="Calibri"/>
                <w:color w:val="000000"/>
                <w:sz w:val="22"/>
              </w:rPr>
            </w:pPr>
          </w:p>
        </w:tc>
      </w:tr>
    </w:tbl>
    <w:p w14:paraId="4ABAB23B" w14:textId="77777777" w:rsidR="00E22B45" w:rsidRDefault="00E22B45" w:rsidP="00656040">
      <w:pPr>
        <w:ind w:firstLine="0"/>
      </w:pPr>
    </w:p>
    <w:p w14:paraId="37379875" w14:textId="6AE08AC1" w:rsidR="0023588D" w:rsidRPr="009A18E1" w:rsidRDefault="0023588D" w:rsidP="00656040">
      <w:pPr>
        <w:ind w:firstLine="0"/>
        <w:rPr>
          <w:rFonts w:eastAsiaTheme="minorEastAsia"/>
        </w:rPr>
      </w:pPr>
      <m:oMathPara>
        <m:oMathParaPr>
          <m:jc m:val="left"/>
        </m:oMathParaPr>
        <m:oMath>
          <m:r>
            <w:rPr>
              <w:rFonts w:ascii="Cambria Math" w:hAnsi="Cambria Math"/>
            </w:rPr>
            <m:t>PE=</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den>
          </m:f>
        </m:oMath>
      </m:oMathPara>
    </w:p>
    <w:p w14:paraId="5313F4C3" w14:textId="71B657E4" w:rsidR="009A18E1" w:rsidRPr="009A18E1" w:rsidRDefault="009A18E1" w:rsidP="00656040">
      <w:pPr>
        <w:ind w:firstLine="0"/>
      </w:pPr>
      <w:r>
        <w:t xml:space="preserve">Tabel </w:t>
      </w:r>
      <w:r>
        <w:fldChar w:fldCharType="begin"/>
      </w:r>
      <w:r>
        <w:instrText xml:space="preserve"> REF tabel_pe \h </w:instrText>
      </w:r>
      <w:r>
        <w:fldChar w:fldCharType="separate"/>
      </w:r>
      <w:r>
        <w:t>4.</w:t>
      </w:r>
      <w:r>
        <w:rPr>
          <w:noProof/>
        </w:rPr>
        <w:t>4</w:t>
      </w:r>
      <w:r>
        <w:t xml:space="preserve"> </w:t>
      </w:r>
      <w:r>
        <w:fldChar w:fldCharType="end"/>
      </w:r>
      <w:r>
        <w:t xml:space="preserve">merupakan data yang </w:t>
      </w:r>
      <w:proofErr w:type="gramStart"/>
      <w:r>
        <w:t>akan</w:t>
      </w:r>
      <w:proofErr w:type="gramEnd"/>
      <w:r>
        <w:t xml:space="preserve"> digunakan dalam melakukan pengujian algoritma. Data aktual (A) dan data prediksi (F) merupakan penjualan obat </w:t>
      </w:r>
      <w:r>
        <w:lastRenderedPageBreak/>
        <w:t xml:space="preserve">Acarbose 100 Mg. Nilai </w:t>
      </w:r>
      <w:r>
        <w:rPr>
          <w:i/>
        </w:rPr>
        <w:t xml:space="preserve">Percentage Error(PE) </w:t>
      </w:r>
      <w:r w:rsidR="00055E0B">
        <w:t xml:space="preserve">diperoleh dengan menghitung </w:t>
      </w:r>
      <w:r>
        <w:t xml:space="preserve"> jarak </w:t>
      </w:r>
      <w:r w:rsidR="00055E0B">
        <w:t>antara nilai aktual dan</w:t>
      </w:r>
      <w:r>
        <w:t xml:space="preserve"> prediksi, dan </w:t>
      </w:r>
      <w:r w:rsidR="00055E0B">
        <w:t>selanjutnya di bagi dengan nilai aktural (</w:t>
      </w:r>
      <w:r>
        <w:t xml:space="preserve"> </w:t>
      </w:r>
      <m:oMath>
        <m:r>
          <m:rPr>
            <m:sty m:val="p"/>
          </m:rPr>
          <w:rPr>
            <w:rFonts w:ascii="Cambria Math" w:hAnsi="Cambria Math"/>
          </w:rPr>
          <w:br/>
        </m:r>
        <m:r>
          <w:rPr>
            <w:rFonts w:ascii="Cambria Math" w:hAnsi="Cambria Math"/>
          </w:rPr>
          <m:t>PE=</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den>
        </m:f>
      </m:oMath>
      <w:r w:rsidR="00055E0B">
        <w:rPr>
          <w:rFonts w:eastAsiaTheme="minorEastAsia"/>
        </w:rPr>
        <w:t xml:space="preserve"> ).</w:t>
      </w:r>
    </w:p>
    <w:p w14:paraId="432D32F2" w14:textId="49EC9EC1" w:rsidR="0018656E" w:rsidRDefault="0018656E" w:rsidP="00656040">
      <w:pPr>
        <w:ind w:firstLine="0"/>
      </w:pPr>
      <w:r>
        <w:t xml:space="preserve">Dari tabel </w:t>
      </w:r>
      <w:r>
        <w:fldChar w:fldCharType="begin"/>
      </w:r>
      <w:r>
        <w:instrText xml:space="preserve"> REF tabel_pe \h </w:instrText>
      </w:r>
      <w:r>
        <w:fldChar w:fldCharType="separate"/>
      </w:r>
      <w:r w:rsidR="009A18E1">
        <w:t>4.</w:t>
      </w:r>
      <w:r w:rsidR="009A18E1">
        <w:rPr>
          <w:noProof/>
        </w:rPr>
        <w:t>4</w:t>
      </w:r>
      <w:r w:rsidR="009A18E1">
        <w:t xml:space="preserve"> </w:t>
      </w:r>
      <w:r>
        <w:fldChar w:fldCharType="end"/>
      </w:r>
      <w:r>
        <w:t>maka dapat dihit</w:t>
      </w:r>
      <w:r w:rsidR="00055E0B">
        <w:t>ung nilai MAPE sebagai berikut:</w:t>
      </w:r>
    </w:p>
    <w:p w14:paraId="0CC40E02" w14:textId="62676ADF" w:rsidR="003D554B" w:rsidRPr="0018656E" w:rsidRDefault="003D554B" w:rsidP="00FF3D36">
      <w:pPr>
        <w:rPr>
          <w:rFonts w:eastAsiaTheme="minorEastAsia"/>
        </w:rPr>
      </w:pPr>
      <m:oMathPara>
        <m:oMathParaPr>
          <m:jc m:val="left"/>
        </m:oMathParaP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i</m:t>
                      </m:r>
                    </m:sub>
                  </m:sSub>
                </m:e>
              </m:d>
            </m:e>
          </m:nary>
        </m:oMath>
      </m:oMathPara>
    </w:p>
    <w:p w14:paraId="00BD46DF" w14:textId="1380491C" w:rsidR="0018656E" w:rsidRPr="00055E0B" w:rsidRDefault="0018656E" w:rsidP="00FF3D36">
      <w:pPr>
        <w:rPr>
          <w:rFonts w:eastAsiaTheme="minorEastAsia"/>
        </w:rPr>
      </w:pPr>
      <m:oMathPara>
        <m:oMathParaPr>
          <m:jc m:val="left"/>
        </m:oMathParaP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11</m:t>
              </m:r>
            </m:den>
          </m:f>
          <m:r>
            <m:rPr>
              <m:sty m:val="p"/>
            </m:rPr>
            <w:rPr>
              <w:rFonts w:ascii="Cambria Math" w:hAnsi="Cambria Math" w:cs="Calibri"/>
              <w:color w:val="000000"/>
              <w:sz w:val="22"/>
            </w:rPr>
            <m:t>302.67</m:t>
          </m:r>
          <m:r>
            <w:rPr>
              <w:rFonts w:ascii="Cambria Math" w:hAnsi="Cambria Math"/>
            </w:rPr>
            <m:t>=27.5</m:t>
          </m:r>
        </m:oMath>
      </m:oMathPara>
    </w:p>
    <w:p w14:paraId="15933925" w14:textId="2B65411A" w:rsidR="00055E0B" w:rsidRPr="00C453CE" w:rsidRDefault="00055E0B" w:rsidP="00055E0B">
      <w:pPr>
        <w:ind w:firstLine="0"/>
        <w:jc w:val="left"/>
        <w:rPr>
          <w:rFonts w:eastAsiaTheme="minorEastAsia"/>
        </w:rPr>
      </w:pPr>
      <w:proofErr w:type="gramStart"/>
      <w:r>
        <w:rPr>
          <w:rFonts w:eastAsiaTheme="minorEastAsia"/>
        </w:rPr>
        <w:t>dimana</w:t>
      </w:r>
      <w:proofErr w:type="gramEnd"/>
      <w:r>
        <w:rPr>
          <w:rFonts w:eastAsiaTheme="minorEastAsia"/>
        </w:rPr>
        <w:t>:</w:t>
      </w:r>
    </w:p>
    <w:p w14:paraId="429BF121" w14:textId="05259A80" w:rsidR="00C453CE" w:rsidRPr="00C453CE" w:rsidRDefault="00C453CE" w:rsidP="00055E0B">
      <w:pPr>
        <w:ind w:firstLine="0"/>
        <w:jc w:val="left"/>
        <w:rPr>
          <w:rFonts w:eastAsiaTheme="minorEastAsia"/>
        </w:rPr>
      </w:pPr>
      <m:oMath>
        <m:r>
          <w:rPr>
            <w:rFonts w:ascii="Cambria Math" w:hAnsi="Cambria Math"/>
          </w:rPr>
          <m:t>n</m:t>
        </m:r>
      </m:oMath>
      <w:r>
        <w:rPr>
          <w:rFonts w:eastAsiaTheme="minorEastAsia"/>
        </w:rPr>
        <w:t xml:space="preserve"> = banyak data</w:t>
      </w:r>
    </w:p>
    <w:p w14:paraId="7F34C5CB" w14:textId="6BBEDB83" w:rsidR="00C453CE" w:rsidRDefault="003C0083" w:rsidP="00055E0B">
      <w:pPr>
        <w:ind w:firstLine="0"/>
        <w:jc w:val="left"/>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C453CE">
        <w:rPr>
          <w:rFonts w:eastAsiaTheme="minorEastAsia"/>
        </w:rPr>
        <w:t xml:space="preserve"> = </w:t>
      </w:r>
      <w:r w:rsidR="0077772F">
        <w:rPr>
          <w:rFonts w:eastAsiaTheme="minorEastAsia"/>
        </w:rPr>
        <w:t>data aktual periode ke - i</w:t>
      </w:r>
    </w:p>
    <w:p w14:paraId="094A8F62" w14:textId="346EEAF0" w:rsidR="00C453CE" w:rsidRPr="00C453CE" w:rsidRDefault="003C0083" w:rsidP="00055E0B">
      <w:pPr>
        <w:ind w:firstLine="0"/>
        <w:jc w:val="left"/>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77772F">
        <w:rPr>
          <w:rFonts w:eastAsiaTheme="minorEastAsia"/>
        </w:rPr>
        <w:t xml:space="preserve"> = data prediksi period ke -i</w:t>
      </w:r>
    </w:p>
    <w:p w14:paraId="7A5E28B9" w14:textId="0B25C236" w:rsidR="00C453CE" w:rsidRPr="003D554B" w:rsidRDefault="00C453CE" w:rsidP="00C453CE">
      <w:pPr>
        <w:jc w:val="left"/>
      </w:pPr>
    </w:p>
    <w:p w14:paraId="56AA003E" w14:textId="7BBC81B2" w:rsidR="00055E0B" w:rsidRDefault="00055E0B" w:rsidP="00055E0B">
      <w:pPr>
        <w:ind w:firstLine="0"/>
      </w:pPr>
      <w:r>
        <w:t xml:space="preserve">Selanjutnya dilakukan proses perhitungan nilai koefisien determinasi </w:t>
      </w:r>
      <w:proofErr w:type="gramStart"/>
      <w:r>
        <w:t>atau  R</w:t>
      </w:r>
      <w:proofErr w:type="gramEnd"/>
      <w:r>
        <w:t xml:space="preserve"> Square (R</w:t>
      </w:r>
      <w:r w:rsidRPr="00055E0B">
        <w:rPr>
          <w:vertAlign w:val="superscript"/>
        </w:rPr>
        <w:t>2</w:t>
      </w:r>
      <w:r>
        <w:t>) sebagai berikut :</w:t>
      </w:r>
    </w:p>
    <w:p w14:paraId="06D47A1C" w14:textId="72AFBEC9" w:rsidR="005145B2" w:rsidRDefault="003C0083" w:rsidP="00055E0B">
      <w:pPr>
        <w:ind w:firstLine="0"/>
        <w:jc w:val="left"/>
        <w:rPr>
          <w:rFonts w:eastAsiaTheme="minorEastAsia"/>
        </w:rPr>
      </w:pP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r>
              <w:rPr>
                <w:rFonts w:ascii="Cambria Math" w:hAnsi="Cambria Math"/>
              </w:rPr>
              <m:t>SSE</m:t>
            </m:r>
          </m:num>
          <m:den>
            <m:r>
              <w:rPr>
                <w:rFonts w:ascii="Cambria Math" w:hAnsi="Cambria Math"/>
              </w:rPr>
              <m:t>SST</m:t>
            </m:r>
          </m:den>
        </m:f>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den>
        </m:f>
        <m:r>
          <w:rPr>
            <w:rFonts w:ascii="Cambria Math" w:eastAsiaTheme="minorEastAsia" w:hAnsi="Cambria Math"/>
          </w:rPr>
          <m:t>=1-</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E1</m:t>
                </m:r>
              </m:e>
            </m:nary>
          </m:num>
          <m:den>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E2</m:t>
                </m:r>
              </m:e>
            </m:nary>
          </m:den>
        </m:f>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51432</m:t>
            </m:r>
          </m:num>
          <m:den>
            <m:r>
              <m:rPr>
                <m:sty m:val="p"/>
              </m:rPr>
              <w:rPr>
                <w:rFonts w:ascii="Cambria Math" w:hAnsi="Cambria Math" w:cs="Calibri"/>
                <w:color w:val="000000"/>
                <w:sz w:val="22"/>
              </w:rPr>
              <m:t>56716.15</m:t>
            </m:r>
          </m:den>
        </m:f>
        <m:r>
          <w:rPr>
            <w:rFonts w:ascii="Cambria Math" w:eastAsiaTheme="minorEastAsia" w:hAnsi="Cambria Math"/>
          </w:rPr>
          <m:t>=0.09</m:t>
        </m:r>
      </m:oMath>
      <w:r w:rsidR="004E0E9E">
        <w:rPr>
          <w:rFonts w:eastAsiaTheme="minorEastAsia"/>
        </w:rPr>
        <w:t xml:space="preserve"> </w:t>
      </w:r>
    </w:p>
    <w:p w14:paraId="5EB40C0C" w14:textId="3A19D1D2" w:rsidR="00055E0B" w:rsidRPr="003905F5" w:rsidRDefault="00055E0B" w:rsidP="00055E0B">
      <w:pPr>
        <w:ind w:firstLine="0"/>
        <w:jc w:val="left"/>
        <w:rPr>
          <w:rFonts w:eastAsiaTheme="minorEastAsia"/>
        </w:rPr>
      </w:pPr>
      <w:proofErr w:type="gramStart"/>
      <w:r>
        <w:rPr>
          <w:rFonts w:eastAsiaTheme="minorEastAsia"/>
        </w:rPr>
        <w:t>dimana</w:t>
      </w:r>
      <w:proofErr w:type="gramEnd"/>
      <w:r>
        <w:rPr>
          <w:rFonts w:eastAsiaTheme="minorEastAsia"/>
        </w:rPr>
        <w:t>:</w:t>
      </w:r>
    </w:p>
    <w:p w14:paraId="672063A9" w14:textId="204D1E1A" w:rsidR="003905F5" w:rsidRDefault="003905F5" w:rsidP="00055E0B">
      <w:pPr>
        <w:ind w:firstLine="0"/>
        <w:jc w:val="left"/>
        <w:rPr>
          <w:rFonts w:eastAsiaTheme="minorEastAsia"/>
        </w:rPr>
      </w:pPr>
      <w:r>
        <w:rPr>
          <w:rFonts w:eastAsiaTheme="minorEastAsia"/>
        </w:rPr>
        <w:t>SSE = Sum of Squared Error</w:t>
      </w:r>
    </w:p>
    <w:p w14:paraId="493BF46D" w14:textId="07994D12" w:rsidR="00FF3D36" w:rsidRDefault="003905F5" w:rsidP="004633DF">
      <w:pPr>
        <w:ind w:firstLine="0"/>
        <w:jc w:val="left"/>
      </w:pPr>
      <w:r>
        <w:rPr>
          <w:rFonts w:eastAsiaTheme="minorEastAsia"/>
        </w:rPr>
        <w:t>SST = total sum of squares</w:t>
      </w:r>
    </w:p>
    <w:p w14:paraId="37586801" w14:textId="18296877" w:rsidR="00751EF1" w:rsidRDefault="00751EF1" w:rsidP="004633DF">
      <w:r w:rsidRPr="004633DF">
        <w:rPr>
          <w:highlight w:val="yellow"/>
        </w:rPr>
        <w:t xml:space="preserve">Setelah dilakukan pembahasan dan pengujian algoritma, maka dapat diketahui </w:t>
      </w:r>
      <w:proofErr w:type="gramStart"/>
      <w:r w:rsidRPr="004633DF">
        <w:rPr>
          <w:highlight w:val="yellow"/>
        </w:rPr>
        <w:t>bahwa :</w:t>
      </w:r>
      <w:proofErr w:type="gramEnd"/>
    </w:p>
    <w:p w14:paraId="1C1CE4BF" w14:textId="77777777" w:rsidR="00FF3D36" w:rsidRPr="00C12078" w:rsidRDefault="00FF3D36" w:rsidP="001F2D8E">
      <w:pPr>
        <w:pStyle w:val="4122"/>
      </w:pPr>
      <w:r w:rsidRPr="00C12078">
        <w:t>Perhitungan Algoritma Apriori</w:t>
      </w:r>
    </w:p>
    <w:p w14:paraId="1B80437D" w14:textId="77777777" w:rsidR="00FF3D36" w:rsidRDefault="00FF3D36" w:rsidP="00FF3D36">
      <w:r>
        <w:t xml:space="preserve">Dalam proses pencarian pola pembelian obat dengan menggunakan perhitungan algoritma apriori, dilakukan dengan langka – langka sebagai </w:t>
      </w:r>
      <w:proofErr w:type="gramStart"/>
      <w:r>
        <w:t>berikut :</w:t>
      </w:r>
      <w:proofErr w:type="gramEnd"/>
    </w:p>
    <w:p w14:paraId="67193BA0" w14:textId="77777777" w:rsidR="00FF3D36" w:rsidRDefault="00FF3D36" w:rsidP="00DD412C">
      <w:pPr>
        <w:pStyle w:val="422"/>
        <w:numPr>
          <w:ilvl w:val="2"/>
          <w:numId w:val="43"/>
        </w:numPr>
        <w:ind w:left="426" w:hanging="284"/>
      </w:pPr>
      <w:r>
        <w:t xml:space="preserve">Menentukan data yang akan dilakukan proses pencarian pola pembeliannya </w:t>
      </w:r>
    </w:p>
    <w:p w14:paraId="4E11535F" w14:textId="45BE4600" w:rsidR="00FF3D36" w:rsidRDefault="00FF3D36" w:rsidP="00DD412C">
      <w:pPr>
        <w:keepNext/>
      </w:pPr>
      <w:r>
        <w:t xml:space="preserve">Data yang </w:t>
      </w:r>
      <w:proofErr w:type="gramStart"/>
      <w:r>
        <w:t>akan</w:t>
      </w:r>
      <w:proofErr w:type="gramEnd"/>
      <w:r>
        <w:t xml:space="preserve"> dilakukan proses perhitungan algoritma apriori dapat dilihat pada tabal </w:t>
      </w:r>
      <w:r w:rsidR="00760738">
        <w:rPr>
          <w:highlight w:val="yellow"/>
        </w:rPr>
        <w:fldChar w:fldCharType="begin"/>
      </w:r>
      <w:r w:rsidR="00760738">
        <w:instrText xml:space="preserve"> REF tabel_penjualan_4 \h </w:instrText>
      </w:r>
      <w:r w:rsidR="00760738">
        <w:rPr>
          <w:highlight w:val="yellow"/>
        </w:rPr>
      </w:r>
      <w:r w:rsidR="00760738">
        <w:rPr>
          <w:highlight w:val="yellow"/>
        </w:rPr>
        <w:fldChar w:fldCharType="separate"/>
      </w:r>
      <w:r w:rsidR="00760738">
        <w:t>4.</w:t>
      </w:r>
      <w:r w:rsidR="00760738">
        <w:rPr>
          <w:noProof/>
        </w:rPr>
        <w:t>4</w:t>
      </w:r>
      <w:r w:rsidR="00760738">
        <w:rPr>
          <w:highlight w:val="yellow"/>
        </w:rPr>
        <w:fldChar w:fldCharType="end"/>
      </w:r>
    </w:p>
    <w:p w14:paraId="1621FE7F" w14:textId="3AF0C9DB" w:rsidR="00760738" w:rsidRDefault="00760738" w:rsidP="00760738">
      <w:pPr>
        <w:pStyle w:val="ct"/>
      </w:pPr>
      <w:r>
        <w:t xml:space="preserve">Tabel </w:t>
      </w:r>
      <w:bookmarkStart w:id="139" w:name="tabel_penjualan_4"/>
      <w:r>
        <w:t>4.</w:t>
      </w:r>
      <w:fldSimple w:instr=" SEQ Tabel_4. \* ARABIC ">
        <w:r w:rsidR="00AE4B84">
          <w:rPr>
            <w:noProof/>
          </w:rPr>
          <w:t>5</w:t>
        </w:r>
      </w:fldSimple>
      <w:bookmarkEnd w:id="139"/>
      <w:r>
        <w:t xml:space="preserve"> data penjualan obat</w:t>
      </w:r>
    </w:p>
    <w:tbl>
      <w:tblPr>
        <w:tblW w:w="7912" w:type="dxa"/>
        <w:tblLook w:val="04A0" w:firstRow="1" w:lastRow="0" w:firstColumn="1" w:lastColumn="0" w:noHBand="0" w:noVBand="1"/>
      </w:tblPr>
      <w:tblGrid>
        <w:gridCol w:w="1660"/>
        <w:gridCol w:w="521"/>
        <w:gridCol w:w="521"/>
        <w:gridCol w:w="521"/>
        <w:gridCol w:w="521"/>
        <w:gridCol w:w="521"/>
        <w:gridCol w:w="521"/>
        <w:gridCol w:w="521"/>
        <w:gridCol w:w="521"/>
        <w:gridCol w:w="521"/>
        <w:gridCol w:w="521"/>
        <w:gridCol w:w="521"/>
        <w:gridCol w:w="521"/>
      </w:tblGrid>
      <w:tr w:rsidR="00FF3D36" w:rsidRPr="009115AE" w14:paraId="70B21ED4" w14:textId="77777777" w:rsidTr="00760738">
        <w:trPr>
          <w:trHeight w:val="300"/>
        </w:trPr>
        <w:tc>
          <w:tcPr>
            <w:tcW w:w="1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9B85315"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Nama</w:t>
            </w:r>
          </w:p>
        </w:tc>
        <w:tc>
          <w:tcPr>
            <w:tcW w:w="6252" w:type="dxa"/>
            <w:gridSpan w:val="12"/>
            <w:tcBorders>
              <w:top w:val="single" w:sz="4" w:space="0" w:color="auto"/>
              <w:left w:val="nil"/>
              <w:bottom w:val="single" w:sz="4" w:space="0" w:color="auto"/>
              <w:right w:val="single" w:sz="4" w:space="0" w:color="000000"/>
            </w:tcBorders>
            <w:shd w:val="clear" w:color="auto" w:fill="auto"/>
            <w:noWrap/>
            <w:vAlign w:val="center"/>
            <w:hideMark/>
          </w:tcPr>
          <w:p w14:paraId="7F5811DC"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Waktu / Bulan</w:t>
            </w:r>
          </w:p>
        </w:tc>
      </w:tr>
      <w:tr w:rsidR="00FF3D36" w:rsidRPr="009115AE" w14:paraId="4CD91CDC" w14:textId="77777777" w:rsidTr="00760738">
        <w:trPr>
          <w:trHeight w:val="300"/>
        </w:trPr>
        <w:tc>
          <w:tcPr>
            <w:tcW w:w="1660" w:type="dxa"/>
            <w:vMerge/>
            <w:tcBorders>
              <w:top w:val="single" w:sz="4" w:space="0" w:color="auto"/>
              <w:left w:val="single" w:sz="4" w:space="0" w:color="auto"/>
              <w:bottom w:val="single" w:sz="4" w:space="0" w:color="000000"/>
              <w:right w:val="single" w:sz="4" w:space="0" w:color="auto"/>
            </w:tcBorders>
            <w:vAlign w:val="center"/>
            <w:hideMark/>
          </w:tcPr>
          <w:p w14:paraId="7C55993B" w14:textId="77777777" w:rsidR="00FF3D36" w:rsidRPr="009115AE" w:rsidRDefault="00FF3D36" w:rsidP="002C326A">
            <w:pPr>
              <w:spacing w:line="240" w:lineRule="auto"/>
              <w:ind w:firstLine="0"/>
              <w:jc w:val="left"/>
              <w:rPr>
                <w:rFonts w:ascii="Calibri" w:eastAsia="Times New Roman" w:hAnsi="Calibri" w:cs="Calibri"/>
                <w:color w:val="000000"/>
                <w:sz w:val="22"/>
              </w:rPr>
            </w:pPr>
          </w:p>
        </w:tc>
        <w:tc>
          <w:tcPr>
            <w:tcW w:w="521" w:type="dxa"/>
            <w:tcBorders>
              <w:top w:val="nil"/>
              <w:left w:val="nil"/>
              <w:bottom w:val="single" w:sz="4" w:space="0" w:color="auto"/>
              <w:right w:val="single" w:sz="4" w:space="0" w:color="auto"/>
            </w:tcBorders>
            <w:shd w:val="clear" w:color="auto" w:fill="auto"/>
            <w:noWrap/>
            <w:vAlign w:val="center"/>
            <w:hideMark/>
          </w:tcPr>
          <w:p w14:paraId="7AE4742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w:t>
            </w:r>
          </w:p>
        </w:tc>
        <w:tc>
          <w:tcPr>
            <w:tcW w:w="521" w:type="dxa"/>
            <w:tcBorders>
              <w:top w:val="nil"/>
              <w:left w:val="nil"/>
              <w:bottom w:val="single" w:sz="4" w:space="0" w:color="auto"/>
              <w:right w:val="single" w:sz="4" w:space="0" w:color="auto"/>
            </w:tcBorders>
            <w:shd w:val="clear" w:color="auto" w:fill="auto"/>
            <w:noWrap/>
            <w:vAlign w:val="center"/>
            <w:hideMark/>
          </w:tcPr>
          <w:p w14:paraId="2947EE0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w:t>
            </w:r>
          </w:p>
        </w:tc>
        <w:tc>
          <w:tcPr>
            <w:tcW w:w="521" w:type="dxa"/>
            <w:tcBorders>
              <w:top w:val="nil"/>
              <w:left w:val="nil"/>
              <w:bottom w:val="single" w:sz="4" w:space="0" w:color="auto"/>
              <w:right w:val="single" w:sz="4" w:space="0" w:color="auto"/>
            </w:tcBorders>
            <w:shd w:val="clear" w:color="auto" w:fill="auto"/>
            <w:noWrap/>
            <w:vAlign w:val="center"/>
            <w:hideMark/>
          </w:tcPr>
          <w:p w14:paraId="47836CD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w:t>
            </w:r>
          </w:p>
        </w:tc>
        <w:tc>
          <w:tcPr>
            <w:tcW w:w="521" w:type="dxa"/>
            <w:tcBorders>
              <w:top w:val="nil"/>
              <w:left w:val="nil"/>
              <w:bottom w:val="single" w:sz="4" w:space="0" w:color="auto"/>
              <w:right w:val="single" w:sz="4" w:space="0" w:color="auto"/>
            </w:tcBorders>
            <w:shd w:val="clear" w:color="auto" w:fill="auto"/>
            <w:noWrap/>
            <w:vAlign w:val="center"/>
            <w:hideMark/>
          </w:tcPr>
          <w:p w14:paraId="17F450D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w:t>
            </w:r>
          </w:p>
        </w:tc>
        <w:tc>
          <w:tcPr>
            <w:tcW w:w="521" w:type="dxa"/>
            <w:tcBorders>
              <w:top w:val="nil"/>
              <w:left w:val="nil"/>
              <w:bottom w:val="single" w:sz="4" w:space="0" w:color="auto"/>
              <w:right w:val="single" w:sz="4" w:space="0" w:color="auto"/>
            </w:tcBorders>
            <w:shd w:val="clear" w:color="auto" w:fill="auto"/>
            <w:noWrap/>
            <w:vAlign w:val="center"/>
            <w:hideMark/>
          </w:tcPr>
          <w:p w14:paraId="12CD6FC5"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w:t>
            </w:r>
          </w:p>
        </w:tc>
        <w:tc>
          <w:tcPr>
            <w:tcW w:w="521" w:type="dxa"/>
            <w:tcBorders>
              <w:top w:val="nil"/>
              <w:left w:val="nil"/>
              <w:bottom w:val="single" w:sz="4" w:space="0" w:color="auto"/>
              <w:right w:val="single" w:sz="4" w:space="0" w:color="auto"/>
            </w:tcBorders>
            <w:shd w:val="clear" w:color="auto" w:fill="auto"/>
            <w:noWrap/>
            <w:vAlign w:val="center"/>
            <w:hideMark/>
          </w:tcPr>
          <w:p w14:paraId="6E45861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w:t>
            </w:r>
          </w:p>
        </w:tc>
        <w:tc>
          <w:tcPr>
            <w:tcW w:w="521" w:type="dxa"/>
            <w:tcBorders>
              <w:top w:val="nil"/>
              <w:left w:val="nil"/>
              <w:bottom w:val="single" w:sz="4" w:space="0" w:color="auto"/>
              <w:right w:val="single" w:sz="4" w:space="0" w:color="auto"/>
            </w:tcBorders>
            <w:shd w:val="clear" w:color="auto" w:fill="auto"/>
            <w:noWrap/>
            <w:vAlign w:val="center"/>
            <w:hideMark/>
          </w:tcPr>
          <w:p w14:paraId="7C373DE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w:t>
            </w:r>
          </w:p>
        </w:tc>
        <w:tc>
          <w:tcPr>
            <w:tcW w:w="521" w:type="dxa"/>
            <w:tcBorders>
              <w:top w:val="nil"/>
              <w:left w:val="nil"/>
              <w:bottom w:val="single" w:sz="4" w:space="0" w:color="auto"/>
              <w:right w:val="single" w:sz="4" w:space="0" w:color="auto"/>
            </w:tcBorders>
            <w:shd w:val="clear" w:color="auto" w:fill="auto"/>
            <w:noWrap/>
            <w:vAlign w:val="center"/>
            <w:hideMark/>
          </w:tcPr>
          <w:p w14:paraId="6E4DF33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w:t>
            </w:r>
          </w:p>
        </w:tc>
        <w:tc>
          <w:tcPr>
            <w:tcW w:w="521" w:type="dxa"/>
            <w:tcBorders>
              <w:top w:val="nil"/>
              <w:left w:val="nil"/>
              <w:bottom w:val="single" w:sz="4" w:space="0" w:color="auto"/>
              <w:right w:val="single" w:sz="4" w:space="0" w:color="auto"/>
            </w:tcBorders>
            <w:shd w:val="clear" w:color="auto" w:fill="auto"/>
            <w:noWrap/>
            <w:vAlign w:val="center"/>
            <w:hideMark/>
          </w:tcPr>
          <w:p w14:paraId="3F78AFB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w:t>
            </w:r>
          </w:p>
        </w:tc>
        <w:tc>
          <w:tcPr>
            <w:tcW w:w="521" w:type="dxa"/>
            <w:tcBorders>
              <w:top w:val="nil"/>
              <w:left w:val="nil"/>
              <w:bottom w:val="single" w:sz="4" w:space="0" w:color="auto"/>
              <w:right w:val="single" w:sz="4" w:space="0" w:color="auto"/>
            </w:tcBorders>
            <w:shd w:val="clear" w:color="auto" w:fill="auto"/>
            <w:noWrap/>
            <w:vAlign w:val="center"/>
            <w:hideMark/>
          </w:tcPr>
          <w:p w14:paraId="13FAE45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w:t>
            </w:r>
          </w:p>
        </w:tc>
        <w:tc>
          <w:tcPr>
            <w:tcW w:w="521" w:type="dxa"/>
            <w:tcBorders>
              <w:top w:val="nil"/>
              <w:left w:val="nil"/>
              <w:bottom w:val="single" w:sz="4" w:space="0" w:color="auto"/>
              <w:right w:val="single" w:sz="4" w:space="0" w:color="auto"/>
            </w:tcBorders>
            <w:shd w:val="clear" w:color="auto" w:fill="auto"/>
            <w:noWrap/>
            <w:vAlign w:val="center"/>
            <w:hideMark/>
          </w:tcPr>
          <w:p w14:paraId="1B17A38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1</w:t>
            </w:r>
          </w:p>
        </w:tc>
        <w:tc>
          <w:tcPr>
            <w:tcW w:w="521" w:type="dxa"/>
            <w:tcBorders>
              <w:top w:val="nil"/>
              <w:left w:val="nil"/>
              <w:bottom w:val="single" w:sz="4" w:space="0" w:color="auto"/>
              <w:right w:val="single" w:sz="4" w:space="0" w:color="auto"/>
            </w:tcBorders>
            <w:shd w:val="clear" w:color="auto" w:fill="auto"/>
            <w:noWrap/>
            <w:vAlign w:val="center"/>
            <w:hideMark/>
          </w:tcPr>
          <w:p w14:paraId="74E9EA9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w:t>
            </w:r>
          </w:p>
        </w:tc>
      </w:tr>
      <w:tr w:rsidR="00FF3D36" w:rsidRPr="009115AE" w14:paraId="0D5D8CAF"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0350FBE"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lastRenderedPageBreak/>
              <w:t>Acarbose 100 Mg</w:t>
            </w:r>
          </w:p>
        </w:tc>
        <w:tc>
          <w:tcPr>
            <w:tcW w:w="521" w:type="dxa"/>
            <w:tcBorders>
              <w:top w:val="nil"/>
              <w:left w:val="nil"/>
              <w:bottom w:val="single" w:sz="4" w:space="0" w:color="auto"/>
              <w:right w:val="single" w:sz="4" w:space="0" w:color="auto"/>
            </w:tcBorders>
            <w:shd w:val="clear" w:color="auto" w:fill="auto"/>
            <w:noWrap/>
            <w:vAlign w:val="center"/>
            <w:hideMark/>
          </w:tcPr>
          <w:p w14:paraId="4EA9D47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40</w:t>
            </w:r>
          </w:p>
        </w:tc>
        <w:tc>
          <w:tcPr>
            <w:tcW w:w="521" w:type="dxa"/>
            <w:tcBorders>
              <w:top w:val="nil"/>
              <w:left w:val="nil"/>
              <w:bottom w:val="single" w:sz="4" w:space="0" w:color="auto"/>
              <w:right w:val="single" w:sz="4" w:space="0" w:color="auto"/>
            </w:tcBorders>
            <w:shd w:val="clear" w:color="auto" w:fill="auto"/>
            <w:noWrap/>
            <w:vAlign w:val="center"/>
            <w:hideMark/>
          </w:tcPr>
          <w:p w14:paraId="644907BD"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0</w:t>
            </w:r>
          </w:p>
        </w:tc>
        <w:tc>
          <w:tcPr>
            <w:tcW w:w="521" w:type="dxa"/>
            <w:tcBorders>
              <w:top w:val="nil"/>
              <w:left w:val="nil"/>
              <w:bottom w:val="single" w:sz="4" w:space="0" w:color="auto"/>
              <w:right w:val="single" w:sz="4" w:space="0" w:color="auto"/>
            </w:tcBorders>
            <w:shd w:val="clear" w:color="auto" w:fill="auto"/>
            <w:noWrap/>
            <w:vAlign w:val="center"/>
            <w:hideMark/>
          </w:tcPr>
          <w:p w14:paraId="60BAB91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36</w:t>
            </w:r>
          </w:p>
        </w:tc>
        <w:tc>
          <w:tcPr>
            <w:tcW w:w="521" w:type="dxa"/>
            <w:tcBorders>
              <w:top w:val="nil"/>
              <w:left w:val="nil"/>
              <w:bottom w:val="single" w:sz="4" w:space="0" w:color="auto"/>
              <w:right w:val="single" w:sz="4" w:space="0" w:color="auto"/>
            </w:tcBorders>
            <w:shd w:val="clear" w:color="auto" w:fill="auto"/>
            <w:noWrap/>
            <w:vAlign w:val="center"/>
            <w:hideMark/>
          </w:tcPr>
          <w:p w14:paraId="765AD87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3</w:t>
            </w:r>
          </w:p>
        </w:tc>
        <w:tc>
          <w:tcPr>
            <w:tcW w:w="521" w:type="dxa"/>
            <w:tcBorders>
              <w:top w:val="nil"/>
              <w:left w:val="nil"/>
              <w:bottom w:val="single" w:sz="4" w:space="0" w:color="auto"/>
              <w:right w:val="single" w:sz="4" w:space="0" w:color="auto"/>
            </w:tcBorders>
            <w:shd w:val="clear" w:color="auto" w:fill="auto"/>
            <w:noWrap/>
            <w:vAlign w:val="center"/>
            <w:hideMark/>
          </w:tcPr>
          <w:p w14:paraId="162ED015"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4</w:t>
            </w:r>
          </w:p>
        </w:tc>
        <w:tc>
          <w:tcPr>
            <w:tcW w:w="521" w:type="dxa"/>
            <w:tcBorders>
              <w:top w:val="nil"/>
              <w:left w:val="nil"/>
              <w:bottom w:val="single" w:sz="4" w:space="0" w:color="auto"/>
              <w:right w:val="single" w:sz="4" w:space="0" w:color="auto"/>
            </w:tcBorders>
            <w:shd w:val="clear" w:color="auto" w:fill="auto"/>
            <w:noWrap/>
            <w:vAlign w:val="center"/>
            <w:hideMark/>
          </w:tcPr>
          <w:p w14:paraId="1CF1658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9</w:t>
            </w:r>
          </w:p>
        </w:tc>
        <w:tc>
          <w:tcPr>
            <w:tcW w:w="521" w:type="dxa"/>
            <w:tcBorders>
              <w:top w:val="nil"/>
              <w:left w:val="nil"/>
              <w:bottom w:val="single" w:sz="4" w:space="0" w:color="auto"/>
              <w:right w:val="single" w:sz="4" w:space="0" w:color="auto"/>
            </w:tcBorders>
            <w:shd w:val="clear" w:color="auto" w:fill="auto"/>
            <w:noWrap/>
            <w:vAlign w:val="center"/>
            <w:hideMark/>
          </w:tcPr>
          <w:p w14:paraId="73D008A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60</w:t>
            </w:r>
          </w:p>
        </w:tc>
        <w:tc>
          <w:tcPr>
            <w:tcW w:w="521" w:type="dxa"/>
            <w:tcBorders>
              <w:top w:val="nil"/>
              <w:left w:val="nil"/>
              <w:bottom w:val="single" w:sz="4" w:space="0" w:color="auto"/>
              <w:right w:val="single" w:sz="4" w:space="0" w:color="auto"/>
            </w:tcBorders>
            <w:shd w:val="clear" w:color="auto" w:fill="auto"/>
            <w:noWrap/>
            <w:vAlign w:val="center"/>
            <w:hideMark/>
          </w:tcPr>
          <w:p w14:paraId="0EEA275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13</w:t>
            </w:r>
          </w:p>
        </w:tc>
        <w:tc>
          <w:tcPr>
            <w:tcW w:w="521" w:type="dxa"/>
            <w:tcBorders>
              <w:top w:val="nil"/>
              <w:left w:val="nil"/>
              <w:bottom w:val="single" w:sz="4" w:space="0" w:color="auto"/>
              <w:right w:val="single" w:sz="4" w:space="0" w:color="auto"/>
            </w:tcBorders>
            <w:shd w:val="clear" w:color="auto" w:fill="auto"/>
            <w:noWrap/>
            <w:vAlign w:val="center"/>
            <w:hideMark/>
          </w:tcPr>
          <w:p w14:paraId="47F3577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01</w:t>
            </w:r>
          </w:p>
        </w:tc>
        <w:tc>
          <w:tcPr>
            <w:tcW w:w="521" w:type="dxa"/>
            <w:tcBorders>
              <w:top w:val="nil"/>
              <w:left w:val="nil"/>
              <w:bottom w:val="single" w:sz="4" w:space="0" w:color="auto"/>
              <w:right w:val="single" w:sz="4" w:space="0" w:color="auto"/>
            </w:tcBorders>
            <w:shd w:val="clear" w:color="auto" w:fill="auto"/>
            <w:noWrap/>
            <w:vAlign w:val="center"/>
            <w:hideMark/>
          </w:tcPr>
          <w:p w14:paraId="5D6F78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60</w:t>
            </w:r>
          </w:p>
        </w:tc>
        <w:tc>
          <w:tcPr>
            <w:tcW w:w="521" w:type="dxa"/>
            <w:tcBorders>
              <w:top w:val="nil"/>
              <w:left w:val="nil"/>
              <w:bottom w:val="single" w:sz="4" w:space="0" w:color="auto"/>
              <w:right w:val="single" w:sz="4" w:space="0" w:color="auto"/>
            </w:tcBorders>
            <w:shd w:val="clear" w:color="auto" w:fill="auto"/>
            <w:noWrap/>
            <w:vAlign w:val="center"/>
            <w:hideMark/>
          </w:tcPr>
          <w:p w14:paraId="187DF56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24</w:t>
            </w:r>
          </w:p>
        </w:tc>
        <w:tc>
          <w:tcPr>
            <w:tcW w:w="521" w:type="dxa"/>
            <w:tcBorders>
              <w:top w:val="nil"/>
              <w:left w:val="nil"/>
              <w:bottom w:val="single" w:sz="4" w:space="0" w:color="auto"/>
              <w:right w:val="single" w:sz="4" w:space="0" w:color="auto"/>
            </w:tcBorders>
            <w:shd w:val="clear" w:color="auto" w:fill="auto"/>
            <w:noWrap/>
            <w:vAlign w:val="center"/>
            <w:hideMark/>
          </w:tcPr>
          <w:p w14:paraId="333B84A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1</w:t>
            </w:r>
          </w:p>
        </w:tc>
      </w:tr>
      <w:tr w:rsidR="00FF3D36" w:rsidRPr="009115AE" w14:paraId="68E6A61D"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8EAD304"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Acetylcysteine</w:t>
            </w:r>
          </w:p>
        </w:tc>
        <w:tc>
          <w:tcPr>
            <w:tcW w:w="521" w:type="dxa"/>
            <w:tcBorders>
              <w:top w:val="nil"/>
              <w:left w:val="nil"/>
              <w:bottom w:val="single" w:sz="4" w:space="0" w:color="auto"/>
              <w:right w:val="single" w:sz="4" w:space="0" w:color="auto"/>
            </w:tcBorders>
            <w:shd w:val="clear" w:color="auto" w:fill="auto"/>
            <w:noWrap/>
            <w:vAlign w:val="center"/>
            <w:hideMark/>
          </w:tcPr>
          <w:p w14:paraId="43AE183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3</w:t>
            </w:r>
          </w:p>
        </w:tc>
        <w:tc>
          <w:tcPr>
            <w:tcW w:w="521" w:type="dxa"/>
            <w:tcBorders>
              <w:top w:val="nil"/>
              <w:left w:val="nil"/>
              <w:bottom w:val="single" w:sz="4" w:space="0" w:color="auto"/>
              <w:right w:val="single" w:sz="4" w:space="0" w:color="auto"/>
            </w:tcBorders>
            <w:shd w:val="clear" w:color="auto" w:fill="auto"/>
            <w:noWrap/>
            <w:vAlign w:val="center"/>
            <w:hideMark/>
          </w:tcPr>
          <w:p w14:paraId="08E3048B"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0</w:t>
            </w:r>
          </w:p>
        </w:tc>
        <w:tc>
          <w:tcPr>
            <w:tcW w:w="521" w:type="dxa"/>
            <w:tcBorders>
              <w:top w:val="nil"/>
              <w:left w:val="nil"/>
              <w:bottom w:val="single" w:sz="4" w:space="0" w:color="auto"/>
              <w:right w:val="single" w:sz="4" w:space="0" w:color="auto"/>
            </w:tcBorders>
            <w:shd w:val="clear" w:color="auto" w:fill="auto"/>
            <w:noWrap/>
            <w:vAlign w:val="center"/>
            <w:hideMark/>
          </w:tcPr>
          <w:p w14:paraId="0831FBD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8</w:t>
            </w:r>
          </w:p>
        </w:tc>
        <w:tc>
          <w:tcPr>
            <w:tcW w:w="521" w:type="dxa"/>
            <w:tcBorders>
              <w:top w:val="nil"/>
              <w:left w:val="nil"/>
              <w:bottom w:val="single" w:sz="4" w:space="0" w:color="auto"/>
              <w:right w:val="single" w:sz="4" w:space="0" w:color="auto"/>
            </w:tcBorders>
            <w:shd w:val="clear" w:color="auto" w:fill="auto"/>
            <w:noWrap/>
            <w:vAlign w:val="center"/>
            <w:hideMark/>
          </w:tcPr>
          <w:p w14:paraId="0096916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6</w:t>
            </w:r>
          </w:p>
        </w:tc>
        <w:tc>
          <w:tcPr>
            <w:tcW w:w="521" w:type="dxa"/>
            <w:tcBorders>
              <w:top w:val="nil"/>
              <w:left w:val="nil"/>
              <w:bottom w:val="single" w:sz="4" w:space="0" w:color="auto"/>
              <w:right w:val="single" w:sz="4" w:space="0" w:color="auto"/>
            </w:tcBorders>
            <w:shd w:val="clear" w:color="auto" w:fill="auto"/>
            <w:noWrap/>
            <w:vAlign w:val="center"/>
            <w:hideMark/>
          </w:tcPr>
          <w:p w14:paraId="2B54649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1</w:t>
            </w:r>
          </w:p>
        </w:tc>
        <w:tc>
          <w:tcPr>
            <w:tcW w:w="521" w:type="dxa"/>
            <w:tcBorders>
              <w:top w:val="nil"/>
              <w:left w:val="nil"/>
              <w:bottom w:val="single" w:sz="4" w:space="0" w:color="auto"/>
              <w:right w:val="single" w:sz="4" w:space="0" w:color="auto"/>
            </w:tcBorders>
            <w:shd w:val="clear" w:color="auto" w:fill="auto"/>
            <w:noWrap/>
            <w:vAlign w:val="center"/>
            <w:hideMark/>
          </w:tcPr>
          <w:p w14:paraId="5FA40F0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7</w:t>
            </w:r>
          </w:p>
        </w:tc>
        <w:tc>
          <w:tcPr>
            <w:tcW w:w="521" w:type="dxa"/>
            <w:tcBorders>
              <w:top w:val="nil"/>
              <w:left w:val="nil"/>
              <w:bottom w:val="single" w:sz="4" w:space="0" w:color="auto"/>
              <w:right w:val="single" w:sz="4" w:space="0" w:color="auto"/>
            </w:tcBorders>
            <w:shd w:val="clear" w:color="auto" w:fill="auto"/>
            <w:noWrap/>
            <w:vAlign w:val="center"/>
            <w:hideMark/>
          </w:tcPr>
          <w:p w14:paraId="33E290B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7</w:t>
            </w:r>
          </w:p>
        </w:tc>
        <w:tc>
          <w:tcPr>
            <w:tcW w:w="521" w:type="dxa"/>
            <w:tcBorders>
              <w:top w:val="nil"/>
              <w:left w:val="nil"/>
              <w:bottom w:val="single" w:sz="4" w:space="0" w:color="auto"/>
              <w:right w:val="single" w:sz="4" w:space="0" w:color="auto"/>
            </w:tcBorders>
            <w:shd w:val="clear" w:color="auto" w:fill="auto"/>
            <w:noWrap/>
            <w:vAlign w:val="center"/>
            <w:hideMark/>
          </w:tcPr>
          <w:p w14:paraId="15D7CC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0</w:t>
            </w:r>
          </w:p>
        </w:tc>
        <w:tc>
          <w:tcPr>
            <w:tcW w:w="521" w:type="dxa"/>
            <w:tcBorders>
              <w:top w:val="nil"/>
              <w:left w:val="nil"/>
              <w:bottom w:val="single" w:sz="4" w:space="0" w:color="auto"/>
              <w:right w:val="single" w:sz="4" w:space="0" w:color="auto"/>
            </w:tcBorders>
            <w:shd w:val="clear" w:color="auto" w:fill="auto"/>
            <w:noWrap/>
            <w:vAlign w:val="center"/>
            <w:hideMark/>
          </w:tcPr>
          <w:p w14:paraId="12DC616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3</w:t>
            </w:r>
          </w:p>
        </w:tc>
        <w:tc>
          <w:tcPr>
            <w:tcW w:w="521" w:type="dxa"/>
            <w:tcBorders>
              <w:top w:val="nil"/>
              <w:left w:val="nil"/>
              <w:bottom w:val="single" w:sz="4" w:space="0" w:color="auto"/>
              <w:right w:val="single" w:sz="4" w:space="0" w:color="auto"/>
            </w:tcBorders>
            <w:shd w:val="clear" w:color="auto" w:fill="auto"/>
            <w:noWrap/>
            <w:vAlign w:val="center"/>
            <w:hideMark/>
          </w:tcPr>
          <w:p w14:paraId="2B91A20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2</w:t>
            </w:r>
          </w:p>
        </w:tc>
        <w:tc>
          <w:tcPr>
            <w:tcW w:w="521" w:type="dxa"/>
            <w:tcBorders>
              <w:top w:val="nil"/>
              <w:left w:val="nil"/>
              <w:bottom w:val="single" w:sz="4" w:space="0" w:color="auto"/>
              <w:right w:val="single" w:sz="4" w:space="0" w:color="auto"/>
            </w:tcBorders>
            <w:shd w:val="clear" w:color="auto" w:fill="auto"/>
            <w:noWrap/>
            <w:vAlign w:val="center"/>
            <w:hideMark/>
          </w:tcPr>
          <w:p w14:paraId="0D02D3A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7</w:t>
            </w:r>
          </w:p>
        </w:tc>
        <w:tc>
          <w:tcPr>
            <w:tcW w:w="521" w:type="dxa"/>
            <w:tcBorders>
              <w:top w:val="nil"/>
              <w:left w:val="nil"/>
              <w:bottom w:val="single" w:sz="4" w:space="0" w:color="auto"/>
              <w:right w:val="single" w:sz="4" w:space="0" w:color="auto"/>
            </w:tcBorders>
            <w:shd w:val="clear" w:color="auto" w:fill="auto"/>
            <w:noWrap/>
            <w:vAlign w:val="center"/>
            <w:hideMark/>
          </w:tcPr>
          <w:p w14:paraId="407F262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4</w:t>
            </w:r>
          </w:p>
        </w:tc>
      </w:tr>
      <w:tr w:rsidR="00FF3D36" w:rsidRPr="009115AE" w14:paraId="29C3C3B8"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37F967A"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Ziltrolin</w:t>
            </w:r>
          </w:p>
        </w:tc>
        <w:tc>
          <w:tcPr>
            <w:tcW w:w="521" w:type="dxa"/>
            <w:tcBorders>
              <w:top w:val="nil"/>
              <w:left w:val="nil"/>
              <w:bottom w:val="single" w:sz="4" w:space="0" w:color="auto"/>
              <w:right w:val="single" w:sz="4" w:space="0" w:color="auto"/>
            </w:tcBorders>
            <w:shd w:val="clear" w:color="auto" w:fill="auto"/>
            <w:noWrap/>
            <w:vAlign w:val="center"/>
            <w:hideMark/>
          </w:tcPr>
          <w:p w14:paraId="00BCAE6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5</w:t>
            </w:r>
          </w:p>
        </w:tc>
        <w:tc>
          <w:tcPr>
            <w:tcW w:w="521" w:type="dxa"/>
            <w:tcBorders>
              <w:top w:val="nil"/>
              <w:left w:val="nil"/>
              <w:bottom w:val="single" w:sz="4" w:space="0" w:color="auto"/>
              <w:right w:val="single" w:sz="4" w:space="0" w:color="auto"/>
            </w:tcBorders>
            <w:shd w:val="clear" w:color="auto" w:fill="auto"/>
            <w:noWrap/>
            <w:vAlign w:val="center"/>
            <w:hideMark/>
          </w:tcPr>
          <w:p w14:paraId="617B3E1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69</w:t>
            </w:r>
          </w:p>
        </w:tc>
        <w:tc>
          <w:tcPr>
            <w:tcW w:w="521" w:type="dxa"/>
            <w:tcBorders>
              <w:top w:val="nil"/>
              <w:left w:val="nil"/>
              <w:bottom w:val="single" w:sz="4" w:space="0" w:color="auto"/>
              <w:right w:val="single" w:sz="4" w:space="0" w:color="auto"/>
            </w:tcBorders>
            <w:shd w:val="clear" w:color="auto" w:fill="auto"/>
            <w:noWrap/>
            <w:vAlign w:val="center"/>
            <w:hideMark/>
          </w:tcPr>
          <w:p w14:paraId="5009092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3</w:t>
            </w:r>
          </w:p>
        </w:tc>
        <w:tc>
          <w:tcPr>
            <w:tcW w:w="521" w:type="dxa"/>
            <w:tcBorders>
              <w:top w:val="nil"/>
              <w:left w:val="nil"/>
              <w:bottom w:val="single" w:sz="4" w:space="0" w:color="auto"/>
              <w:right w:val="single" w:sz="4" w:space="0" w:color="auto"/>
            </w:tcBorders>
            <w:shd w:val="clear" w:color="auto" w:fill="auto"/>
            <w:noWrap/>
            <w:vAlign w:val="center"/>
            <w:hideMark/>
          </w:tcPr>
          <w:p w14:paraId="05B1604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94</w:t>
            </w:r>
          </w:p>
        </w:tc>
        <w:tc>
          <w:tcPr>
            <w:tcW w:w="521" w:type="dxa"/>
            <w:tcBorders>
              <w:top w:val="nil"/>
              <w:left w:val="nil"/>
              <w:bottom w:val="single" w:sz="4" w:space="0" w:color="auto"/>
              <w:right w:val="single" w:sz="4" w:space="0" w:color="auto"/>
            </w:tcBorders>
            <w:shd w:val="clear" w:color="auto" w:fill="auto"/>
            <w:noWrap/>
            <w:vAlign w:val="center"/>
            <w:hideMark/>
          </w:tcPr>
          <w:p w14:paraId="00C783B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5</w:t>
            </w:r>
          </w:p>
        </w:tc>
        <w:tc>
          <w:tcPr>
            <w:tcW w:w="521" w:type="dxa"/>
            <w:tcBorders>
              <w:top w:val="nil"/>
              <w:left w:val="nil"/>
              <w:bottom w:val="single" w:sz="4" w:space="0" w:color="auto"/>
              <w:right w:val="single" w:sz="4" w:space="0" w:color="auto"/>
            </w:tcBorders>
            <w:shd w:val="clear" w:color="auto" w:fill="auto"/>
            <w:noWrap/>
            <w:vAlign w:val="center"/>
            <w:hideMark/>
          </w:tcPr>
          <w:p w14:paraId="01141FD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89</w:t>
            </w:r>
          </w:p>
        </w:tc>
        <w:tc>
          <w:tcPr>
            <w:tcW w:w="521" w:type="dxa"/>
            <w:tcBorders>
              <w:top w:val="nil"/>
              <w:left w:val="nil"/>
              <w:bottom w:val="single" w:sz="4" w:space="0" w:color="auto"/>
              <w:right w:val="single" w:sz="4" w:space="0" w:color="auto"/>
            </w:tcBorders>
            <w:shd w:val="clear" w:color="auto" w:fill="auto"/>
            <w:noWrap/>
            <w:vAlign w:val="center"/>
            <w:hideMark/>
          </w:tcPr>
          <w:p w14:paraId="7C15CB8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5</w:t>
            </w:r>
          </w:p>
        </w:tc>
        <w:tc>
          <w:tcPr>
            <w:tcW w:w="521" w:type="dxa"/>
            <w:tcBorders>
              <w:top w:val="nil"/>
              <w:left w:val="nil"/>
              <w:bottom w:val="single" w:sz="4" w:space="0" w:color="auto"/>
              <w:right w:val="single" w:sz="4" w:space="0" w:color="auto"/>
            </w:tcBorders>
            <w:shd w:val="clear" w:color="auto" w:fill="auto"/>
            <w:noWrap/>
            <w:vAlign w:val="center"/>
            <w:hideMark/>
          </w:tcPr>
          <w:p w14:paraId="6B2DD24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7</w:t>
            </w:r>
          </w:p>
        </w:tc>
        <w:tc>
          <w:tcPr>
            <w:tcW w:w="521" w:type="dxa"/>
            <w:tcBorders>
              <w:top w:val="nil"/>
              <w:left w:val="nil"/>
              <w:bottom w:val="single" w:sz="4" w:space="0" w:color="auto"/>
              <w:right w:val="single" w:sz="4" w:space="0" w:color="auto"/>
            </w:tcBorders>
            <w:shd w:val="clear" w:color="auto" w:fill="auto"/>
            <w:noWrap/>
            <w:vAlign w:val="center"/>
            <w:hideMark/>
          </w:tcPr>
          <w:p w14:paraId="57E872A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5</w:t>
            </w:r>
          </w:p>
        </w:tc>
        <w:tc>
          <w:tcPr>
            <w:tcW w:w="521" w:type="dxa"/>
            <w:tcBorders>
              <w:top w:val="nil"/>
              <w:left w:val="nil"/>
              <w:bottom w:val="single" w:sz="4" w:space="0" w:color="auto"/>
              <w:right w:val="single" w:sz="4" w:space="0" w:color="auto"/>
            </w:tcBorders>
            <w:shd w:val="clear" w:color="auto" w:fill="auto"/>
            <w:noWrap/>
            <w:vAlign w:val="center"/>
            <w:hideMark/>
          </w:tcPr>
          <w:p w14:paraId="0B83B64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42</w:t>
            </w:r>
          </w:p>
        </w:tc>
        <w:tc>
          <w:tcPr>
            <w:tcW w:w="521" w:type="dxa"/>
            <w:tcBorders>
              <w:top w:val="nil"/>
              <w:left w:val="nil"/>
              <w:bottom w:val="single" w:sz="4" w:space="0" w:color="auto"/>
              <w:right w:val="single" w:sz="4" w:space="0" w:color="auto"/>
            </w:tcBorders>
            <w:shd w:val="clear" w:color="auto" w:fill="auto"/>
            <w:noWrap/>
            <w:vAlign w:val="center"/>
            <w:hideMark/>
          </w:tcPr>
          <w:p w14:paraId="56F3B4ED"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8</w:t>
            </w:r>
          </w:p>
        </w:tc>
        <w:tc>
          <w:tcPr>
            <w:tcW w:w="521" w:type="dxa"/>
            <w:tcBorders>
              <w:top w:val="nil"/>
              <w:left w:val="nil"/>
              <w:bottom w:val="single" w:sz="4" w:space="0" w:color="auto"/>
              <w:right w:val="single" w:sz="4" w:space="0" w:color="auto"/>
            </w:tcBorders>
            <w:shd w:val="clear" w:color="auto" w:fill="auto"/>
            <w:noWrap/>
            <w:vAlign w:val="center"/>
            <w:hideMark/>
          </w:tcPr>
          <w:p w14:paraId="5E70D5B7"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6</w:t>
            </w:r>
          </w:p>
        </w:tc>
      </w:tr>
    </w:tbl>
    <w:p w14:paraId="56383572" w14:textId="77777777" w:rsidR="00FF3D36" w:rsidRDefault="00FF3D36" w:rsidP="00FF3D36">
      <w:pPr>
        <w:ind w:firstLine="0"/>
      </w:pPr>
    </w:p>
    <w:p w14:paraId="45673AD1" w14:textId="77777777" w:rsidR="00FF3D36" w:rsidRDefault="00FF3D36" w:rsidP="00DD412C">
      <w:pPr>
        <w:pStyle w:val="422"/>
      </w:pPr>
      <w:r>
        <w:t>Selanjutnya dilakukan proses penenutan ambang batas atau threshold, yaitu minimum support = 1, minimum confidence = 1, jumlah iterm asosiasi = 1, dan nilai jumlah batas (minimum penjualan) = 40</w:t>
      </w:r>
    </w:p>
    <w:p w14:paraId="24484D0D" w14:textId="77777777" w:rsidR="00FF3D36" w:rsidRDefault="00FF3D36" w:rsidP="00DD412C">
      <w:pPr>
        <w:pStyle w:val="422"/>
      </w:pPr>
      <w:r>
        <w:t>Setelah pemberian nilai threshold, selanjutnya dilakukan preprocessing data</w:t>
      </w:r>
    </w:p>
    <w:p w14:paraId="04C0BF7F" w14:textId="45B8CB39" w:rsidR="00FF3D36" w:rsidRDefault="00FF3D36" w:rsidP="00FF3D36">
      <w:r>
        <w:t xml:space="preserve">Tabel </w:t>
      </w:r>
      <w:r w:rsidR="005958D9">
        <w:fldChar w:fldCharType="begin"/>
      </w:r>
      <w:r w:rsidR="005958D9">
        <w:instrText xml:space="preserve"> REF tabel_tabular_ \h </w:instrText>
      </w:r>
      <w:r w:rsidR="005958D9">
        <w:fldChar w:fldCharType="separate"/>
      </w:r>
      <w:r w:rsidR="005958D9">
        <w:t>4.</w:t>
      </w:r>
      <w:r w:rsidR="005958D9">
        <w:rPr>
          <w:noProof/>
        </w:rPr>
        <w:t>4</w:t>
      </w:r>
      <w:r w:rsidR="005958D9">
        <w:t xml:space="preserve"> </w:t>
      </w:r>
      <w:r w:rsidR="005958D9">
        <w:fldChar w:fldCharType="end"/>
      </w:r>
      <w:r>
        <w:t xml:space="preserve"> merukan data tabular hasil dari preprocessing yang dilakukan dengan mengubah nilai penjualan yang kurang dari 40 dengan angka 0 dan nilai yang lebih besar atau sama dengan 40 diberi nilai 1.</w:t>
      </w:r>
    </w:p>
    <w:p w14:paraId="1ED464F5" w14:textId="205CBF6F" w:rsidR="005958D9" w:rsidRDefault="005958D9" w:rsidP="005958D9">
      <w:pPr>
        <w:pStyle w:val="ct"/>
      </w:pPr>
      <w:r>
        <w:t xml:space="preserve">Tabel </w:t>
      </w:r>
      <w:bookmarkStart w:id="140" w:name="tabel_tabular_"/>
      <w:r>
        <w:t>4.</w:t>
      </w:r>
      <w:fldSimple w:instr=" SEQ Tabel_4. \* ARABIC ">
        <w:r w:rsidR="00AE4B84">
          <w:rPr>
            <w:noProof/>
          </w:rPr>
          <w:t>6</w:t>
        </w:r>
      </w:fldSimple>
      <w:r>
        <w:t xml:space="preserve"> </w:t>
      </w:r>
      <w:bookmarkEnd w:id="140"/>
      <w:r>
        <w:t>data tabular data penjualan obat</w:t>
      </w:r>
    </w:p>
    <w:tbl>
      <w:tblPr>
        <w:tblW w:w="6788" w:type="dxa"/>
        <w:tblLook w:val="04A0" w:firstRow="1" w:lastRow="0" w:firstColumn="1" w:lastColumn="0" w:noHBand="0" w:noVBand="1"/>
      </w:tblPr>
      <w:tblGrid>
        <w:gridCol w:w="1994"/>
        <w:gridCol w:w="328"/>
        <w:gridCol w:w="334"/>
        <w:gridCol w:w="334"/>
        <w:gridCol w:w="334"/>
        <w:gridCol w:w="334"/>
        <w:gridCol w:w="334"/>
        <w:gridCol w:w="334"/>
        <w:gridCol w:w="334"/>
        <w:gridCol w:w="334"/>
        <w:gridCol w:w="598"/>
        <w:gridCol w:w="598"/>
        <w:gridCol w:w="598"/>
      </w:tblGrid>
      <w:tr w:rsidR="00FF3D36" w:rsidRPr="00EC09BE" w14:paraId="12D436FE" w14:textId="77777777" w:rsidTr="002C326A">
        <w:trPr>
          <w:trHeight w:val="300"/>
        </w:trPr>
        <w:tc>
          <w:tcPr>
            <w:tcW w:w="1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F217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Nama</w:t>
            </w:r>
          </w:p>
        </w:tc>
        <w:tc>
          <w:tcPr>
            <w:tcW w:w="4794" w:type="dxa"/>
            <w:gridSpan w:val="12"/>
            <w:tcBorders>
              <w:top w:val="single" w:sz="4" w:space="0" w:color="auto"/>
              <w:left w:val="nil"/>
              <w:bottom w:val="single" w:sz="4" w:space="0" w:color="auto"/>
              <w:right w:val="single" w:sz="4" w:space="0" w:color="auto"/>
            </w:tcBorders>
            <w:shd w:val="clear" w:color="auto" w:fill="auto"/>
            <w:noWrap/>
            <w:vAlign w:val="center"/>
            <w:hideMark/>
          </w:tcPr>
          <w:p w14:paraId="353379C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Waktu / Bulan</w:t>
            </w:r>
          </w:p>
        </w:tc>
      </w:tr>
      <w:tr w:rsidR="00FF3D36" w:rsidRPr="00EC09BE" w14:paraId="0BE9283F" w14:textId="77777777" w:rsidTr="002C326A">
        <w:trPr>
          <w:trHeight w:val="300"/>
        </w:trPr>
        <w:tc>
          <w:tcPr>
            <w:tcW w:w="1994" w:type="dxa"/>
            <w:vMerge/>
            <w:tcBorders>
              <w:top w:val="single" w:sz="4" w:space="0" w:color="auto"/>
              <w:left w:val="single" w:sz="4" w:space="0" w:color="auto"/>
              <w:bottom w:val="single" w:sz="4" w:space="0" w:color="auto"/>
              <w:right w:val="single" w:sz="4" w:space="0" w:color="auto"/>
            </w:tcBorders>
            <w:vAlign w:val="center"/>
            <w:hideMark/>
          </w:tcPr>
          <w:p w14:paraId="724E645E" w14:textId="77777777" w:rsidR="00FF3D36" w:rsidRPr="00EC09BE" w:rsidRDefault="00FF3D36" w:rsidP="002C326A">
            <w:pPr>
              <w:spacing w:line="240" w:lineRule="auto"/>
              <w:ind w:firstLine="0"/>
              <w:jc w:val="left"/>
              <w:rPr>
                <w:rFonts w:ascii="Calibri" w:eastAsia="Times New Roman" w:hAnsi="Calibri" w:cs="Calibri"/>
                <w:color w:val="000000"/>
                <w:sz w:val="22"/>
              </w:rPr>
            </w:pPr>
          </w:p>
        </w:tc>
        <w:tc>
          <w:tcPr>
            <w:tcW w:w="328" w:type="dxa"/>
            <w:tcBorders>
              <w:top w:val="nil"/>
              <w:left w:val="nil"/>
              <w:bottom w:val="single" w:sz="4" w:space="0" w:color="auto"/>
              <w:right w:val="single" w:sz="4" w:space="0" w:color="auto"/>
            </w:tcBorders>
            <w:shd w:val="clear" w:color="auto" w:fill="auto"/>
            <w:noWrap/>
            <w:vAlign w:val="center"/>
            <w:hideMark/>
          </w:tcPr>
          <w:p w14:paraId="446D6FE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56A86D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2</w:t>
            </w:r>
          </w:p>
        </w:tc>
        <w:tc>
          <w:tcPr>
            <w:tcW w:w="334" w:type="dxa"/>
            <w:tcBorders>
              <w:top w:val="nil"/>
              <w:left w:val="nil"/>
              <w:bottom w:val="single" w:sz="4" w:space="0" w:color="auto"/>
              <w:right w:val="single" w:sz="4" w:space="0" w:color="auto"/>
            </w:tcBorders>
            <w:shd w:val="clear" w:color="auto" w:fill="auto"/>
            <w:noWrap/>
            <w:vAlign w:val="center"/>
            <w:hideMark/>
          </w:tcPr>
          <w:p w14:paraId="52C4FB5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3</w:t>
            </w:r>
          </w:p>
        </w:tc>
        <w:tc>
          <w:tcPr>
            <w:tcW w:w="334" w:type="dxa"/>
            <w:tcBorders>
              <w:top w:val="nil"/>
              <w:left w:val="nil"/>
              <w:bottom w:val="single" w:sz="4" w:space="0" w:color="auto"/>
              <w:right w:val="single" w:sz="4" w:space="0" w:color="auto"/>
            </w:tcBorders>
            <w:shd w:val="clear" w:color="auto" w:fill="auto"/>
            <w:noWrap/>
            <w:vAlign w:val="center"/>
            <w:hideMark/>
          </w:tcPr>
          <w:p w14:paraId="69EA38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4</w:t>
            </w:r>
          </w:p>
        </w:tc>
        <w:tc>
          <w:tcPr>
            <w:tcW w:w="334" w:type="dxa"/>
            <w:tcBorders>
              <w:top w:val="nil"/>
              <w:left w:val="nil"/>
              <w:bottom w:val="single" w:sz="4" w:space="0" w:color="auto"/>
              <w:right w:val="single" w:sz="4" w:space="0" w:color="auto"/>
            </w:tcBorders>
            <w:shd w:val="clear" w:color="auto" w:fill="auto"/>
            <w:noWrap/>
            <w:vAlign w:val="center"/>
            <w:hideMark/>
          </w:tcPr>
          <w:p w14:paraId="597CE9A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5</w:t>
            </w:r>
          </w:p>
        </w:tc>
        <w:tc>
          <w:tcPr>
            <w:tcW w:w="334" w:type="dxa"/>
            <w:tcBorders>
              <w:top w:val="nil"/>
              <w:left w:val="nil"/>
              <w:bottom w:val="single" w:sz="4" w:space="0" w:color="auto"/>
              <w:right w:val="single" w:sz="4" w:space="0" w:color="auto"/>
            </w:tcBorders>
            <w:shd w:val="clear" w:color="auto" w:fill="auto"/>
            <w:noWrap/>
            <w:vAlign w:val="center"/>
            <w:hideMark/>
          </w:tcPr>
          <w:p w14:paraId="281DB0C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6</w:t>
            </w:r>
          </w:p>
        </w:tc>
        <w:tc>
          <w:tcPr>
            <w:tcW w:w="334" w:type="dxa"/>
            <w:tcBorders>
              <w:top w:val="nil"/>
              <w:left w:val="nil"/>
              <w:bottom w:val="single" w:sz="4" w:space="0" w:color="auto"/>
              <w:right w:val="single" w:sz="4" w:space="0" w:color="auto"/>
            </w:tcBorders>
            <w:shd w:val="clear" w:color="auto" w:fill="auto"/>
            <w:noWrap/>
            <w:vAlign w:val="center"/>
            <w:hideMark/>
          </w:tcPr>
          <w:p w14:paraId="1613596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7</w:t>
            </w:r>
          </w:p>
        </w:tc>
        <w:tc>
          <w:tcPr>
            <w:tcW w:w="334" w:type="dxa"/>
            <w:tcBorders>
              <w:top w:val="nil"/>
              <w:left w:val="nil"/>
              <w:bottom w:val="single" w:sz="4" w:space="0" w:color="auto"/>
              <w:right w:val="single" w:sz="4" w:space="0" w:color="auto"/>
            </w:tcBorders>
            <w:shd w:val="clear" w:color="auto" w:fill="auto"/>
            <w:noWrap/>
            <w:vAlign w:val="center"/>
            <w:hideMark/>
          </w:tcPr>
          <w:p w14:paraId="7F5869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8</w:t>
            </w:r>
          </w:p>
        </w:tc>
        <w:tc>
          <w:tcPr>
            <w:tcW w:w="334" w:type="dxa"/>
            <w:tcBorders>
              <w:top w:val="nil"/>
              <w:left w:val="nil"/>
              <w:bottom w:val="single" w:sz="4" w:space="0" w:color="auto"/>
              <w:right w:val="single" w:sz="4" w:space="0" w:color="auto"/>
            </w:tcBorders>
            <w:shd w:val="clear" w:color="auto" w:fill="auto"/>
            <w:noWrap/>
            <w:vAlign w:val="center"/>
            <w:hideMark/>
          </w:tcPr>
          <w:p w14:paraId="7DCAB0F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9</w:t>
            </w:r>
          </w:p>
        </w:tc>
        <w:tc>
          <w:tcPr>
            <w:tcW w:w="598" w:type="dxa"/>
            <w:tcBorders>
              <w:top w:val="nil"/>
              <w:left w:val="nil"/>
              <w:bottom w:val="single" w:sz="4" w:space="0" w:color="auto"/>
              <w:right w:val="single" w:sz="4" w:space="0" w:color="auto"/>
            </w:tcBorders>
            <w:shd w:val="clear" w:color="auto" w:fill="auto"/>
            <w:noWrap/>
            <w:vAlign w:val="center"/>
            <w:hideMark/>
          </w:tcPr>
          <w:p w14:paraId="63F4B3B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0</w:t>
            </w:r>
          </w:p>
        </w:tc>
        <w:tc>
          <w:tcPr>
            <w:tcW w:w="598" w:type="dxa"/>
            <w:tcBorders>
              <w:top w:val="nil"/>
              <w:left w:val="nil"/>
              <w:bottom w:val="single" w:sz="4" w:space="0" w:color="auto"/>
              <w:right w:val="single" w:sz="4" w:space="0" w:color="auto"/>
            </w:tcBorders>
            <w:shd w:val="clear" w:color="auto" w:fill="auto"/>
            <w:noWrap/>
            <w:vAlign w:val="center"/>
            <w:hideMark/>
          </w:tcPr>
          <w:p w14:paraId="3DA09E7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1</w:t>
            </w:r>
          </w:p>
        </w:tc>
        <w:tc>
          <w:tcPr>
            <w:tcW w:w="598" w:type="dxa"/>
            <w:tcBorders>
              <w:top w:val="nil"/>
              <w:left w:val="nil"/>
              <w:bottom w:val="single" w:sz="4" w:space="0" w:color="auto"/>
              <w:right w:val="single" w:sz="4" w:space="0" w:color="auto"/>
            </w:tcBorders>
            <w:shd w:val="clear" w:color="auto" w:fill="auto"/>
            <w:noWrap/>
            <w:vAlign w:val="center"/>
            <w:hideMark/>
          </w:tcPr>
          <w:p w14:paraId="55ED4E7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2</w:t>
            </w:r>
          </w:p>
        </w:tc>
      </w:tr>
      <w:tr w:rsidR="00FF3D36" w:rsidRPr="00EC09BE" w14:paraId="03B46D1F"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0AB99EA7"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arbose 100 Mg</w:t>
            </w:r>
          </w:p>
        </w:tc>
        <w:tc>
          <w:tcPr>
            <w:tcW w:w="328" w:type="dxa"/>
            <w:tcBorders>
              <w:top w:val="nil"/>
              <w:left w:val="nil"/>
              <w:bottom w:val="single" w:sz="4" w:space="0" w:color="auto"/>
              <w:right w:val="single" w:sz="4" w:space="0" w:color="auto"/>
            </w:tcBorders>
            <w:shd w:val="clear" w:color="auto" w:fill="auto"/>
            <w:noWrap/>
            <w:vAlign w:val="center"/>
            <w:hideMark/>
          </w:tcPr>
          <w:p w14:paraId="0E08352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BEAD8E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B8FEC5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B697D2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8F3DF1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EC27AF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5F3B74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1CC354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224CE1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490243E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76F3098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64C20E8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r w:rsidR="00FF3D36" w:rsidRPr="00EC09BE" w14:paraId="103C1790"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3BCAFF73"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etylcysteine</w:t>
            </w:r>
          </w:p>
        </w:tc>
        <w:tc>
          <w:tcPr>
            <w:tcW w:w="328" w:type="dxa"/>
            <w:tcBorders>
              <w:top w:val="nil"/>
              <w:left w:val="nil"/>
              <w:bottom w:val="single" w:sz="4" w:space="0" w:color="auto"/>
              <w:right w:val="single" w:sz="4" w:space="0" w:color="auto"/>
            </w:tcBorders>
            <w:shd w:val="clear" w:color="auto" w:fill="auto"/>
            <w:noWrap/>
            <w:vAlign w:val="center"/>
            <w:hideMark/>
          </w:tcPr>
          <w:p w14:paraId="75B6B9A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7DFD954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453F16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360A99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E5740B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45AF9D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130420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236260A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102303D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A5838A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58188A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598" w:type="dxa"/>
            <w:tcBorders>
              <w:top w:val="nil"/>
              <w:left w:val="nil"/>
              <w:bottom w:val="single" w:sz="4" w:space="0" w:color="auto"/>
              <w:right w:val="single" w:sz="4" w:space="0" w:color="auto"/>
            </w:tcBorders>
            <w:shd w:val="clear" w:color="auto" w:fill="auto"/>
            <w:noWrap/>
            <w:vAlign w:val="center"/>
            <w:hideMark/>
          </w:tcPr>
          <w:p w14:paraId="2564346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r w:rsidR="00FF3D36" w:rsidRPr="00EC09BE" w14:paraId="6D5BEAFF"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6C609A3E"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Ziltrolin</w:t>
            </w:r>
          </w:p>
        </w:tc>
        <w:tc>
          <w:tcPr>
            <w:tcW w:w="328" w:type="dxa"/>
            <w:tcBorders>
              <w:top w:val="nil"/>
              <w:left w:val="nil"/>
              <w:bottom w:val="single" w:sz="4" w:space="0" w:color="auto"/>
              <w:right w:val="single" w:sz="4" w:space="0" w:color="auto"/>
            </w:tcBorders>
            <w:shd w:val="clear" w:color="auto" w:fill="auto"/>
            <w:noWrap/>
            <w:vAlign w:val="center"/>
            <w:hideMark/>
          </w:tcPr>
          <w:p w14:paraId="510A3FC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13E57F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FC0826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758938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C2136A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13B7C5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21EDCB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507408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242BE9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595F73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5394BA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217FD4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bl>
    <w:p w14:paraId="7A533BE9" w14:textId="77777777" w:rsidR="00FF3D36" w:rsidRDefault="00FF3D36" w:rsidP="00FF3D36">
      <w:pPr>
        <w:ind w:firstLine="0"/>
      </w:pPr>
    </w:p>
    <w:p w14:paraId="662E538D" w14:textId="77777777" w:rsidR="00FF3D36" w:rsidRDefault="00FF3D36" w:rsidP="00DD412C">
      <w:pPr>
        <w:pStyle w:val="422"/>
      </w:pPr>
      <w:r>
        <w:t>Proses selanjutnya yakni menghitung jumlah transaksi obat</w:t>
      </w:r>
    </w:p>
    <w:p w14:paraId="1A483672" w14:textId="2FFBE2EA" w:rsidR="00FF3D36" w:rsidRDefault="00FF3D36" w:rsidP="00FF3D36">
      <w:r>
        <w:t xml:space="preserve">Proses perhitungan jumlah atau total transaksi obat dapat dilihat pada tabel </w:t>
      </w:r>
      <w:r w:rsidR="005958D9">
        <w:fldChar w:fldCharType="begin"/>
      </w:r>
      <w:r w:rsidR="005958D9">
        <w:instrText xml:space="preserve"> REF tabel_jumlah_penjum \h </w:instrText>
      </w:r>
      <w:r w:rsidR="005958D9">
        <w:fldChar w:fldCharType="separate"/>
      </w:r>
      <w:r w:rsidR="005958D9">
        <w:t>4.</w:t>
      </w:r>
      <w:r w:rsidR="005958D9">
        <w:rPr>
          <w:noProof/>
        </w:rPr>
        <w:t>5</w:t>
      </w:r>
      <w:r w:rsidR="005958D9">
        <w:fldChar w:fldCharType="end"/>
      </w:r>
      <w:r>
        <w:t>, yang dimana nilai total dari Acarbose 100 Mg dan Ziltralin adalah 12 dan Acetylcysteine adalah 7.</w:t>
      </w:r>
    </w:p>
    <w:p w14:paraId="17F6846A" w14:textId="04FB1C40" w:rsidR="005958D9" w:rsidRDefault="005958D9" w:rsidP="005958D9">
      <w:pPr>
        <w:pStyle w:val="ct"/>
      </w:pPr>
      <w:r>
        <w:t xml:space="preserve">Tabel </w:t>
      </w:r>
      <w:bookmarkStart w:id="141" w:name="tabel_jumlah_penjum"/>
      <w:r>
        <w:t>4.</w:t>
      </w:r>
      <w:fldSimple w:instr=" SEQ Tabel_4. \* ARABIC ">
        <w:r w:rsidR="00AE4B84">
          <w:rPr>
            <w:noProof/>
          </w:rPr>
          <w:t>7</w:t>
        </w:r>
      </w:fldSimple>
      <w:bookmarkEnd w:id="141"/>
      <w:r>
        <w:t xml:space="preserve"> perhitungan data total penjualan obat</w:t>
      </w:r>
    </w:p>
    <w:tbl>
      <w:tblPr>
        <w:tblW w:w="7457" w:type="dxa"/>
        <w:tblLook w:val="04A0" w:firstRow="1" w:lastRow="0" w:firstColumn="1" w:lastColumn="0" w:noHBand="0" w:noVBand="1"/>
      </w:tblPr>
      <w:tblGrid>
        <w:gridCol w:w="1994"/>
        <w:gridCol w:w="328"/>
        <w:gridCol w:w="334"/>
        <w:gridCol w:w="334"/>
        <w:gridCol w:w="334"/>
        <w:gridCol w:w="334"/>
        <w:gridCol w:w="334"/>
        <w:gridCol w:w="334"/>
        <w:gridCol w:w="334"/>
        <w:gridCol w:w="334"/>
        <w:gridCol w:w="598"/>
        <w:gridCol w:w="598"/>
        <w:gridCol w:w="598"/>
        <w:gridCol w:w="669"/>
      </w:tblGrid>
      <w:tr w:rsidR="00FF3D36" w:rsidRPr="00EC09BE" w14:paraId="6FD16220" w14:textId="77777777" w:rsidTr="002C326A">
        <w:trPr>
          <w:trHeight w:val="300"/>
        </w:trPr>
        <w:tc>
          <w:tcPr>
            <w:tcW w:w="1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5D6E4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Nama</w:t>
            </w:r>
          </w:p>
        </w:tc>
        <w:tc>
          <w:tcPr>
            <w:tcW w:w="4794"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E5D9DB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Waktu / Bulan</w:t>
            </w:r>
          </w:p>
        </w:tc>
        <w:tc>
          <w:tcPr>
            <w:tcW w:w="669" w:type="dxa"/>
            <w:vMerge w:val="restart"/>
            <w:tcBorders>
              <w:top w:val="single" w:sz="4" w:space="0" w:color="auto"/>
              <w:left w:val="nil"/>
              <w:right w:val="single" w:sz="4" w:space="0" w:color="auto"/>
            </w:tcBorders>
            <w:vAlign w:val="center"/>
          </w:tcPr>
          <w:p w14:paraId="08779D12"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Total</w:t>
            </w:r>
          </w:p>
        </w:tc>
      </w:tr>
      <w:tr w:rsidR="00FF3D36" w:rsidRPr="00EC09BE" w14:paraId="3C3FFCD8" w14:textId="77777777" w:rsidTr="002C326A">
        <w:trPr>
          <w:trHeight w:val="300"/>
        </w:trPr>
        <w:tc>
          <w:tcPr>
            <w:tcW w:w="1994" w:type="dxa"/>
            <w:vMerge/>
            <w:tcBorders>
              <w:top w:val="single" w:sz="4" w:space="0" w:color="auto"/>
              <w:left w:val="single" w:sz="4" w:space="0" w:color="auto"/>
              <w:bottom w:val="single" w:sz="4" w:space="0" w:color="auto"/>
              <w:right w:val="single" w:sz="4" w:space="0" w:color="auto"/>
            </w:tcBorders>
            <w:vAlign w:val="center"/>
            <w:hideMark/>
          </w:tcPr>
          <w:p w14:paraId="4EAE545E" w14:textId="77777777" w:rsidR="00FF3D36" w:rsidRPr="00EC09BE" w:rsidRDefault="00FF3D36" w:rsidP="002C326A">
            <w:pPr>
              <w:spacing w:line="240" w:lineRule="auto"/>
              <w:ind w:firstLine="0"/>
              <w:jc w:val="left"/>
              <w:rPr>
                <w:rFonts w:ascii="Calibri" w:eastAsia="Times New Roman" w:hAnsi="Calibri" w:cs="Calibri"/>
                <w:color w:val="000000"/>
                <w:sz w:val="22"/>
              </w:rPr>
            </w:pPr>
          </w:p>
        </w:tc>
        <w:tc>
          <w:tcPr>
            <w:tcW w:w="328" w:type="dxa"/>
            <w:tcBorders>
              <w:top w:val="nil"/>
              <w:left w:val="nil"/>
              <w:bottom w:val="single" w:sz="4" w:space="0" w:color="auto"/>
              <w:right w:val="single" w:sz="4" w:space="0" w:color="auto"/>
            </w:tcBorders>
            <w:shd w:val="clear" w:color="auto" w:fill="auto"/>
            <w:noWrap/>
            <w:vAlign w:val="center"/>
            <w:hideMark/>
          </w:tcPr>
          <w:p w14:paraId="10E785F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D0B638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2</w:t>
            </w:r>
          </w:p>
        </w:tc>
        <w:tc>
          <w:tcPr>
            <w:tcW w:w="334" w:type="dxa"/>
            <w:tcBorders>
              <w:top w:val="nil"/>
              <w:left w:val="nil"/>
              <w:bottom w:val="single" w:sz="4" w:space="0" w:color="auto"/>
              <w:right w:val="single" w:sz="4" w:space="0" w:color="auto"/>
            </w:tcBorders>
            <w:shd w:val="clear" w:color="auto" w:fill="auto"/>
            <w:noWrap/>
            <w:vAlign w:val="center"/>
            <w:hideMark/>
          </w:tcPr>
          <w:p w14:paraId="58F6AD4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3</w:t>
            </w:r>
          </w:p>
        </w:tc>
        <w:tc>
          <w:tcPr>
            <w:tcW w:w="334" w:type="dxa"/>
            <w:tcBorders>
              <w:top w:val="nil"/>
              <w:left w:val="nil"/>
              <w:bottom w:val="single" w:sz="4" w:space="0" w:color="auto"/>
              <w:right w:val="single" w:sz="4" w:space="0" w:color="auto"/>
            </w:tcBorders>
            <w:shd w:val="clear" w:color="auto" w:fill="auto"/>
            <w:noWrap/>
            <w:vAlign w:val="center"/>
            <w:hideMark/>
          </w:tcPr>
          <w:p w14:paraId="0A62583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4</w:t>
            </w:r>
          </w:p>
        </w:tc>
        <w:tc>
          <w:tcPr>
            <w:tcW w:w="334" w:type="dxa"/>
            <w:tcBorders>
              <w:top w:val="nil"/>
              <w:left w:val="nil"/>
              <w:bottom w:val="single" w:sz="4" w:space="0" w:color="auto"/>
              <w:right w:val="single" w:sz="4" w:space="0" w:color="auto"/>
            </w:tcBorders>
            <w:shd w:val="clear" w:color="auto" w:fill="auto"/>
            <w:noWrap/>
            <w:vAlign w:val="center"/>
            <w:hideMark/>
          </w:tcPr>
          <w:p w14:paraId="79DEB3C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5</w:t>
            </w:r>
          </w:p>
        </w:tc>
        <w:tc>
          <w:tcPr>
            <w:tcW w:w="334" w:type="dxa"/>
            <w:tcBorders>
              <w:top w:val="nil"/>
              <w:left w:val="nil"/>
              <w:bottom w:val="single" w:sz="4" w:space="0" w:color="auto"/>
              <w:right w:val="single" w:sz="4" w:space="0" w:color="auto"/>
            </w:tcBorders>
            <w:shd w:val="clear" w:color="auto" w:fill="auto"/>
            <w:noWrap/>
            <w:vAlign w:val="center"/>
            <w:hideMark/>
          </w:tcPr>
          <w:p w14:paraId="6FA4DBC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6</w:t>
            </w:r>
          </w:p>
        </w:tc>
        <w:tc>
          <w:tcPr>
            <w:tcW w:w="334" w:type="dxa"/>
            <w:tcBorders>
              <w:top w:val="nil"/>
              <w:left w:val="nil"/>
              <w:bottom w:val="single" w:sz="4" w:space="0" w:color="auto"/>
              <w:right w:val="single" w:sz="4" w:space="0" w:color="auto"/>
            </w:tcBorders>
            <w:shd w:val="clear" w:color="auto" w:fill="auto"/>
            <w:noWrap/>
            <w:vAlign w:val="center"/>
            <w:hideMark/>
          </w:tcPr>
          <w:p w14:paraId="2290112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7</w:t>
            </w:r>
          </w:p>
        </w:tc>
        <w:tc>
          <w:tcPr>
            <w:tcW w:w="334" w:type="dxa"/>
            <w:tcBorders>
              <w:top w:val="nil"/>
              <w:left w:val="nil"/>
              <w:bottom w:val="single" w:sz="4" w:space="0" w:color="auto"/>
              <w:right w:val="single" w:sz="4" w:space="0" w:color="auto"/>
            </w:tcBorders>
            <w:shd w:val="clear" w:color="auto" w:fill="auto"/>
            <w:noWrap/>
            <w:vAlign w:val="center"/>
            <w:hideMark/>
          </w:tcPr>
          <w:p w14:paraId="0BEFA18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8</w:t>
            </w:r>
          </w:p>
        </w:tc>
        <w:tc>
          <w:tcPr>
            <w:tcW w:w="334" w:type="dxa"/>
            <w:tcBorders>
              <w:top w:val="nil"/>
              <w:left w:val="nil"/>
              <w:bottom w:val="single" w:sz="4" w:space="0" w:color="auto"/>
              <w:right w:val="single" w:sz="4" w:space="0" w:color="auto"/>
            </w:tcBorders>
            <w:shd w:val="clear" w:color="auto" w:fill="auto"/>
            <w:noWrap/>
            <w:vAlign w:val="center"/>
            <w:hideMark/>
          </w:tcPr>
          <w:p w14:paraId="031451A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9</w:t>
            </w:r>
          </w:p>
        </w:tc>
        <w:tc>
          <w:tcPr>
            <w:tcW w:w="598" w:type="dxa"/>
            <w:tcBorders>
              <w:top w:val="nil"/>
              <w:left w:val="nil"/>
              <w:bottom w:val="single" w:sz="4" w:space="0" w:color="auto"/>
              <w:right w:val="single" w:sz="4" w:space="0" w:color="auto"/>
            </w:tcBorders>
            <w:shd w:val="clear" w:color="auto" w:fill="auto"/>
            <w:noWrap/>
            <w:vAlign w:val="center"/>
            <w:hideMark/>
          </w:tcPr>
          <w:p w14:paraId="3D8DEB9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0</w:t>
            </w:r>
          </w:p>
        </w:tc>
        <w:tc>
          <w:tcPr>
            <w:tcW w:w="598" w:type="dxa"/>
            <w:tcBorders>
              <w:top w:val="nil"/>
              <w:left w:val="nil"/>
              <w:bottom w:val="single" w:sz="4" w:space="0" w:color="auto"/>
              <w:right w:val="single" w:sz="4" w:space="0" w:color="auto"/>
            </w:tcBorders>
            <w:shd w:val="clear" w:color="auto" w:fill="auto"/>
            <w:noWrap/>
            <w:vAlign w:val="center"/>
            <w:hideMark/>
          </w:tcPr>
          <w:p w14:paraId="0894750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1</w:t>
            </w:r>
          </w:p>
        </w:tc>
        <w:tc>
          <w:tcPr>
            <w:tcW w:w="598" w:type="dxa"/>
            <w:tcBorders>
              <w:top w:val="nil"/>
              <w:left w:val="nil"/>
              <w:bottom w:val="single" w:sz="4" w:space="0" w:color="auto"/>
              <w:right w:val="single" w:sz="4" w:space="0" w:color="auto"/>
            </w:tcBorders>
            <w:shd w:val="clear" w:color="auto" w:fill="auto"/>
            <w:noWrap/>
            <w:vAlign w:val="center"/>
            <w:hideMark/>
          </w:tcPr>
          <w:p w14:paraId="425A3E3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2</w:t>
            </w:r>
          </w:p>
        </w:tc>
        <w:tc>
          <w:tcPr>
            <w:tcW w:w="669" w:type="dxa"/>
            <w:vMerge/>
            <w:tcBorders>
              <w:left w:val="nil"/>
              <w:bottom w:val="single" w:sz="4" w:space="0" w:color="auto"/>
              <w:right w:val="single" w:sz="4" w:space="0" w:color="auto"/>
            </w:tcBorders>
          </w:tcPr>
          <w:p w14:paraId="1B12D347" w14:textId="77777777" w:rsidR="00FF3D36" w:rsidRPr="00EC09BE" w:rsidRDefault="00FF3D36" w:rsidP="002C326A">
            <w:pPr>
              <w:spacing w:line="240" w:lineRule="auto"/>
              <w:ind w:firstLine="0"/>
              <w:jc w:val="center"/>
              <w:rPr>
                <w:rFonts w:ascii="Calibri" w:eastAsia="Times New Roman" w:hAnsi="Calibri" w:cs="Calibri"/>
                <w:color w:val="000000"/>
                <w:sz w:val="22"/>
              </w:rPr>
            </w:pPr>
          </w:p>
        </w:tc>
      </w:tr>
      <w:tr w:rsidR="00FF3D36" w:rsidRPr="00EC09BE" w14:paraId="238B3850"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7DD3D131"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arbose 100 Mg</w:t>
            </w:r>
          </w:p>
        </w:tc>
        <w:tc>
          <w:tcPr>
            <w:tcW w:w="328" w:type="dxa"/>
            <w:tcBorders>
              <w:top w:val="nil"/>
              <w:left w:val="nil"/>
              <w:bottom w:val="single" w:sz="4" w:space="0" w:color="auto"/>
              <w:right w:val="single" w:sz="4" w:space="0" w:color="auto"/>
            </w:tcBorders>
            <w:shd w:val="clear" w:color="auto" w:fill="auto"/>
            <w:noWrap/>
            <w:vAlign w:val="center"/>
            <w:hideMark/>
          </w:tcPr>
          <w:p w14:paraId="420D462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24827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5166BC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830E3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6924A8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5420D3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201A73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47981B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472FA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59FE7F2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3615E5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96D725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16C87708"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12</w:t>
            </w:r>
          </w:p>
        </w:tc>
      </w:tr>
      <w:tr w:rsidR="00FF3D36" w:rsidRPr="00EC09BE" w14:paraId="0520AFD3"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2EFC16B3"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etylcysteine</w:t>
            </w:r>
          </w:p>
        </w:tc>
        <w:tc>
          <w:tcPr>
            <w:tcW w:w="328" w:type="dxa"/>
            <w:tcBorders>
              <w:top w:val="nil"/>
              <w:left w:val="nil"/>
              <w:bottom w:val="single" w:sz="4" w:space="0" w:color="auto"/>
              <w:right w:val="single" w:sz="4" w:space="0" w:color="auto"/>
            </w:tcBorders>
            <w:shd w:val="clear" w:color="auto" w:fill="auto"/>
            <w:noWrap/>
            <w:vAlign w:val="center"/>
            <w:hideMark/>
          </w:tcPr>
          <w:p w14:paraId="17FFAF5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6F7509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8DA6C9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E85CE1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3E409A1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F63DAE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4D2213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C503B0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3CF465E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6F67F9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3989F64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598" w:type="dxa"/>
            <w:tcBorders>
              <w:top w:val="nil"/>
              <w:left w:val="nil"/>
              <w:bottom w:val="single" w:sz="4" w:space="0" w:color="auto"/>
              <w:right w:val="single" w:sz="4" w:space="0" w:color="auto"/>
            </w:tcBorders>
            <w:shd w:val="clear" w:color="auto" w:fill="auto"/>
            <w:noWrap/>
            <w:vAlign w:val="center"/>
            <w:hideMark/>
          </w:tcPr>
          <w:p w14:paraId="7CB92E7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6738B265"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7</w:t>
            </w:r>
          </w:p>
        </w:tc>
      </w:tr>
      <w:tr w:rsidR="00FF3D36" w:rsidRPr="00EC09BE" w14:paraId="0B239403"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5205F10A"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Ziltrolin</w:t>
            </w:r>
          </w:p>
        </w:tc>
        <w:tc>
          <w:tcPr>
            <w:tcW w:w="328" w:type="dxa"/>
            <w:tcBorders>
              <w:top w:val="nil"/>
              <w:left w:val="nil"/>
              <w:bottom w:val="single" w:sz="4" w:space="0" w:color="auto"/>
              <w:right w:val="single" w:sz="4" w:space="0" w:color="auto"/>
            </w:tcBorders>
            <w:shd w:val="clear" w:color="auto" w:fill="auto"/>
            <w:noWrap/>
            <w:vAlign w:val="center"/>
            <w:hideMark/>
          </w:tcPr>
          <w:p w14:paraId="48FD001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CF9956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DE54D7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0DA694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606DED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09F50C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AEA62A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CD810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7FB7C1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5D5662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6BD15E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EFD0A3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6C7CCF24"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12</w:t>
            </w:r>
          </w:p>
        </w:tc>
      </w:tr>
    </w:tbl>
    <w:p w14:paraId="6EF1FB59" w14:textId="77777777" w:rsidR="00FF3D36" w:rsidRDefault="00FF3D36" w:rsidP="00FF3D36">
      <w:pPr>
        <w:ind w:firstLine="0"/>
      </w:pPr>
    </w:p>
    <w:p w14:paraId="54447161" w14:textId="77777777" w:rsidR="00FF3D36" w:rsidRDefault="00FF3D36" w:rsidP="00DD412C">
      <w:pPr>
        <w:pStyle w:val="422"/>
      </w:pPr>
      <w:r>
        <w:t>Setelah dilakukan preprocessing, tahap selanjutnya yakni menentukan nilai support 1 item/obat</w:t>
      </w:r>
    </w:p>
    <w:p w14:paraId="60BE6D61" w14:textId="0F45A4E9" w:rsidR="00FF3D36" w:rsidRDefault="00FF3D36" w:rsidP="00FF3D36">
      <w:r>
        <w:t xml:space="preserve">Nilai support merupakan persentase jumlah kasus untuk kombinasi item/obat tertentu. Untuk menentukan nilai support, dapat dilakukan dengan menggunakan </w:t>
      </w:r>
      <w:r w:rsidR="00081311">
        <w:t>persamaan</w:t>
      </w:r>
      <w:r>
        <w:t xml:space="preserve"> </w:t>
      </w:r>
      <w:r w:rsidR="00081311">
        <w:fldChar w:fldCharType="begin"/>
      </w:r>
      <w:r w:rsidR="00081311">
        <w:instrText xml:space="preserve"> REF rumus_support_apriori \h </w:instrText>
      </w:r>
      <w:r w:rsidR="00081311">
        <w:fldChar w:fldCharType="separate"/>
      </w:r>
      <w:r w:rsidR="00081311">
        <w:rPr>
          <w:rFonts w:cs="Times New Roman"/>
          <w:noProof/>
        </w:rPr>
        <w:t>4</w:t>
      </w:r>
      <w:r w:rsidR="00081311">
        <w:fldChar w:fldCharType="end"/>
      </w:r>
    </w:p>
    <w:p w14:paraId="04770599" w14:textId="77777777" w:rsidR="00FF3D36" w:rsidRPr="00DB646A" w:rsidRDefault="00FF3D36" w:rsidP="00FF3D36">
      <w:pPr>
        <w:ind w:firstLine="0"/>
        <w:rPr>
          <w:rFonts w:eastAsiaTheme="minorEastAsia"/>
        </w:rPr>
      </w:pPr>
      <m:oMathPara>
        <m:oMathParaPr>
          <m:jc m:val="left"/>
        </m:oMathParaPr>
        <m:oMath>
          <m:r>
            <w:rPr>
              <w:rFonts w:ascii="Cambria Math" w:hAnsi="Cambria Math"/>
            </w:rPr>
            <w:lastRenderedPageBreak/>
            <m:t>Support(A)=</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51E6C83"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B35C4B1" w14:textId="77777777" w:rsidR="00FF3D36" w:rsidRPr="00F24FAA"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38C791BE"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B2EFEE3" w14:textId="77777777" w:rsidR="00FF3D36" w:rsidRPr="00DB646A"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34F534A4"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3DF139D1" w14:textId="77777777" w:rsidR="00FF3D36" w:rsidRPr="009567E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eastAsiaTheme="minorEastAsia" w:hAnsi="Cambria Math"/>
            </w:rPr>
            <m:t>=1</m:t>
          </m:r>
        </m:oMath>
      </m:oMathPara>
    </w:p>
    <w:p w14:paraId="6A43D047" w14:textId="0CFB5755" w:rsidR="00FF3D36" w:rsidRPr="000955C5" w:rsidRDefault="00330EC5" w:rsidP="00FF3D36">
      <w:pPr>
        <w:rPr>
          <w:rFonts w:eastAsiaTheme="minorEastAsia"/>
        </w:rPr>
      </w:pPr>
      <w:proofErr w:type="gramStart"/>
      <w:r>
        <w:rPr>
          <w:rFonts w:eastAsiaTheme="minorEastAsia"/>
        </w:rPr>
        <w:t>Menentukan  support</w:t>
      </w:r>
      <w:proofErr w:type="gramEnd"/>
      <w:r>
        <w:rPr>
          <w:rFonts w:eastAsiaTheme="minorEastAsia"/>
        </w:rPr>
        <w:t xml:space="preserve"> </w:t>
      </w:r>
      <w:r w:rsidR="00FF3D36">
        <w:rPr>
          <w:rFonts w:eastAsiaTheme="minorEastAsia"/>
        </w:rPr>
        <w:t>2 item</w:t>
      </w:r>
      <w:r>
        <w:rPr>
          <w:rFonts w:eastAsiaTheme="minorEastAsia"/>
        </w:rPr>
        <w:t>/obat :</w:t>
      </w:r>
    </w:p>
    <w:p w14:paraId="469A2D54" w14:textId="77777777" w:rsidR="00FF3D36" w:rsidRPr="000955C5" w:rsidRDefault="00FF3D36" w:rsidP="00FF3D36">
      <w:pPr>
        <w:rPr>
          <w:rFonts w:eastAsiaTheme="minorEastAsia"/>
        </w:rPr>
      </w:pPr>
      <m:oMathPara>
        <m:oMathParaPr>
          <m:jc m:val="left"/>
        </m:oMathParaPr>
        <m:oMath>
          <m:r>
            <w:rPr>
              <w:rFonts w:ascii="Cambria Math" w:hAnsi="Cambria Math"/>
            </w:rPr>
            <m:t>Support(A∪B)=</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dan B</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23C9BAD2" w14:textId="77777777" w:rsidR="00FF3D36" w:rsidRPr="009E2647" w:rsidRDefault="00FF3D36" w:rsidP="00FF3D36">
      <w:pPr>
        <w:rPr>
          <w:rFonts w:eastAsiaTheme="minorEastAsia"/>
        </w:rPr>
      </w:pPr>
      <m:oMathPara>
        <m:oMathParaPr>
          <m:jc m:val="left"/>
        </m:oMathParaPr>
        <m:oMath>
          <m:r>
            <w:rPr>
              <w:rFonts w:ascii="Cambria Math" w:hAnsi="Cambria Math"/>
            </w:rPr>
            <m:t>Support(Acetylcysteine, 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0D10D2D3" w14:textId="77777777" w:rsidR="00FF3D36" w:rsidRPr="00407396"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59749588" w14:textId="77777777" w:rsidR="00FF3D36" w:rsidRPr="00407396" w:rsidRDefault="00FF3D36" w:rsidP="00FF3D36">
      <w:pPr>
        <w:rPr>
          <w:rFonts w:eastAsiaTheme="minorEastAsia"/>
        </w:rPr>
      </w:pPr>
      <m:oMathPara>
        <m:oMathParaPr>
          <m:jc m:val="left"/>
        </m:oMathParaPr>
        <m:oMath>
          <m:r>
            <w:rPr>
              <w:rFonts w:ascii="Cambria Math" w:hAnsi="Cambria Math"/>
            </w:rPr>
            <m:t>Support(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8997B0A" w14:textId="77777777" w:rsidR="00FF3D36" w:rsidRPr="009E264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63121967" w14:textId="77777777" w:rsidR="00FF3D36" w:rsidRPr="008C61C6" w:rsidRDefault="00FF3D36" w:rsidP="00FF3D36">
      <w:pPr>
        <w:rPr>
          <w:rFonts w:eastAsiaTheme="minorEastAsia"/>
        </w:rPr>
      </w:pPr>
    </w:p>
    <w:p w14:paraId="48657E67" w14:textId="77777777" w:rsidR="00FF3D36" w:rsidRPr="00407396" w:rsidRDefault="00FF3D36" w:rsidP="00FF3D36">
      <w:pPr>
        <w:rPr>
          <w:rFonts w:eastAsiaTheme="minorEastAsia"/>
        </w:rPr>
      </w:pPr>
      <m:oMathPara>
        <m:oMathParaPr>
          <m:jc m:val="left"/>
        </m:oMathParaPr>
        <m:oMath>
          <m:r>
            <w:rPr>
              <w:rFonts w:ascii="Cambria Math" w:hAnsi="Cambria Math"/>
            </w:rPr>
            <m:t>Support(Acetylcysteine,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78AF042A" w14:textId="77777777" w:rsidR="00FF3D36" w:rsidRPr="009E264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6D3FBBC9" w14:textId="77777777" w:rsidR="00FF3D36" w:rsidRPr="000955C5" w:rsidRDefault="00FF3D36" w:rsidP="00FF3D36">
      <w:pPr>
        <w:rPr>
          <w:rFonts w:eastAsiaTheme="minorEastAsia"/>
        </w:rPr>
      </w:pPr>
    </w:p>
    <w:p w14:paraId="41140A07" w14:textId="41B3F447" w:rsidR="00FF3D36" w:rsidRDefault="00330EC5" w:rsidP="00FF3D36">
      <w:pPr>
        <w:rPr>
          <w:rFonts w:eastAsiaTheme="minorEastAsia"/>
        </w:rPr>
      </w:pPr>
      <w:r>
        <w:rPr>
          <w:rFonts w:eastAsiaTheme="minorEastAsia"/>
        </w:rPr>
        <w:t xml:space="preserve">Menentukan support </w:t>
      </w:r>
      <w:r w:rsidR="00FF3D36">
        <w:rPr>
          <w:rFonts w:eastAsiaTheme="minorEastAsia"/>
        </w:rPr>
        <w:t>3 item</w:t>
      </w:r>
      <w:r>
        <w:rPr>
          <w:rFonts w:eastAsiaTheme="minorEastAsia"/>
        </w:rPr>
        <w:t>/obat:</w:t>
      </w:r>
    </w:p>
    <w:p w14:paraId="38D179B2" w14:textId="77777777" w:rsidR="00FF3D36" w:rsidRPr="000E247D" w:rsidRDefault="00FF3D36" w:rsidP="00FF3D36">
      <w:pPr>
        <w:rPr>
          <w:rFonts w:eastAsiaTheme="minorEastAsia"/>
        </w:rPr>
      </w:pPr>
      <m:oMathPara>
        <m:oMathParaPr>
          <m:jc m:val="left"/>
        </m:oMathParaPr>
        <m:oMath>
          <m:r>
            <w:rPr>
              <w:rFonts w:ascii="Cambria Math" w:hAnsi="Cambria Math"/>
            </w:rPr>
            <w:lastRenderedPageBreak/>
            <m:t>Support(A∪B∪C)=</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B C</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736829F" w14:textId="77777777" w:rsidR="00FF3D36" w:rsidRPr="000E247D" w:rsidRDefault="00FF3D36" w:rsidP="00FF3D36">
      <w:pPr>
        <w:rPr>
          <w:rFonts w:eastAsiaTheme="minorEastAsia"/>
        </w:rPr>
      </w:pPr>
      <m:oMathPara>
        <m:oMathParaPr>
          <m:jc m:val="left"/>
        </m:oMathParaPr>
        <m:oMath>
          <m:r>
            <w:rPr>
              <w:rFonts w:ascii="Cambria Math" w:hAnsi="Cambria Math"/>
            </w:rPr>
            <m:t>Support(Acetylcysteine, 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sz w:val="22"/>
                    </w:rPr>
                    <m:t>Acetylcysteine,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13DE93F" w14:textId="77777777" w:rsidR="00FF3D36" w:rsidRPr="00DB646A"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Acarbose 100 Mg,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eastAsiaTheme="minorEastAsia" w:hAnsi="Cambria Math"/>
            </w:rPr>
            <m:t>=0.58</m:t>
          </m:r>
        </m:oMath>
      </m:oMathPara>
    </w:p>
    <w:p w14:paraId="2B5F3062" w14:textId="77777777" w:rsidR="00FF3D36" w:rsidRPr="00DB646A" w:rsidRDefault="00FF3D36" w:rsidP="00ED5EB1">
      <w:pPr>
        <w:ind w:firstLine="0"/>
      </w:pPr>
    </w:p>
    <w:p w14:paraId="2E1FDB8B" w14:textId="62FC0F2A" w:rsidR="00FF3D36" w:rsidRDefault="00FF3D36" w:rsidP="00DD412C">
      <w:pPr>
        <w:pStyle w:val="422"/>
      </w:pPr>
      <w:r>
        <w:t xml:space="preserve">Setelah proses perhitungan nilai support selasai dihitung, selanjut dilakukan proses pengkonversian nilainya ke bentuk persentase, seperti yang terlihat pada tabel </w:t>
      </w:r>
      <w:r w:rsidR="005958D9">
        <w:fldChar w:fldCharType="begin"/>
      </w:r>
      <w:r w:rsidR="005958D9">
        <w:instrText xml:space="preserve"> REF tabel_support \h </w:instrText>
      </w:r>
      <w:r w:rsidR="005958D9">
        <w:fldChar w:fldCharType="separate"/>
      </w:r>
      <w:r w:rsidR="005958D9">
        <w:t>4.</w:t>
      </w:r>
      <w:r w:rsidR="005958D9">
        <w:rPr>
          <w:noProof/>
        </w:rPr>
        <w:t>6</w:t>
      </w:r>
      <w:r w:rsidR="005958D9">
        <w:fldChar w:fldCharType="end"/>
      </w:r>
    </w:p>
    <w:p w14:paraId="468C7394" w14:textId="7181EE68" w:rsidR="005958D9" w:rsidRDefault="005958D9" w:rsidP="005958D9">
      <w:pPr>
        <w:pStyle w:val="ct"/>
      </w:pPr>
      <w:r>
        <w:t xml:space="preserve">Tabel </w:t>
      </w:r>
      <w:bookmarkStart w:id="142" w:name="tabel_support"/>
      <w:r>
        <w:t>4.</w:t>
      </w:r>
      <w:fldSimple w:instr=" SEQ Tabel_4. \* ARABIC ">
        <w:r w:rsidR="00AE4B84">
          <w:rPr>
            <w:noProof/>
          </w:rPr>
          <w:t>8</w:t>
        </w:r>
      </w:fldSimple>
      <w:bookmarkEnd w:id="142"/>
      <w:r>
        <w:t xml:space="preserve"> perhitungan support data penjualan obat</w:t>
      </w:r>
    </w:p>
    <w:tbl>
      <w:tblPr>
        <w:tblW w:w="5382" w:type="dxa"/>
        <w:tblLook w:val="04A0" w:firstRow="1" w:lastRow="0" w:firstColumn="1" w:lastColumn="0" w:noHBand="0" w:noVBand="1"/>
      </w:tblPr>
      <w:tblGrid>
        <w:gridCol w:w="4060"/>
        <w:gridCol w:w="1322"/>
      </w:tblGrid>
      <w:tr w:rsidR="00FF3D36" w:rsidRPr="00222AE3" w14:paraId="471BF93D" w14:textId="77777777" w:rsidTr="002C326A">
        <w:trPr>
          <w:trHeight w:val="300"/>
        </w:trPr>
        <w:tc>
          <w:tcPr>
            <w:tcW w:w="4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63698"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Itemsets</w:t>
            </w:r>
          </w:p>
        </w:tc>
        <w:tc>
          <w:tcPr>
            <w:tcW w:w="1322" w:type="dxa"/>
            <w:tcBorders>
              <w:top w:val="single" w:sz="4" w:space="0" w:color="auto"/>
              <w:left w:val="nil"/>
              <w:bottom w:val="single" w:sz="4" w:space="0" w:color="auto"/>
              <w:right w:val="single" w:sz="4" w:space="0" w:color="auto"/>
            </w:tcBorders>
            <w:shd w:val="clear" w:color="auto" w:fill="auto"/>
            <w:noWrap/>
            <w:vAlign w:val="center"/>
            <w:hideMark/>
          </w:tcPr>
          <w:p w14:paraId="15D9298E"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Support</w:t>
            </w:r>
            <w:r>
              <w:rPr>
                <w:rFonts w:ascii="Calibri" w:eastAsia="Times New Roman" w:hAnsi="Calibri" w:cs="Calibri"/>
                <w:color w:val="000000"/>
                <w:sz w:val="22"/>
              </w:rPr>
              <w:t xml:space="preserve"> (%)</w:t>
            </w:r>
          </w:p>
        </w:tc>
      </w:tr>
      <w:tr w:rsidR="00FF3D36" w:rsidRPr="00222AE3" w14:paraId="421E600B"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7356C09"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arbose 100 Mg</w:t>
            </w:r>
          </w:p>
        </w:tc>
        <w:tc>
          <w:tcPr>
            <w:tcW w:w="1322" w:type="dxa"/>
            <w:tcBorders>
              <w:top w:val="nil"/>
              <w:left w:val="nil"/>
              <w:bottom w:val="single" w:sz="4" w:space="0" w:color="auto"/>
              <w:right w:val="single" w:sz="4" w:space="0" w:color="auto"/>
            </w:tcBorders>
            <w:shd w:val="clear" w:color="auto" w:fill="auto"/>
            <w:noWrap/>
            <w:hideMark/>
          </w:tcPr>
          <w:p w14:paraId="777E44B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77251DB4"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25757BF"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w:t>
            </w:r>
          </w:p>
        </w:tc>
        <w:tc>
          <w:tcPr>
            <w:tcW w:w="1322" w:type="dxa"/>
            <w:tcBorders>
              <w:top w:val="nil"/>
              <w:left w:val="nil"/>
              <w:bottom w:val="single" w:sz="4" w:space="0" w:color="auto"/>
              <w:right w:val="single" w:sz="4" w:space="0" w:color="auto"/>
            </w:tcBorders>
            <w:shd w:val="clear" w:color="auto" w:fill="auto"/>
            <w:noWrap/>
            <w:hideMark/>
          </w:tcPr>
          <w:p w14:paraId="0BCDF46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0F09C3A"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5F174E1"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Ziltrolin</w:t>
            </w:r>
          </w:p>
        </w:tc>
        <w:tc>
          <w:tcPr>
            <w:tcW w:w="1322" w:type="dxa"/>
            <w:tcBorders>
              <w:top w:val="nil"/>
              <w:left w:val="nil"/>
              <w:bottom w:val="single" w:sz="4" w:space="0" w:color="auto"/>
              <w:right w:val="single" w:sz="4" w:space="0" w:color="auto"/>
            </w:tcBorders>
            <w:shd w:val="clear" w:color="auto" w:fill="auto"/>
            <w:noWrap/>
            <w:hideMark/>
          </w:tcPr>
          <w:p w14:paraId="7B1DCA8E"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109C7BA1"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9A6339C"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Acarbose 100 Mg</w:t>
            </w:r>
          </w:p>
        </w:tc>
        <w:tc>
          <w:tcPr>
            <w:tcW w:w="1322" w:type="dxa"/>
            <w:tcBorders>
              <w:top w:val="nil"/>
              <w:left w:val="nil"/>
              <w:bottom w:val="single" w:sz="4" w:space="0" w:color="auto"/>
              <w:right w:val="single" w:sz="4" w:space="0" w:color="auto"/>
            </w:tcBorders>
            <w:shd w:val="clear" w:color="auto" w:fill="auto"/>
            <w:noWrap/>
            <w:hideMark/>
          </w:tcPr>
          <w:p w14:paraId="2816E00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65A66D4"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E3F8D3A"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arbose 100 Mg, Ziltrolin</w:t>
            </w:r>
          </w:p>
        </w:tc>
        <w:tc>
          <w:tcPr>
            <w:tcW w:w="1322" w:type="dxa"/>
            <w:tcBorders>
              <w:top w:val="nil"/>
              <w:left w:val="nil"/>
              <w:bottom w:val="single" w:sz="4" w:space="0" w:color="auto"/>
              <w:right w:val="single" w:sz="4" w:space="0" w:color="auto"/>
            </w:tcBorders>
            <w:shd w:val="clear" w:color="auto" w:fill="auto"/>
            <w:noWrap/>
            <w:hideMark/>
          </w:tcPr>
          <w:p w14:paraId="4719DDAF"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3BF165DB"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527AE35"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Ziltrolin</w:t>
            </w:r>
          </w:p>
        </w:tc>
        <w:tc>
          <w:tcPr>
            <w:tcW w:w="1322" w:type="dxa"/>
            <w:tcBorders>
              <w:top w:val="nil"/>
              <w:left w:val="nil"/>
              <w:bottom w:val="single" w:sz="4" w:space="0" w:color="auto"/>
              <w:right w:val="single" w:sz="4" w:space="0" w:color="auto"/>
            </w:tcBorders>
            <w:shd w:val="clear" w:color="auto" w:fill="auto"/>
            <w:noWrap/>
            <w:hideMark/>
          </w:tcPr>
          <w:p w14:paraId="2E52DCE7"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5128411"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6DD5787"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Acarbose 100 Mg, Ziltrolin</w:t>
            </w:r>
          </w:p>
        </w:tc>
        <w:tc>
          <w:tcPr>
            <w:tcW w:w="1322" w:type="dxa"/>
            <w:tcBorders>
              <w:top w:val="nil"/>
              <w:left w:val="nil"/>
              <w:bottom w:val="single" w:sz="4" w:space="0" w:color="auto"/>
              <w:right w:val="single" w:sz="4" w:space="0" w:color="auto"/>
            </w:tcBorders>
            <w:shd w:val="clear" w:color="auto" w:fill="auto"/>
            <w:noWrap/>
            <w:hideMark/>
          </w:tcPr>
          <w:p w14:paraId="6473AF21"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bl>
    <w:p w14:paraId="72615C69" w14:textId="77777777" w:rsidR="00FF3D36" w:rsidRDefault="00FF3D36" w:rsidP="00FF3D36"/>
    <w:p w14:paraId="1C2318FD" w14:textId="77777777" w:rsidR="00FF3D36" w:rsidRDefault="00FF3D36" w:rsidP="00DD412C">
      <w:pPr>
        <w:pStyle w:val="422"/>
      </w:pPr>
      <w:r>
        <w:t>Tahapan selanjutnya yakni tahap pencarian nilai asosiasi atau proses penentuan pola antar item.</w:t>
      </w:r>
    </w:p>
    <w:p w14:paraId="09826AAB" w14:textId="340FB80B" w:rsidR="00FF3D36" w:rsidRDefault="00FF3D36" w:rsidP="00FF3D36">
      <w:r>
        <w:t xml:space="preserve">Dalam proses penentuan pola, dilakukan sebuah perhitungan dengan menggunakan persamaan </w:t>
      </w:r>
      <w:r w:rsidR="00081311">
        <w:rPr>
          <w:highlight w:val="yellow"/>
        </w:rPr>
        <w:fldChar w:fldCharType="begin"/>
      </w:r>
      <w:r w:rsidR="00081311">
        <w:instrText xml:space="preserve"> REF rumus_confidence_apriori \h </w:instrText>
      </w:r>
      <w:r w:rsidR="00081311">
        <w:rPr>
          <w:highlight w:val="yellow"/>
        </w:rPr>
      </w:r>
      <w:r w:rsidR="00081311">
        <w:rPr>
          <w:highlight w:val="yellow"/>
        </w:rPr>
        <w:fldChar w:fldCharType="separate"/>
      </w:r>
      <w:r w:rsidR="00081311">
        <w:rPr>
          <w:rFonts w:cs="Times New Roman"/>
          <w:noProof/>
        </w:rPr>
        <w:t>5</w:t>
      </w:r>
      <w:r w:rsidR="00081311">
        <w:rPr>
          <w:highlight w:val="yellow"/>
        </w:rPr>
        <w:fldChar w:fldCharType="end"/>
      </w:r>
    </w:p>
    <w:p w14:paraId="6B42E3E8" w14:textId="77777777" w:rsidR="00FF3D36" w:rsidRPr="00ED5EB1" w:rsidRDefault="00FF3D36" w:rsidP="00FF3D36">
      <w:pPr>
        <w:rPr>
          <w:rFonts w:eastAsiaTheme="minorEastAsia"/>
        </w:rPr>
      </w:pPr>
    </w:p>
    <w:p w14:paraId="002E278F" w14:textId="77777777" w:rsidR="00FF3D36" w:rsidRPr="00ED5EB1" w:rsidRDefault="00FF3D36" w:rsidP="00FF3D36">
      <w:pPr>
        <w:rPr>
          <w:rFonts w:eastAsiaTheme="minorEastAsia"/>
        </w:rPr>
      </w:pPr>
      <m:oMathPara>
        <m:oMathParaPr>
          <m:jc m:val="left"/>
        </m:oMathParaPr>
        <m:oMath>
          <m:r>
            <w:rPr>
              <w:rFonts w:ascii="Cambria Math" w:hAnsi="Cambria Math"/>
            </w:rPr>
            <m:t>confidence(A∪B)=</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dan B</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m:t>
              </m:r>
            </m:den>
          </m:f>
        </m:oMath>
      </m:oMathPara>
    </w:p>
    <w:p w14:paraId="05B03833" w14:textId="77777777" w:rsidR="00FF3D36" w:rsidRPr="00ED5EB1" w:rsidRDefault="00FF3D36" w:rsidP="00FF3D36">
      <w:pPr>
        <w:rPr>
          <w:rFonts w:eastAsiaTheme="minorEastAsia"/>
        </w:rPr>
      </w:pPr>
      <m:oMathPara>
        <m:oMathParaPr>
          <m:jc m:val="left"/>
        </m:oMathParaPr>
        <m:oMath>
          <m:r>
            <w:rPr>
              <w:rFonts w:ascii="Cambria Math" w:hAnsi="Cambria Math"/>
            </w:rPr>
            <m:t>confidence(</m:t>
          </m:r>
          <m:r>
            <m:rPr>
              <m:sty m:val="p"/>
            </m:rPr>
            <w:rPr>
              <w:rFonts w:ascii="Cambria Math" w:eastAsia="Times New Roman" w:hAnsi="Cambria Math" w:cs="Calibri"/>
              <w:color w:val="000000"/>
            </w:rPr>
            <m:t>Acarbose 100 Mg</m:t>
          </m:r>
          <m:r>
            <w:rPr>
              <w:rFonts w:ascii="Cambria Math" w:hAnsi="Cambria Math"/>
            </w:rPr>
            <m:t>, 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m:t>
              </m:r>
              <m:r>
                <m:rPr>
                  <m:sty m:val="p"/>
                </m:rPr>
                <w:rPr>
                  <w:rFonts w:ascii="Cambria Math" w:eastAsia="Times New Roman" w:hAnsi="Cambria Math" w:cs="Calibri"/>
                  <w:color w:val="000000"/>
                </w:rPr>
                <m:t>Acarbose 100 Mg</m:t>
              </m:r>
            </m:den>
          </m:f>
        </m:oMath>
      </m:oMathPara>
    </w:p>
    <w:p w14:paraId="5468A630" w14:textId="77777777" w:rsidR="00FF3D36" w:rsidRPr="00ED5EB1" w:rsidRDefault="00FF3D36" w:rsidP="00FF3D36">
      <w:pPr>
        <w:rPr>
          <w:rFonts w:eastAsiaTheme="minorEastAsia"/>
        </w:rPr>
      </w:pPr>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4DBC6759" w14:textId="77777777" w:rsidR="00FF3D36" w:rsidRPr="00ED5EB1" w:rsidRDefault="00FF3D36" w:rsidP="00FF3D36">
      <w:pPr>
        <w:rPr>
          <w:rFonts w:eastAsiaTheme="minorEastAsia"/>
        </w:rPr>
      </w:pPr>
      <m:oMathPara>
        <m:oMathParaPr>
          <m:jc m:val="left"/>
        </m:oMathParaPr>
        <m:oMath>
          <m:r>
            <w:rPr>
              <w:rFonts w:ascii="Cambria Math" w:hAnsi="Cambria Math"/>
            </w:rPr>
            <w:lastRenderedPageBreak/>
            <m:t>confidence(Acetylcysteine,</m:t>
          </m:r>
          <m:r>
            <m:rPr>
              <m:sty m:val="p"/>
            </m:rPr>
            <w:rPr>
              <w:rFonts w:ascii="Cambria Math" w:eastAsia="Times New Roman" w:hAnsi="Cambria Math" w:cs="Calibri"/>
              <w:color w:val="000000"/>
            </w:rPr>
            <m:t>Acarbose 100 Mg</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m:t>
              </m:r>
            </m:den>
          </m:f>
        </m:oMath>
      </m:oMathPara>
    </w:p>
    <w:p w14:paraId="4FD5A835"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52A2E227" w14:textId="77777777" w:rsidR="00FF3D36" w:rsidRPr="00ED5EB1" w:rsidRDefault="00FF3D36" w:rsidP="00FF3D36">
      <w:pPr>
        <w:ind w:firstLine="0"/>
      </w:pPr>
      <w:r w:rsidRPr="00ED5EB1">
        <w:t xml:space="preserve"> </w:t>
      </w:r>
    </w:p>
    <w:p w14:paraId="4DCAD765"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m:t>
          </m:r>
          <m:r>
            <m:rPr>
              <m:sty m:val="p"/>
            </m:rPr>
            <w:rPr>
              <w:rFonts w:ascii="Cambria Math" w:eastAsia="Times New Roman" w:hAnsi="Cambria Math" w:cs="Calibri"/>
              <w:color w:val="000000"/>
            </w:rPr>
            <m:t>Acarbose 100 Mg</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Ziltrolin dan </m:t>
                  </m:r>
                  <m:r>
                    <m:rPr>
                      <m:sty m:val="p"/>
                    </m:rPr>
                    <w:rPr>
                      <w:rFonts w:ascii="Cambria Math" w:eastAsia="Times New Roman" w:hAnsi="Cambria Math" w:cs="Calibri"/>
                      <w:color w:val="000000"/>
                    </w:rPr>
                    <m:t>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79B626BD"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Ziltrolin, 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5BF913D3" w14:textId="77777777" w:rsidR="00FF3D36" w:rsidRPr="00ED5EB1" w:rsidRDefault="00FF3D36" w:rsidP="00FF3D36">
      <w:pPr>
        <w:ind w:firstLine="0"/>
      </w:pPr>
    </w:p>
    <w:p w14:paraId="7D7A6688" w14:textId="77777777" w:rsidR="00FF3D36" w:rsidRPr="00ED5EB1" w:rsidRDefault="00FF3D36" w:rsidP="00FF3D36">
      <w:pPr>
        <w:rPr>
          <w:rFonts w:eastAsiaTheme="minorEastAsia"/>
        </w:rPr>
      </w:pPr>
      <m:oMathPara>
        <m:oMathParaPr>
          <m:jc m:val="left"/>
        </m:oMathParaPr>
        <m:oMath>
          <m:r>
            <w:rPr>
              <w:rFonts w:ascii="Cambria Math" w:hAnsi="Cambria Math"/>
            </w:rPr>
            <m:t>confidence(</m:t>
          </m:r>
          <m:r>
            <m:rPr>
              <m:sty m:val="p"/>
            </m:rPr>
            <w:rPr>
              <w:rFonts w:ascii="Cambria Math" w:eastAsia="Times New Roman" w:hAnsi="Cambria Math" w:cs="Calibri"/>
              <w:color w:val="000000"/>
            </w:rPr>
            <m:t>Acarbose 100 Mg, Ziltrolin</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m:t>
              </m:r>
            </m:den>
          </m:f>
        </m:oMath>
      </m:oMathPara>
    </w:p>
    <w:p w14:paraId="5BBC6A4A"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Ziltrolon</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66466E86" w14:textId="77777777" w:rsidR="00FF3D36" w:rsidRPr="00ED5EB1" w:rsidRDefault="00FF3D36" w:rsidP="00FF3D36">
      <w:pPr>
        <w:ind w:firstLine="0"/>
      </w:pPr>
    </w:p>
    <w:p w14:paraId="370AFC1F"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m:t>
          </m:r>
          <m:r>
            <m:rPr>
              <m:sty m:val="p"/>
            </m:rPr>
            <w:rPr>
              <w:rFonts w:ascii="Cambria Math" w:eastAsia="Times New Roman" w:hAnsi="Cambria Math" w:cs="Calibri"/>
              <w:color w:val="000000"/>
            </w:rPr>
            <m:t>Zitrolin</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m:t>
              </m:r>
            </m:den>
          </m:f>
        </m:oMath>
      </m:oMathPara>
    </w:p>
    <w:p w14:paraId="3B770B40"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60F775DB" w14:textId="77777777" w:rsidR="00FF3D36" w:rsidRPr="00ED5EB1" w:rsidRDefault="00FF3D36" w:rsidP="00FF3D36">
      <w:pPr>
        <w:ind w:firstLine="0"/>
      </w:pPr>
      <w:r w:rsidRPr="00ED5EB1">
        <w:t xml:space="preserve"> </w:t>
      </w:r>
    </w:p>
    <w:p w14:paraId="10714A13"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Ziltrolin</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65336383"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Ziltrolin</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7F7D83A9" w14:textId="77777777" w:rsidR="00FF3D36" w:rsidRPr="00ED5EB1" w:rsidRDefault="00FF3D36" w:rsidP="00FF3D36">
      <w:pPr>
        <w:ind w:firstLine="0"/>
      </w:pPr>
    </w:p>
    <w:p w14:paraId="0D30D9E4" w14:textId="77777777" w:rsidR="00FF3D36" w:rsidRPr="00ED5EB1" w:rsidRDefault="00FF3D36" w:rsidP="00FF3D36">
      <w:pPr>
        <w:rPr>
          <w:rFonts w:eastAsiaTheme="minorEastAsia"/>
        </w:rPr>
      </w:pPr>
      <m:oMathPara>
        <m:oMathParaPr>
          <m:jc m:val="left"/>
        </m:oMathParaPr>
        <m:oMath>
          <m:r>
            <w:rPr>
              <w:rFonts w:ascii="Cambria Math" w:hAnsi="Cambria Math"/>
            </w:rPr>
            <m:t>confidence(Acarbose 100 Mg, Acetylcysteine,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Acetylcystein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Acetylcysteine</m:t>
              </m:r>
            </m:den>
          </m:f>
        </m:oMath>
      </m:oMathPara>
    </w:p>
    <w:p w14:paraId="2623BE18" w14:textId="77777777" w:rsidR="00FF3D36" w:rsidRPr="00ED5EB1" w:rsidRDefault="00FF3D36" w:rsidP="00FF3D36">
      <m:oMathPara>
        <m:oMathParaPr>
          <m:jc m:val="left"/>
        </m:oMathParaPr>
        <m:oMath>
          <m:r>
            <w:rPr>
              <w:rFonts w:ascii="Cambria Math" w:hAnsi="Cambria Math"/>
            </w:rPr>
            <w:lastRenderedPageBreak/>
            <m:t>confidence</m:t>
          </m:r>
          <m:d>
            <m:dPr>
              <m:ctrlPr>
                <w:rPr>
                  <w:rFonts w:ascii="Cambria Math" w:hAnsi="Cambria Math"/>
                  <w:i/>
                </w:rPr>
              </m:ctrlPr>
            </m:dPr>
            <m:e>
              <m:r>
                <w:rPr>
                  <w:rFonts w:ascii="Cambria Math" w:hAnsi="Cambria Math"/>
                </w:rPr>
                <m:t>Acarbose 100 Mg, Acetylcysteine,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44407663" w14:textId="77777777" w:rsidR="00FF3D36" w:rsidRPr="00ED5EB1" w:rsidRDefault="00FF3D36" w:rsidP="00FF3D36">
      <w:pPr>
        <w:ind w:firstLine="0"/>
      </w:pPr>
    </w:p>
    <w:p w14:paraId="780A7B5E" w14:textId="77777777" w:rsidR="00FF3D36" w:rsidRPr="00ED5EB1" w:rsidRDefault="00FF3D36" w:rsidP="00FF3D36">
      <w:pPr>
        <w:rPr>
          <w:rFonts w:eastAsiaTheme="minorEastAsia"/>
        </w:rPr>
      </w:pPr>
      <m:oMathPara>
        <m:oMathParaPr>
          <m:jc m:val="left"/>
        </m:oMathParaPr>
        <m:oMath>
          <m:r>
            <w:rPr>
              <w:rFonts w:ascii="Cambria Math" w:hAnsi="Cambria Math"/>
            </w:rPr>
            <m:t>confidence(Acarbose 100 Mg, Ziltrolin,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Ziltrolin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 Ziltrolin</m:t>
              </m:r>
            </m:den>
          </m:f>
        </m:oMath>
      </m:oMathPara>
    </w:p>
    <w:p w14:paraId="452BC952"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arbose 100 Mg, Ziltrolin,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3BD73883" w14:textId="77777777" w:rsidR="00FF3D36" w:rsidRPr="00ED5EB1" w:rsidRDefault="00FF3D36" w:rsidP="00FF3D36">
      <w:pPr>
        <w:ind w:firstLine="0"/>
      </w:pPr>
    </w:p>
    <w:p w14:paraId="4A9FDEBE"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 Ziltrolin,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Ziltrolin dan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Ziltrolin</m:t>
              </m:r>
            </m:den>
          </m:f>
        </m:oMath>
      </m:oMathPara>
    </w:p>
    <w:p w14:paraId="7231011A"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etylcysteine, Ziltrolin,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5D0439BB" w14:textId="77777777" w:rsidR="00FF3D36" w:rsidRPr="00ED5EB1" w:rsidRDefault="00FF3D36" w:rsidP="00FF3D36">
      <w:pPr>
        <w:ind w:firstLine="0"/>
      </w:pPr>
    </w:p>
    <w:p w14:paraId="06279B5F" w14:textId="77777777" w:rsidR="00FF3D36" w:rsidRPr="00ED5EB1" w:rsidRDefault="00FF3D36" w:rsidP="00FF3D36">
      <w:pPr>
        <w:rPr>
          <w:rFonts w:eastAsiaTheme="minorEastAsia"/>
        </w:rPr>
      </w:pPr>
      <m:oMathPara>
        <m:oMathParaPr>
          <m:jc m:val="left"/>
        </m:oMathParaPr>
        <m:oMath>
          <m:r>
            <w:rPr>
              <w:rFonts w:ascii="Cambria Math" w:hAnsi="Cambria Math"/>
            </w:rPr>
            <m:t>confidence(Acarbose 100 Mg, Acetylcysteine,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dan Acetylcysteine,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m:t>
              </m:r>
            </m:den>
          </m:f>
        </m:oMath>
      </m:oMathPara>
    </w:p>
    <w:p w14:paraId="38803639"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arbose 100 Mg, 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29ACF0B7" w14:textId="77777777" w:rsidR="00FF3D36" w:rsidRPr="00ED5EB1" w:rsidRDefault="00FF3D36" w:rsidP="00FF3D36">
      <w:pPr>
        <w:ind w:firstLine="0"/>
      </w:pPr>
    </w:p>
    <w:p w14:paraId="6A9B654F"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dan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 </m:t>
              </m:r>
            </m:den>
          </m:f>
        </m:oMath>
      </m:oMathPara>
    </w:p>
    <w:p w14:paraId="668A76D1"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68FD1813" w14:textId="77777777" w:rsidR="00FF3D36" w:rsidRPr="00ED5EB1" w:rsidRDefault="00FF3D36" w:rsidP="00FF3D36">
      <w:pPr>
        <w:ind w:firstLine="0"/>
      </w:pPr>
    </w:p>
    <w:p w14:paraId="50917D2C"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 Acarbose 100 Mg, 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Ziltrolin, Acarbose 100 Mg,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787BECE1" w14:textId="77777777" w:rsidR="00FF3D36" w:rsidRPr="006872DE"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sz w:val="22"/>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453B6328" w14:textId="77777777" w:rsidR="00FF3D36" w:rsidRPr="006872DE" w:rsidRDefault="00FF3D36" w:rsidP="00FF3D36">
      <w:pPr>
        <w:ind w:firstLine="0"/>
      </w:pPr>
    </w:p>
    <w:p w14:paraId="1257D345" w14:textId="77777777" w:rsidR="00FF3D36" w:rsidRDefault="00FF3D36" w:rsidP="00DD412C">
      <w:pPr>
        <w:pStyle w:val="422"/>
      </w:pPr>
      <w:r>
        <w:lastRenderedPageBreak/>
        <w:t>Setelah proses penentuan nilai confidence telah selesai, tahap selanjutnya yakni menggabungkan data perhitungan support dan confidence dalam sebuah tabel.</w:t>
      </w:r>
    </w:p>
    <w:p w14:paraId="4E50BA75" w14:textId="6E42D30A" w:rsidR="00FF3D36" w:rsidRDefault="00FF3D36" w:rsidP="00FF3D36">
      <w:r>
        <w:t xml:space="preserve">Tabel </w:t>
      </w:r>
      <w:r w:rsidR="00F9785B">
        <w:fldChar w:fldCharType="begin"/>
      </w:r>
      <w:r w:rsidR="00F9785B">
        <w:instrText xml:space="preserve"> REF tabel_support_conf \h </w:instrText>
      </w:r>
      <w:r w:rsidR="00F9785B">
        <w:fldChar w:fldCharType="separate"/>
      </w:r>
      <w:r w:rsidR="00E220A0">
        <w:t>4.</w:t>
      </w:r>
      <w:r w:rsidR="00E220A0">
        <w:rPr>
          <w:noProof/>
        </w:rPr>
        <w:t>9</w:t>
      </w:r>
      <w:r w:rsidR="00F9785B">
        <w:fldChar w:fldCharType="end"/>
      </w:r>
      <w:r>
        <w:t xml:space="preserve"> merupakan tabel hasil akhir dari perhitungan algoritma apriori. Didalam tabel ini terdapat data nilai support dan confidence yang dimana nilainya dijadikan sebagai patokan untuk penetuan pola pembelian obat. Semakin besar nilai support dan confidence maka dianggap semakin kuat hubungannya.</w:t>
      </w:r>
    </w:p>
    <w:p w14:paraId="56B3CB00" w14:textId="1C7B94F1" w:rsidR="00FF3D36" w:rsidRDefault="00FF3D36" w:rsidP="00F9785B">
      <w:r>
        <w:t xml:space="preserve">Nilai confident merupakan persentase keakurasian dari </w:t>
      </w:r>
      <w:r w:rsidR="00F9785B">
        <w:t>aturan asosiasi yang dihasilkan</w:t>
      </w:r>
    </w:p>
    <w:p w14:paraId="32EBDB6E" w14:textId="6ED6C3A4" w:rsidR="00F9785B" w:rsidRDefault="00F9785B" w:rsidP="00F9785B">
      <w:pPr>
        <w:pStyle w:val="ct"/>
      </w:pPr>
      <w:r>
        <w:t xml:space="preserve">Tabel </w:t>
      </w:r>
      <w:bookmarkStart w:id="143" w:name="tabel_support_conf"/>
      <w:r>
        <w:t>4.</w:t>
      </w:r>
      <w:fldSimple w:instr=" SEQ Tabel_4. \* ARABIC ">
        <w:r w:rsidR="00E220A0">
          <w:rPr>
            <w:noProof/>
          </w:rPr>
          <w:t>9</w:t>
        </w:r>
      </w:fldSimple>
      <w:bookmarkEnd w:id="143"/>
      <w:r>
        <w:t xml:space="preserve"> perhitungan nilai support dan confidence data penjualan obat</w:t>
      </w:r>
    </w:p>
    <w:tbl>
      <w:tblPr>
        <w:tblW w:w="7566" w:type="dxa"/>
        <w:tblLook w:val="04A0" w:firstRow="1" w:lastRow="0" w:firstColumn="1" w:lastColumn="0" w:noHBand="0" w:noVBand="1"/>
      </w:tblPr>
      <w:tblGrid>
        <w:gridCol w:w="2689"/>
        <w:gridCol w:w="2693"/>
        <w:gridCol w:w="916"/>
        <w:gridCol w:w="1268"/>
      </w:tblGrid>
      <w:tr w:rsidR="00FF3D36" w:rsidRPr="00E74741" w14:paraId="1A2204A9" w14:textId="77777777" w:rsidTr="00F9785B">
        <w:trPr>
          <w:trHeight w:val="30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F937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 </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14:paraId="1B484B1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 </w:t>
            </w:r>
          </w:p>
        </w:tc>
        <w:tc>
          <w:tcPr>
            <w:tcW w:w="916" w:type="dxa"/>
            <w:tcBorders>
              <w:top w:val="single" w:sz="4" w:space="0" w:color="auto"/>
              <w:left w:val="nil"/>
              <w:bottom w:val="single" w:sz="4" w:space="0" w:color="auto"/>
              <w:right w:val="single" w:sz="4" w:space="0" w:color="auto"/>
            </w:tcBorders>
            <w:shd w:val="clear" w:color="auto" w:fill="auto"/>
            <w:noWrap/>
            <w:vAlign w:val="bottom"/>
            <w:hideMark/>
          </w:tcPr>
          <w:p w14:paraId="3F75808E" w14:textId="77777777" w:rsidR="00FF3D36" w:rsidRPr="00E74741" w:rsidRDefault="00FF3D36" w:rsidP="002C326A">
            <w:pPr>
              <w:spacing w:line="240" w:lineRule="auto"/>
              <w:ind w:firstLine="0"/>
              <w:jc w:val="center"/>
              <w:rPr>
                <w:rFonts w:ascii="Calibri" w:eastAsia="Times New Roman" w:hAnsi="Calibri" w:cs="Calibri"/>
                <w:color w:val="000000"/>
                <w:sz w:val="22"/>
              </w:rPr>
            </w:pPr>
            <w:proofErr w:type="gramStart"/>
            <w:r w:rsidRPr="00E74741">
              <w:rPr>
                <w:rFonts w:ascii="Calibri" w:eastAsia="Times New Roman" w:hAnsi="Calibri" w:cs="Calibri"/>
                <w:color w:val="000000"/>
                <w:sz w:val="22"/>
              </w:rPr>
              <w:t>support</w:t>
            </w:r>
            <w:proofErr w:type="gramEnd"/>
            <w:r w:rsidRPr="00E74741">
              <w:rPr>
                <w:rFonts w:ascii="Calibri" w:eastAsia="Times New Roman" w:hAnsi="Calibri" w:cs="Calibri"/>
                <w:color w:val="000000"/>
                <w:sz w:val="22"/>
              </w:rPr>
              <w:t xml:space="preserve"> (%)</w:t>
            </w:r>
          </w:p>
        </w:tc>
        <w:tc>
          <w:tcPr>
            <w:tcW w:w="1268" w:type="dxa"/>
            <w:tcBorders>
              <w:top w:val="single" w:sz="4" w:space="0" w:color="auto"/>
              <w:left w:val="nil"/>
              <w:bottom w:val="single" w:sz="4" w:space="0" w:color="auto"/>
              <w:right w:val="single" w:sz="4" w:space="0" w:color="auto"/>
            </w:tcBorders>
            <w:shd w:val="clear" w:color="auto" w:fill="auto"/>
            <w:noWrap/>
            <w:vAlign w:val="bottom"/>
            <w:hideMark/>
          </w:tcPr>
          <w:p w14:paraId="19D1A134" w14:textId="77777777" w:rsidR="00FF3D36" w:rsidRPr="00E74741" w:rsidRDefault="00FF3D36" w:rsidP="002C326A">
            <w:pPr>
              <w:spacing w:line="240" w:lineRule="auto"/>
              <w:ind w:firstLine="0"/>
              <w:jc w:val="center"/>
              <w:rPr>
                <w:rFonts w:ascii="Calibri" w:eastAsia="Times New Roman" w:hAnsi="Calibri" w:cs="Calibri"/>
                <w:color w:val="000000"/>
                <w:sz w:val="22"/>
              </w:rPr>
            </w:pPr>
            <w:proofErr w:type="gramStart"/>
            <w:r w:rsidRPr="00E74741">
              <w:rPr>
                <w:rFonts w:ascii="Calibri" w:eastAsia="Times New Roman" w:hAnsi="Calibri" w:cs="Calibri"/>
                <w:color w:val="000000"/>
                <w:sz w:val="22"/>
              </w:rPr>
              <w:t>confidence</w:t>
            </w:r>
            <w:proofErr w:type="gramEnd"/>
            <w:r w:rsidRPr="00E74741">
              <w:rPr>
                <w:rFonts w:ascii="Calibri" w:eastAsia="Times New Roman" w:hAnsi="Calibri" w:cs="Calibri"/>
                <w:color w:val="000000"/>
                <w:sz w:val="22"/>
              </w:rPr>
              <w:t xml:space="preserve"> (%)</w:t>
            </w:r>
          </w:p>
        </w:tc>
      </w:tr>
      <w:tr w:rsidR="00FF3D36" w:rsidRPr="00E74741" w14:paraId="4CD71B6D"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61986C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3C549A1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14A96D9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42DDAA3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44DCBB27"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344079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13E3909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1C2E797A"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3DF6EC8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1EF3835E"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304A54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4445740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3781053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c>
          <w:tcPr>
            <w:tcW w:w="1268" w:type="dxa"/>
            <w:tcBorders>
              <w:top w:val="nil"/>
              <w:left w:val="nil"/>
              <w:bottom w:val="single" w:sz="4" w:space="0" w:color="auto"/>
              <w:right w:val="single" w:sz="4" w:space="0" w:color="auto"/>
            </w:tcBorders>
            <w:shd w:val="clear" w:color="auto" w:fill="auto"/>
            <w:noWrap/>
            <w:vAlign w:val="center"/>
            <w:hideMark/>
          </w:tcPr>
          <w:p w14:paraId="6BB1CC3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E0D7DAF"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F03618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3FC12A3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707E815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c>
          <w:tcPr>
            <w:tcW w:w="1268" w:type="dxa"/>
            <w:tcBorders>
              <w:top w:val="nil"/>
              <w:left w:val="nil"/>
              <w:bottom w:val="single" w:sz="4" w:space="0" w:color="auto"/>
              <w:right w:val="single" w:sz="4" w:space="0" w:color="auto"/>
            </w:tcBorders>
            <w:shd w:val="clear" w:color="auto" w:fill="auto"/>
            <w:noWrap/>
            <w:vAlign w:val="center"/>
            <w:hideMark/>
          </w:tcPr>
          <w:p w14:paraId="4034A0E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483CF82A"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69B6C2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3390FC3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5C29BBD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48177DA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6A6B145"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609447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0C936D1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0ECC83C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56E8A8F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3AE50837"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3EB7DF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6C4CDED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5C0D19E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7DA8417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5DA85E42"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F78FB9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Ziltrolin</w:t>
            </w:r>
          </w:p>
        </w:tc>
        <w:tc>
          <w:tcPr>
            <w:tcW w:w="2693" w:type="dxa"/>
            <w:tcBorders>
              <w:top w:val="nil"/>
              <w:left w:val="nil"/>
              <w:bottom w:val="single" w:sz="4" w:space="0" w:color="auto"/>
              <w:right w:val="single" w:sz="4" w:space="0" w:color="auto"/>
            </w:tcBorders>
            <w:shd w:val="clear" w:color="auto" w:fill="auto"/>
            <w:noWrap/>
            <w:vAlign w:val="bottom"/>
            <w:hideMark/>
          </w:tcPr>
          <w:p w14:paraId="5F59F43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18FA490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54D07F1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1FA88D71"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F350011"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 Ziltrolin</w:t>
            </w:r>
          </w:p>
        </w:tc>
        <w:tc>
          <w:tcPr>
            <w:tcW w:w="2693" w:type="dxa"/>
            <w:tcBorders>
              <w:top w:val="nil"/>
              <w:left w:val="nil"/>
              <w:bottom w:val="single" w:sz="4" w:space="0" w:color="auto"/>
              <w:right w:val="single" w:sz="4" w:space="0" w:color="auto"/>
            </w:tcBorders>
            <w:shd w:val="clear" w:color="auto" w:fill="auto"/>
            <w:noWrap/>
            <w:vAlign w:val="bottom"/>
            <w:hideMark/>
          </w:tcPr>
          <w:p w14:paraId="4F5049D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562DA9C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30D6132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50A0C8F5"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046E13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5A3B11E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 Ziltrolin</w:t>
            </w:r>
          </w:p>
        </w:tc>
        <w:tc>
          <w:tcPr>
            <w:tcW w:w="916" w:type="dxa"/>
            <w:tcBorders>
              <w:top w:val="nil"/>
              <w:left w:val="nil"/>
              <w:bottom w:val="single" w:sz="4" w:space="0" w:color="auto"/>
              <w:right w:val="single" w:sz="4" w:space="0" w:color="auto"/>
            </w:tcBorders>
            <w:shd w:val="clear" w:color="auto" w:fill="auto"/>
            <w:noWrap/>
            <w:vAlign w:val="center"/>
            <w:hideMark/>
          </w:tcPr>
          <w:p w14:paraId="272A049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11FDCCA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4B5D61B9"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34A31E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1068342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Ziltrolin</w:t>
            </w:r>
          </w:p>
        </w:tc>
        <w:tc>
          <w:tcPr>
            <w:tcW w:w="916" w:type="dxa"/>
            <w:tcBorders>
              <w:top w:val="nil"/>
              <w:left w:val="nil"/>
              <w:bottom w:val="single" w:sz="4" w:space="0" w:color="auto"/>
              <w:right w:val="single" w:sz="4" w:space="0" w:color="auto"/>
            </w:tcBorders>
            <w:shd w:val="clear" w:color="auto" w:fill="auto"/>
            <w:noWrap/>
            <w:vAlign w:val="center"/>
            <w:hideMark/>
          </w:tcPr>
          <w:p w14:paraId="08A62EA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6A57F4F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F8DEDCD"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7AE6A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7DF046F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05DFAD4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7107492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bl>
    <w:p w14:paraId="42E8B7E6" w14:textId="77777777" w:rsidR="00FF3D36" w:rsidRDefault="00FF3D36" w:rsidP="00FF3D36">
      <w:pPr>
        <w:ind w:firstLine="0"/>
      </w:pPr>
    </w:p>
    <w:p w14:paraId="74E3D801" w14:textId="77777777" w:rsidR="00FF3D36" w:rsidRDefault="00FF3D36" w:rsidP="00FF3D36"/>
    <w:bookmarkEnd w:id="134"/>
    <w:bookmarkEnd w:id="135"/>
    <w:p w14:paraId="67303153" w14:textId="5DB4E42A" w:rsidR="00CB33D5" w:rsidRPr="00811739" w:rsidRDefault="00687E69" w:rsidP="001F2D8E">
      <w:pPr>
        <w:pStyle w:val="41"/>
      </w:pPr>
      <w:r>
        <w:t xml:space="preserve">Analisa </w:t>
      </w:r>
      <w:r w:rsidR="0063262E">
        <w:t>Hasil</w:t>
      </w:r>
      <w:r>
        <w:t xml:space="preserve"> Implementasi dan Pengujian </w:t>
      </w:r>
      <w:r w:rsidR="00E220A0">
        <w:t>Sistem</w:t>
      </w:r>
    </w:p>
    <w:p w14:paraId="7C60D1A1" w14:textId="2799168D" w:rsidR="00712CDB" w:rsidRDefault="00712CDB" w:rsidP="00731E51">
      <w:r>
        <w:t>Hasil</w:t>
      </w:r>
      <w:r w:rsidR="00C67B21">
        <w:t xml:space="preserve"> </w:t>
      </w:r>
      <w:r w:rsidR="00DE57A7">
        <w:t>implementasi dan pengujian</w:t>
      </w:r>
      <w:r w:rsidR="00C67B21">
        <w:t xml:space="preserve"> algoritma </w:t>
      </w:r>
      <w:r>
        <w:t xml:space="preserve">apriori dan regresi linear dapat dilihat pada tabel </w:t>
      </w:r>
      <w:r>
        <w:fldChar w:fldCharType="begin"/>
      </w:r>
      <w:r>
        <w:instrText xml:space="preserve"> REF hasil_apriori_ \h </w:instrText>
      </w:r>
      <w:r>
        <w:fldChar w:fldCharType="separate"/>
      </w:r>
      <w:r>
        <w:t>4.</w:t>
      </w:r>
      <w:r>
        <w:rPr>
          <w:noProof/>
        </w:rPr>
        <w:t>11</w:t>
      </w:r>
      <w:r>
        <w:fldChar w:fldCharType="end"/>
      </w:r>
      <w:r>
        <w:t xml:space="preserve"> dan tabel </w:t>
      </w:r>
      <w:r>
        <w:fldChar w:fldCharType="begin"/>
      </w:r>
      <w:r>
        <w:instrText xml:space="preserve"> REF hasil_regresi_linear_ \h </w:instrText>
      </w:r>
      <w:r>
        <w:fldChar w:fldCharType="separate"/>
      </w:r>
      <w:r>
        <w:t>4.</w:t>
      </w:r>
      <w:r>
        <w:rPr>
          <w:noProof/>
        </w:rPr>
        <w:t>10</w:t>
      </w:r>
      <w:r>
        <w:fldChar w:fldCharType="end"/>
      </w:r>
    </w:p>
    <w:p w14:paraId="5C999826" w14:textId="514876D3" w:rsidR="003C0083" w:rsidRDefault="00AE4B84" w:rsidP="007016E4">
      <w:pPr>
        <w:pStyle w:val="ct"/>
        <w:keepNext/>
      </w:pPr>
      <w:r>
        <w:t xml:space="preserve">Tabel </w:t>
      </w:r>
      <w:bookmarkStart w:id="144" w:name="hasil_regresi_linear_"/>
      <w:r>
        <w:t>4.</w:t>
      </w:r>
      <w:fldSimple w:instr=" SEQ Tabel_4. \* ARABIC ">
        <w:r>
          <w:rPr>
            <w:noProof/>
          </w:rPr>
          <w:t>10</w:t>
        </w:r>
      </w:fldSimple>
      <w:bookmarkEnd w:id="144"/>
      <w:r>
        <w:t xml:space="preserve"> Hasil implementasi algoritma Regresi Linear</w:t>
      </w:r>
    </w:p>
    <w:tbl>
      <w:tblPr>
        <w:tblW w:w="0" w:type="auto"/>
        <w:tblLook w:val="04A0" w:firstRow="1" w:lastRow="0" w:firstColumn="1" w:lastColumn="0" w:noHBand="0" w:noVBand="1"/>
      </w:tblPr>
      <w:tblGrid>
        <w:gridCol w:w="1076"/>
        <w:gridCol w:w="396"/>
        <w:gridCol w:w="396"/>
        <w:gridCol w:w="396"/>
        <w:gridCol w:w="396"/>
        <w:gridCol w:w="396"/>
        <w:gridCol w:w="396"/>
        <w:gridCol w:w="396"/>
        <w:gridCol w:w="396"/>
        <w:gridCol w:w="396"/>
        <w:gridCol w:w="396"/>
        <w:gridCol w:w="396"/>
        <w:gridCol w:w="396"/>
        <w:gridCol w:w="610"/>
        <w:gridCol w:w="660"/>
        <w:gridCol w:w="646"/>
      </w:tblGrid>
      <w:tr w:rsidR="003C0083" w:rsidRPr="003008EA" w14:paraId="0D69DFB2" w14:textId="77777777" w:rsidTr="007016E4">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87289"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Nam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6EDE31"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ED145"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F2B3E"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AC7EE"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4F092"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DD54C"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CB0A8"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1F406"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B5F9A"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F4D1F"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1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E5E40"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1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2A73D"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1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69333"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Prediksi</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6269BC4E" w14:textId="77777777" w:rsidR="003C0083" w:rsidRPr="003008EA" w:rsidRDefault="003C0083" w:rsidP="003C0083">
            <w:pPr>
              <w:spacing w:line="240" w:lineRule="auto"/>
              <w:ind w:firstLine="0"/>
              <w:jc w:val="center"/>
              <w:rPr>
                <w:rFonts w:eastAsia="Times New Roman" w:cs="Times New Roman"/>
                <w:color w:val="000000"/>
                <w:sz w:val="12"/>
                <w:szCs w:val="16"/>
              </w:rPr>
            </w:pPr>
            <w:r w:rsidRPr="003008EA">
              <w:rPr>
                <w:rFonts w:eastAsia="Times New Roman" w:cs="Times New Roman"/>
                <w:color w:val="000000"/>
                <w:sz w:val="12"/>
                <w:szCs w:val="16"/>
              </w:rPr>
              <w:t>evaluasi</w:t>
            </w:r>
          </w:p>
        </w:tc>
      </w:tr>
      <w:tr w:rsidR="003C0083" w:rsidRPr="003008EA" w14:paraId="601CD927" w14:textId="77777777" w:rsidTr="007016E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B75D99"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8E7751"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845C3C"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D31C4D"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F179C8"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D9D642"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FD6B55"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0B6F0D"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B01107"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8A0213"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7E6627"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219213"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EDCDAD"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83977" w14:textId="77777777" w:rsidR="003C0083" w:rsidRPr="003008EA" w:rsidRDefault="003C0083" w:rsidP="003C0083">
            <w:pPr>
              <w:spacing w:line="240" w:lineRule="auto"/>
              <w:ind w:firstLine="0"/>
              <w:jc w:val="left"/>
              <w:rPr>
                <w:rFonts w:eastAsia="Times New Roman" w:cs="Times New Roman"/>
                <w:color w:val="000000"/>
                <w:sz w:val="12"/>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7CC17F5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R Square</w:t>
            </w:r>
          </w:p>
        </w:tc>
        <w:tc>
          <w:tcPr>
            <w:tcW w:w="0" w:type="auto"/>
            <w:tcBorders>
              <w:top w:val="nil"/>
              <w:left w:val="nil"/>
              <w:bottom w:val="single" w:sz="4" w:space="0" w:color="auto"/>
              <w:right w:val="single" w:sz="4" w:space="0" w:color="auto"/>
            </w:tcBorders>
            <w:shd w:val="clear" w:color="auto" w:fill="auto"/>
            <w:noWrap/>
            <w:vAlign w:val="center"/>
            <w:hideMark/>
          </w:tcPr>
          <w:p w14:paraId="263F293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MAPE</w:t>
            </w:r>
          </w:p>
        </w:tc>
      </w:tr>
      <w:tr w:rsidR="003C0083" w:rsidRPr="003008EA" w14:paraId="5483973A"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C39385"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Acarbose 100 Mg</w:t>
            </w:r>
          </w:p>
        </w:tc>
        <w:tc>
          <w:tcPr>
            <w:tcW w:w="0" w:type="auto"/>
            <w:tcBorders>
              <w:top w:val="nil"/>
              <w:left w:val="nil"/>
              <w:bottom w:val="single" w:sz="4" w:space="0" w:color="auto"/>
              <w:right w:val="single" w:sz="4" w:space="0" w:color="auto"/>
            </w:tcBorders>
            <w:shd w:val="clear" w:color="auto" w:fill="auto"/>
            <w:noWrap/>
            <w:vAlign w:val="bottom"/>
            <w:hideMark/>
          </w:tcPr>
          <w:p w14:paraId="62FF33CD"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40</w:t>
            </w:r>
          </w:p>
        </w:tc>
        <w:tc>
          <w:tcPr>
            <w:tcW w:w="0" w:type="auto"/>
            <w:tcBorders>
              <w:top w:val="nil"/>
              <w:left w:val="nil"/>
              <w:bottom w:val="single" w:sz="4" w:space="0" w:color="auto"/>
              <w:right w:val="single" w:sz="4" w:space="0" w:color="auto"/>
            </w:tcBorders>
            <w:shd w:val="clear" w:color="auto" w:fill="auto"/>
            <w:noWrap/>
            <w:vAlign w:val="bottom"/>
            <w:hideMark/>
          </w:tcPr>
          <w:p w14:paraId="73731B2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50</w:t>
            </w:r>
          </w:p>
        </w:tc>
        <w:tc>
          <w:tcPr>
            <w:tcW w:w="0" w:type="auto"/>
            <w:tcBorders>
              <w:top w:val="nil"/>
              <w:left w:val="nil"/>
              <w:bottom w:val="single" w:sz="4" w:space="0" w:color="auto"/>
              <w:right w:val="single" w:sz="4" w:space="0" w:color="auto"/>
            </w:tcBorders>
            <w:shd w:val="clear" w:color="auto" w:fill="auto"/>
            <w:noWrap/>
            <w:vAlign w:val="bottom"/>
            <w:hideMark/>
          </w:tcPr>
          <w:p w14:paraId="21E6C08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36</w:t>
            </w:r>
          </w:p>
        </w:tc>
        <w:tc>
          <w:tcPr>
            <w:tcW w:w="0" w:type="auto"/>
            <w:tcBorders>
              <w:top w:val="nil"/>
              <w:left w:val="nil"/>
              <w:bottom w:val="single" w:sz="4" w:space="0" w:color="auto"/>
              <w:right w:val="single" w:sz="4" w:space="0" w:color="auto"/>
            </w:tcBorders>
            <w:shd w:val="clear" w:color="auto" w:fill="auto"/>
            <w:noWrap/>
            <w:vAlign w:val="bottom"/>
            <w:hideMark/>
          </w:tcPr>
          <w:p w14:paraId="2C73D40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53</w:t>
            </w:r>
          </w:p>
        </w:tc>
        <w:tc>
          <w:tcPr>
            <w:tcW w:w="0" w:type="auto"/>
            <w:tcBorders>
              <w:top w:val="nil"/>
              <w:left w:val="nil"/>
              <w:bottom w:val="single" w:sz="4" w:space="0" w:color="auto"/>
              <w:right w:val="single" w:sz="4" w:space="0" w:color="auto"/>
            </w:tcBorders>
            <w:shd w:val="clear" w:color="auto" w:fill="auto"/>
            <w:noWrap/>
            <w:vAlign w:val="bottom"/>
            <w:hideMark/>
          </w:tcPr>
          <w:p w14:paraId="7299EF1A"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14</w:t>
            </w:r>
          </w:p>
        </w:tc>
        <w:tc>
          <w:tcPr>
            <w:tcW w:w="0" w:type="auto"/>
            <w:tcBorders>
              <w:top w:val="nil"/>
              <w:left w:val="nil"/>
              <w:bottom w:val="single" w:sz="4" w:space="0" w:color="auto"/>
              <w:right w:val="single" w:sz="4" w:space="0" w:color="auto"/>
            </w:tcBorders>
            <w:shd w:val="clear" w:color="auto" w:fill="auto"/>
            <w:noWrap/>
            <w:vAlign w:val="bottom"/>
            <w:hideMark/>
          </w:tcPr>
          <w:p w14:paraId="16769B2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59</w:t>
            </w:r>
          </w:p>
        </w:tc>
        <w:tc>
          <w:tcPr>
            <w:tcW w:w="0" w:type="auto"/>
            <w:tcBorders>
              <w:top w:val="nil"/>
              <w:left w:val="nil"/>
              <w:bottom w:val="single" w:sz="4" w:space="0" w:color="auto"/>
              <w:right w:val="single" w:sz="4" w:space="0" w:color="auto"/>
            </w:tcBorders>
            <w:shd w:val="clear" w:color="auto" w:fill="auto"/>
            <w:noWrap/>
            <w:vAlign w:val="bottom"/>
            <w:hideMark/>
          </w:tcPr>
          <w:p w14:paraId="5F29FD0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60</w:t>
            </w:r>
          </w:p>
        </w:tc>
        <w:tc>
          <w:tcPr>
            <w:tcW w:w="0" w:type="auto"/>
            <w:tcBorders>
              <w:top w:val="nil"/>
              <w:left w:val="nil"/>
              <w:bottom w:val="single" w:sz="4" w:space="0" w:color="auto"/>
              <w:right w:val="single" w:sz="4" w:space="0" w:color="auto"/>
            </w:tcBorders>
            <w:shd w:val="clear" w:color="auto" w:fill="auto"/>
            <w:noWrap/>
            <w:vAlign w:val="bottom"/>
            <w:hideMark/>
          </w:tcPr>
          <w:p w14:paraId="68DBFC2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13</w:t>
            </w:r>
          </w:p>
        </w:tc>
        <w:tc>
          <w:tcPr>
            <w:tcW w:w="0" w:type="auto"/>
            <w:tcBorders>
              <w:top w:val="nil"/>
              <w:left w:val="nil"/>
              <w:bottom w:val="single" w:sz="4" w:space="0" w:color="auto"/>
              <w:right w:val="single" w:sz="4" w:space="0" w:color="auto"/>
            </w:tcBorders>
            <w:shd w:val="clear" w:color="auto" w:fill="auto"/>
            <w:noWrap/>
            <w:vAlign w:val="bottom"/>
            <w:hideMark/>
          </w:tcPr>
          <w:p w14:paraId="5A6580D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01</w:t>
            </w:r>
          </w:p>
        </w:tc>
        <w:tc>
          <w:tcPr>
            <w:tcW w:w="0" w:type="auto"/>
            <w:tcBorders>
              <w:top w:val="nil"/>
              <w:left w:val="nil"/>
              <w:bottom w:val="single" w:sz="4" w:space="0" w:color="auto"/>
              <w:right w:val="single" w:sz="4" w:space="0" w:color="auto"/>
            </w:tcBorders>
            <w:shd w:val="clear" w:color="auto" w:fill="auto"/>
            <w:noWrap/>
            <w:vAlign w:val="bottom"/>
            <w:hideMark/>
          </w:tcPr>
          <w:p w14:paraId="030CB10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60</w:t>
            </w:r>
          </w:p>
        </w:tc>
        <w:tc>
          <w:tcPr>
            <w:tcW w:w="0" w:type="auto"/>
            <w:tcBorders>
              <w:top w:val="nil"/>
              <w:left w:val="nil"/>
              <w:bottom w:val="single" w:sz="4" w:space="0" w:color="auto"/>
              <w:right w:val="single" w:sz="4" w:space="0" w:color="auto"/>
            </w:tcBorders>
            <w:shd w:val="clear" w:color="auto" w:fill="auto"/>
            <w:noWrap/>
            <w:vAlign w:val="bottom"/>
            <w:hideMark/>
          </w:tcPr>
          <w:p w14:paraId="18F0ACE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24</w:t>
            </w:r>
          </w:p>
        </w:tc>
        <w:tc>
          <w:tcPr>
            <w:tcW w:w="0" w:type="auto"/>
            <w:tcBorders>
              <w:top w:val="nil"/>
              <w:left w:val="nil"/>
              <w:bottom w:val="single" w:sz="4" w:space="0" w:color="auto"/>
              <w:right w:val="single" w:sz="4" w:space="0" w:color="auto"/>
            </w:tcBorders>
            <w:shd w:val="clear" w:color="auto" w:fill="auto"/>
            <w:noWrap/>
            <w:vAlign w:val="bottom"/>
            <w:hideMark/>
          </w:tcPr>
          <w:p w14:paraId="6426768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11</w:t>
            </w:r>
          </w:p>
        </w:tc>
        <w:tc>
          <w:tcPr>
            <w:tcW w:w="0" w:type="auto"/>
            <w:tcBorders>
              <w:top w:val="nil"/>
              <w:left w:val="nil"/>
              <w:bottom w:val="single" w:sz="4" w:space="0" w:color="auto"/>
              <w:right w:val="single" w:sz="4" w:space="0" w:color="auto"/>
            </w:tcBorders>
            <w:shd w:val="clear" w:color="auto" w:fill="auto"/>
            <w:noWrap/>
            <w:vAlign w:val="bottom"/>
            <w:hideMark/>
          </w:tcPr>
          <w:p w14:paraId="329D407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20</w:t>
            </w:r>
          </w:p>
        </w:tc>
        <w:tc>
          <w:tcPr>
            <w:tcW w:w="0" w:type="auto"/>
            <w:tcBorders>
              <w:top w:val="nil"/>
              <w:left w:val="nil"/>
              <w:bottom w:val="single" w:sz="4" w:space="0" w:color="auto"/>
              <w:right w:val="single" w:sz="4" w:space="0" w:color="auto"/>
            </w:tcBorders>
            <w:shd w:val="clear" w:color="auto" w:fill="auto"/>
            <w:noWrap/>
            <w:vAlign w:val="bottom"/>
            <w:hideMark/>
          </w:tcPr>
          <w:p w14:paraId="55BF6DB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09</w:t>
            </w:r>
          </w:p>
        </w:tc>
        <w:tc>
          <w:tcPr>
            <w:tcW w:w="0" w:type="auto"/>
            <w:tcBorders>
              <w:top w:val="nil"/>
              <w:left w:val="nil"/>
              <w:bottom w:val="single" w:sz="4" w:space="0" w:color="auto"/>
              <w:right w:val="single" w:sz="4" w:space="0" w:color="auto"/>
            </w:tcBorders>
            <w:shd w:val="clear" w:color="auto" w:fill="auto"/>
            <w:noWrap/>
            <w:vAlign w:val="bottom"/>
            <w:hideMark/>
          </w:tcPr>
          <w:p w14:paraId="2BE03CA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7 .46 %</w:t>
            </w:r>
          </w:p>
        </w:tc>
      </w:tr>
      <w:tr w:rsidR="003C0083" w:rsidRPr="003008EA" w14:paraId="68F6FC53"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4D6DA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Acetylcysteine</w:t>
            </w:r>
          </w:p>
        </w:tc>
        <w:tc>
          <w:tcPr>
            <w:tcW w:w="0" w:type="auto"/>
            <w:tcBorders>
              <w:top w:val="nil"/>
              <w:left w:val="nil"/>
              <w:bottom w:val="single" w:sz="4" w:space="0" w:color="auto"/>
              <w:right w:val="single" w:sz="4" w:space="0" w:color="auto"/>
            </w:tcBorders>
            <w:shd w:val="clear" w:color="auto" w:fill="auto"/>
            <w:noWrap/>
            <w:vAlign w:val="bottom"/>
            <w:hideMark/>
          </w:tcPr>
          <w:p w14:paraId="50737FF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3</w:t>
            </w:r>
          </w:p>
        </w:tc>
        <w:tc>
          <w:tcPr>
            <w:tcW w:w="0" w:type="auto"/>
            <w:tcBorders>
              <w:top w:val="nil"/>
              <w:left w:val="nil"/>
              <w:bottom w:val="single" w:sz="4" w:space="0" w:color="auto"/>
              <w:right w:val="single" w:sz="4" w:space="0" w:color="auto"/>
            </w:tcBorders>
            <w:shd w:val="clear" w:color="auto" w:fill="auto"/>
            <w:noWrap/>
            <w:vAlign w:val="bottom"/>
            <w:hideMark/>
          </w:tcPr>
          <w:p w14:paraId="7A02308D"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50</w:t>
            </w:r>
          </w:p>
        </w:tc>
        <w:tc>
          <w:tcPr>
            <w:tcW w:w="0" w:type="auto"/>
            <w:tcBorders>
              <w:top w:val="nil"/>
              <w:left w:val="nil"/>
              <w:bottom w:val="single" w:sz="4" w:space="0" w:color="auto"/>
              <w:right w:val="single" w:sz="4" w:space="0" w:color="auto"/>
            </w:tcBorders>
            <w:shd w:val="clear" w:color="auto" w:fill="auto"/>
            <w:noWrap/>
            <w:vAlign w:val="bottom"/>
            <w:hideMark/>
          </w:tcPr>
          <w:p w14:paraId="410D8609"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8</w:t>
            </w:r>
          </w:p>
        </w:tc>
        <w:tc>
          <w:tcPr>
            <w:tcW w:w="0" w:type="auto"/>
            <w:tcBorders>
              <w:top w:val="nil"/>
              <w:left w:val="nil"/>
              <w:bottom w:val="single" w:sz="4" w:space="0" w:color="auto"/>
              <w:right w:val="single" w:sz="4" w:space="0" w:color="auto"/>
            </w:tcBorders>
            <w:shd w:val="clear" w:color="auto" w:fill="auto"/>
            <w:noWrap/>
            <w:vAlign w:val="bottom"/>
            <w:hideMark/>
          </w:tcPr>
          <w:p w14:paraId="3EDBE80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6</w:t>
            </w:r>
          </w:p>
        </w:tc>
        <w:tc>
          <w:tcPr>
            <w:tcW w:w="0" w:type="auto"/>
            <w:tcBorders>
              <w:top w:val="nil"/>
              <w:left w:val="nil"/>
              <w:bottom w:val="single" w:sz="4" w:space="0" w:color="auto"/>
              <w:right w:val="single" w:sz="4" w:space="0" w:color="auto"/>
            </w:tcBorders>
            <w:shd w:val="clear" w:color="auto" w:fill="auto"/>
            <w:noWrap/>
            <w:vAlign w:val="bottom"/>
            <w:hideMark/>
          </w:tcPr>
          <w:p w14:paraId="156034F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1</w:t>
            </w:r>
          </w:p>
        </w:tc>
        <w:tc>
          <w:tcPr>
            <w:tcW w:w="0" w:type="auto"/>
            <w:tcBorders>
              <w:top w:val="nil"/>
              <w:left w:val="nil"/>
              <w:bottom w:val="single" w:sz="4" w:space="0" w:color="auto"/>
              <w:right w:val="single" w:sz="4" w:space="0" w:color="auto"/>
            </w:tcBorders>
            <w:shd w:val="clear" w:color="auto" w:fill="auto"/>
            <w:noWrap/>
            <w:vAlign w:val="bottom"/>
            <w:hideMark/>
          </w:tcPr>
          <w:p w14:paraId="26DC05CD"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7</w:t>
            </w:r>
          </w:p>
        </w:tc>
        <w:tc>
          <w:tcPr>
            <w:tcW w:w="0" w:type="auto"/>
            <w:tcBorders>
              <w:top w:val="nil"/>
              <w:left w:val="nil"/>
              <w:bottom w:val="single" w:sz="4" w:space="0" w:color="auto"/>
              <w:right w:val="single" w:sz="4" w:space="0" w:color="auto"/>
            </w:tcBorders>
            <w:shd w:val="clear" w:color="auto" w:fill="auto"/>
            <w:noWrap/>
            <w:vAlign w:val="bottom"/>
            <w:hideMark/>
          </w:tcPr>
          <w:p w14:paraId="61D753CD"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7</w:t>
            </w:r>
          </w:p>
        </w:tc>
        <w:tc>
          <w:tcPr>
            <w:tcW w:w="0" w:type="auto"/>
            <w:tcBorders>
              <w:top w:val="nil"/>
              <w:left w:val="nil"/>
              <w:bottom w:val="single" w:sz="4" w:space="0" w:color="auto"/>
              <w:right w:val="single" w:sz="4" w:space="0" w:color="auto"/>
            </w:tcBorders>
            <w:shd w:val="clear" w:color="auto" w:fill="auto"/>
            <w:noWrap/>
            <w:vAlign w:val="bottom"/>
            <w:hideMark/>
          </w:tcPr>
          <w:p w14:paraId="1CB6C08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0</w:t>
            </w:r>
          </w:p>
        </w:tc>
        <w:tc>
          <w:tcPr>
            <w:tcW w:w="0" w:type="auto"/>
            <w:tcBorders>
              <w:top w:val="nil"/>
              <w:left w:val="nil"/>
              <w:bottom w:val="single" w:sz="4" w:space="0" w:color="auto"/>
              <w:right w:val="single" w:sz="4" w:space="0" w:color="auto"/>
            </w:tcBorders>
            <w:shd w:val="clear" w:color="auto" w:fill="auto"/>
            <w:noWrap/>
            <w:vAlign w:val="bottom"/>
            <w:hideMark/>
          </w:tcPr>
          <w:p w14:paraId="2A03F75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53</w:t>
            </w:r>
          </w:p>
        </w:tc>
        <w:tc>
          <w:tcPr>
            <w:tcW w:w="0" w:type="auto"/>
            <w:tcBorders>
              <w:top w:val="nil"/>
              <w:left w:val="nil"/>
              <w:bottom w:val="single" w:sz="4" w:space="0" w:color="auto"/>
              <w:right w:val="single" w:sz="4" w:space="0" w:color="auto"/>
            </w:tcBorders>
            <w:shd w:val="clear" w:color="auto" w:fill="auto"/>
            <w:noWrap/>
            <w:vAlign w:val="bottom"/>
            <w:hideMark/>
          </w:tcPr>
          <w:p w14:paraId="7533D23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52</w:t>
            </w:r>
          </w:p>
        </w:tc>
        <w:tc>
          <w:tcPr>
            <w:tcW w:w="0" w:type="auto"/>
            <w:tcBorders>
              <w:top w:val="nil"/>
              <w:left w:val="nil"/>
              <w:bottom w:val="single" w:sz="4" w:space="0" w:color="auto"/>
              <w:right w:val="single" w:sz="4" w:space="0" w:color="auto"/>
            </w:tcBorders>
            <w:shd w:val="clear" w:color="auto" w:fill="auto"/>
            <w:noWrap/>
            <w:vAlign w:val="bottom"/>
            <w:hideMark/>
          </w:tcPr>
          <w:p w14:paraId="60136DA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7</w:t>
            </w:r>
          </w:p>
        </w:tc>
        <w:tc>
          <w:tcPr>
            <w:tcW w:w="0" w:type="auto"/>
            <w:tcBorders>
              <w:top w:val="nil"/>
              <w:left w:val="nil"/>
              <w:bottom w:val="single" w:sz="4" w:space="0" w:color="auto"/>
              <w:right w:val="single" w:sz="4" w:space="0" w:color="auto"/>
            </w:tcBorders>
            <w:shd w:val="clear" w:color="auto" w:fill="auto"/>
            <w:noWrap/>
            <w:vAlign w:val="bottom"/>
            <w:hideMark/>
          </w:tcPr>
          <w:p w14:paraId="64618C6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74</w:t>
            </w:r>
          </w:p>
        </w:tc>
        <w:tc>
          <w:tcPr>
            <w:tcW w:w="0" w:type="auto"/>
            <w:tcBorders>
              <w:top w:val="nil"/>
              <w:left w:val="nil"/>
              <w:bottom w:val="single" w:sz="4" w:space="0" w:color="auto"/>
              <w:right w:val="single" w:sz="4" w:space="0" w:color="auto"/>
            </w:tcBorders>
            <w:shd w:val="clear" w:color="auto" w:fill="auto"/>
            <w:noWrap/>
            <w:vAlign w:val="bottom"/>
            <w:hideMark/>
          </w:tcPr>
          <w:p w14:paraId="0D555B1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7</w:t>
            </w:r>
          </w:p>
        </w:tc>
        <w:tc>
          <w:tcPr>
            <w:tcW w:w="0" w:type="auto"/>
            <w:tcBorders>
              <w:top w:val="nil"/>
              <w:left w:val="nil"/>
              <w:bottom w:val="single" w:sz="4" w:space="0" w:color="auto"/>
              <w:right w:val="single" w:sz="4" w:space="0" w:color="auto"/>
            </w:tcBorders>
            <w:shd w:val="clear" w:color="auto" w:fill="auto"/>
            <w:noWrap/>
            <w:vAlign w:val="bottom"/>
            <w:hideMark/>
          </w:tcPr>
          <w:p w14:paraId="1E942FE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21</w:t>
            </w:r>
          </w:p>
        </w:tc>
        <w:tc>
          <w:tcPr>
            <w:tcW w:w="0" w:type="auto"/>
            <w:tcBorders>
              <w:top w:val="nil"/>
              <w:left w:val="nil"/>
              <w:bottom w:val="single" w:sz="4" w:space="0" w:color="auto"/>
              <w:right w:val="single" w:sz="4" w:space="0" w:color="auto"/>
            </w:tcBorders>
            <w:shd w:val="clear" w:color="auto" w:fill="auto"/>
            <w:noWrap/>
            <w:vAlign w:val="bottom"/>
            <w:hideMark/>
          </w:tcPr>
          <w:p w14:paraId="35FDE99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50.50%</w:t>
            </w:r>
          </w:p>
        </w:tc>
      </w:tr>
      <w:tr w:rsidR="003C0083" w:rsidRPr="003008EA" w14:paraId="242237BC"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3AFE6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Acid Salicylicum</w:t>
            </w:r>
          </w:p>
        </w:tc>
        <w:tc>
          <w:tcPr>
            <w:tcW w:w="0" w:type="auto"/>
            <w:tcBorders>
              <w:top w:val="nil"/>
              <w:left w:val="nil"/>
              <w:bottom w:val="single" w:sz="4" w:space="0" w:color="auto"/>
              <w:right w:val="single" w:sz="4" w:space="0" w:color="auto"/>
            </w:tcBorders>
            <w:shd w:val="clear" w:color="auto" w:fill="auto"/>
            <w:noWrap/>
            <w:vAlign w:val="bottom"/>
            <w:hideMark/>
          </w:tcPr>
          <w:p w14:paraId="003D9D3E"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5</w:t>
            </w:r>
          </w:p>
        </w:tc>
        <w:tc>
          <w:tcPr>
            <w:tcW w:w="0" w:type="auto"/>
            <w:tcBorders>
              <w:top w:val="nil"/>
              <w:left w:val="nil"/>
              <w:bottom w:val="single" w:sz="4" w:space="0" w:color="auto"/>
              <w:right w:val="single" w:sz="4" w:space="0" w:color="auto"/>
            </w:tcBorders>
            <w:shd w:val="clear" w:color="auto" w:fill="auto"/>
            <w:noWrap/>
            <w:vAlign w:val="bottom"/>
            <w:hideMark/>
          </w:tcPr>
          <w:p w14:paraId="56C60A5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7</w:t>
            </w:r>
          </w:p>
        </w:tc>
        <w:tc>
          <w:tcPr>
            <w:tcW w:w="0" w:type="auto"/>
            <w:tcBorders>
              <w:top w:val="nil"/>
              <w:left w:val="nil"/>
              <w:bottom w:val="single" w:sz="4" w:space="0" w:color="auto"/>
              <w:right w:val="single" w:sz="4" w:space="0" w:color="auto"/>
            </w:tcBorders>
            <w:shd w:val="clear" w:color="auto" w:fill="auto"/>
            <w:noWrap/>
            <w:vAlign w:val="bottom"/>
            <w:hideMark/>
          </w:tcPr>
          <w:p w14:paraId="0688B6D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5</w:t>
            </w:r>
          </w:p>
        </w:tc>
        <w:tc>
          <w:tcPr>
            <w:tcW w:w="0" w:type="auto"/>
            <w:tcBorders>
              <w:top w:val="nil"/>
              <w:left w:val="nil"/>
              <w:bottom w:val="single" w:sz="4" w:space="0" w:color="auto"/>
              <w:right w:val="single" w:sz="4" w:space="0" w:color="auto"/>
            </w:tcBorders>
            <w:shd w:val="clear" w:color="auto" w:fill="auto"/>
            <w:noWrap/>
            <w:vAlign w:val="bottom"/>
            <w:hideMark/>
          </w:tcPr>
          <w:p w14:paraId="45DBB75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0</w:t>
            </w:r>
          </w:p>
        </w:tc>
        <w:tc>
          <w:tcPr>
            <w:tcW w:w="0" w:type="auto"/>
            <w:tcBorders>
              <w:top w:val="nil"/>
              <w:left w:val="nil"/>
              <w:bottom w:val="single" w:sz="4" w:space="0" w:color="auto"/>
              <w:right w:val="single" w:sz="4" w:space="0" w:color="auto"/>
            </w:tcBorders>
            <w:shd w:val="clear" w:color="auto" w:fill="auto"/>
            <w:noWrap/>
            <w:vAlign w:val="bottom"/>
            <w:hideMark/>
          </w:tcPr>
          <w:p w14:paraId="19155EE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9</w:t>
            </w:r>
          </w:p>
        </w:tc>
        <w:tc>
          <w:tcPr>
            <w:tcW w:w="0" w:type="auto"/>
            <w:tcBorders>
              <w:top w:val="nil"/>
              <w:left w:val="nil"/>
              <w:bottom w:val="single" w:sz="4" w:space="0" w:color="auto"/>
              <w:right w:val="single" w:sz="4" w:space="0" w:color="auto"/>
            </w:tcBorders>
            <w:shd w:val="clear" w:color="auto" w:fill="auto"/>
            <w:noWrap/>
            <w:vAlign w:val="bottom"/>
            <w:hideMark/>
          </w:tcPr>
          <w:p w14:paraId="63E64C4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81</w:t>
            </w:r>
          </w:p>
        </w:tc>
        <w:tc>
          <w:tcPr>
            <w:tcW w:w="0" w:type="auto"/>
            <w:tcBorders>
              <w:top w:val="nil"/>
              <w:left w:val="nil"/>
              <w:bottom w:val="single" w:sz="4" w:space="0" w:color="auto"/>
              <w:right w:val="single" w:sz="4" w:space="0" w:color="auto"/>
            </w:tcBorders>
            <w:shd w:val="clear" w:color="auto" w:fill="auto"/>
            <w:noWrap/>
            <w:vAlign w:val="bottom"/>
            <w:hideMark/>
          </w:tcPr>
          <w:p w14:paraId="150A59B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88</w:t>
            </w:r>
          </w:p>
        </w:tc>
        <w:tc>
          <w:tcPr>
            <w:tcW w:w="0" w:type="auto"/>
            <w:tcBorders>
              <w:top w:val="nil"/>
              <w:left w:val="nil"/>
              <w:bottom w:val="single" w:sz="4" w:space="0" w:color="auto"/>
              <w:right w:val="single" w:sz="4" w:space="0" w:color="auto"/>
            </w:tcBorders>
            <w:shd w:val="clear" w:color="auto" w:fill="auto"/>
            <w:noWrap/>
            <w:vAlign w:val="bottom"/>
            <w:hideMark/>
          </w:tcPr>
          <w:p w14:paraId="4921050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02</w:t>
            </w:r>
          </w:p>
        </w:tc>
        <w:tc>
          <w:tcPr>
            <w:tcW w:w="0" w:type="auto"/>
            <w:tcBorders>
              <w:top w:val="nil"/>
              <w:left w:val="nil"/>
              <w:bottom w:val="single" w:sz="4" w:space="0" w:color="auto"/>
              <w:right w:val="single" w:sz="4" w:space="0" w:color="auto"/>
            </w:tcBorders>
            <w:shd w:val="clear" w:color="auto" w:fill="auto"/>
            <w:noWrap/>
            <w:vAlign w:val="bottom"/>
            <w:hideMark/>
          </w:tcPr>
          <w:p w14:paraId="12CB53F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9</w:t>
            </w:r>
          </w:p>
        </w:tc>
        <w:tc>
          <w:tcPr>
            <w:tcW w:w="0" w:type="auto"/>
            <w:tcBorders>
              <w:top w:val="nil"/>
              <w:left w:val="nil"/>
              <w:bottom w:val="single" w:sz="4" w:space="0" w:color="auto"/>
              <w:right w:val="single" w:sz="4" w:space="0" w:color="auto"/>
            </w:tcBorders>
            <w:shd w:val="clear" w:color="auto" w:fill="auto"/>
            <w:noWrap/>
            <w:vAlign w:val="bottom"/>
            <w:hideMark/>
          </w:tcPr>
          <w:p w14:paraId="1D61ADF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2</w:t>
            </w:r>
          </w:p>
        </w:tc>
        <w:tc>
          <w:tcPr>
            <w:tcW w:w="0" w:type="auto"/>
            <w:tcBorders>
              <w:top w:val="nil"/>
              <w:left w:val="nil"/>
              <w:bottom w:val="single" w:sz="4" w:space="0" w:color="auto"/>
              <w:right w:val="single" w:sz="4" w:space="0" w:color="auto"/>
            </w:tcBorders>
            <w:shd w:val="clear" w:color="auto" w:fill="auto"/>
            <w:noWrap/>
            <w:vAlign w:val="bottom"/>
            <w:hideMark/>
          </w:tcPr>
          <w:p w14:paraId="475C624E"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2</w:t>
            </w:r>
          </w:p>
        </w:tc>
        <w:tc>
          <w:tcPr>
            <w:tcW w:w="0" w:type="auto"/>
            <w:tcBorders>
              <w:top w:val="nil"/>
              <w:left w:val="nil"/>
              <w:bottom w:val="single" w:sz="4" w:space="0" w:color="auto"/>
              <w:right w:val="single" w:sz="4" w:space="0" w:color="auto"/>
            </w:tcBorders>
            <w:shd w:val="clear" w:color="auto" w:fill="auto"/>
            <w:noWrap/>
            <w:vAlign w:val="bottom"/>
            <w:hideMark/>
          </w:tcPr>
          <w:p w14:paraId="3E34284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7</w:t>
            </w:r>
          </w:p>
        </w:tc>
        <w:tc>
          <w:tcPr>
            <w:tcW w:w="0" w:type="auto"/>
            <w:tcBorders>
              <w:top w:val="nil"/>
              <w:left w:val="nil"/>
              <w:bottom w:val="single" w:sz="4" w:space="0" w:color="auto"/>
              <w:right w:val="single" w:sz="4" w:space="0" w:color="auto"/>
            </w:tcBorders>
            <w:shd w:val="clear" w:color="auto" w:fill="auto"/>
            <w:noWrap/>
            <w:vAlign w:val="bottom"/>
            <w:hideMark/>
          </w:tcPr>
          <w:p w14:paraId="71FABCE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52</w:t>
            </w:r>
          </w:p>
        </w:tc>
        <w:tc>
          <w:tcPr>
            <w:tcW w:w="0" w:type="auto"/>
            <w:tcBorders>
              <w:top w:val="nil"/>
              <w:left w:val="nil"/>
              <w:bottom w:val="single" w:sz="4" w:space="0" w:color="auto"/>
              <w:right w:val="single" w:sz="4" w:space="0" w:color="auto"/>
            </w:tcBorders>
            <w:shd w:val="clear" w:color="auto" w:fill="auto"/>
            <w:noWrap/>
            <w:vAlign w:val="bottom"/>
            <w:hideMark/>
          </w:tcPr>
          <w:p w14:paraId="3B2DED3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18</w:t>
            </w:r>
          </w:p>
        </w:tc>
        <w:tc>
          <w:tcPr>
            <w:tcW w:w="0" w:type="auto"/>
            <w:tcBorders>
              <w:top w:val="nil"/>
              <w:left w:val="nil"/>
              <w:bottom w:val="single" w:sz="4" w:space="0" w:color="auto"/>
              <w:right w:val="single" w:sz="4" w:space="0" w:color="auto"/>
            </w:tcBorders>
            <w:shd w:val="clear" w:color="auto" w:fill="auto"/>
            <w:noWrap/>
            <w:vAlign w:val="bottom"/>
            <w:hideMark/>
          </w:tcPr>
          <w:p w14:paraId="6BF153A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0.72%</w:t>
            </w:r>
          </w:p>
        </w:tc>
      </w:tr>
      <w:tr w:rsidR="003C0083" w:rsidRPr="003008EA" w14:paraId="37DC6A59"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0DEA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Acilaz</w:t>
            </w:r>
          </w:p>
        </w:tc>
        <w:tc>
          <w:tcPr>
            <w:tcW w:w="0" w:type="auto"/>
            <w:tcBorders>
              <w:top w:val="nil"/>
              <w:left w:val="nil"/>
              <w:bottom w:val="single" w:sz="4" w:space="0" w:color="auto"/>
              <w:right w:val="single" w:sz="4" w:space="0" w:color="auto"/>
            </w:tcBorders>
            <w:shd w:val="clear" w:color="auto" w:fill="auto"/>
            <w:noWrap/>
            <w:vAlign w:val="bottom"/>
            <w:hideMark/>
          </w:tcPr>
          <w:p w14:paraId="352B28E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0</w:t>
            </w:r>
          </w:p>
        </w:tc>
        <w:tc>
          <w:tcPr>
            <w:tcW w:w="0" w:type="auto"/>
            <w:tcBorders>
              <w:top w:val="nil"/>
              <w:left w:val="nil"/>
              <w:bottom w:val="single" w:sz="4" w:space="0" w:color="auto"/>
              <w:right w:val="single" w:sz="4" w:space="0" w:color="auto"/>
            </w:tcBorders>
            <w:shd w:val="clear" w:color="auto" w:fill="auto"/>
            <w:noWrap/>
            <w:vAlign w:val="bottom"/>
            <w:hideMark/>
          </w:tcPr>
          <w:p w14:paraId="53CC02A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09</w:t>
            </w:r>
          </w:p>
        </w:tc>
        <w:tc>
          <w:tcPr>
            <w:tcW w:w="0" w:type="auto"/>
            <w:tcBorders>
              <w:top w:val="nil"/>
              <w:left w:val="nil"/>
              <w:bottom w:val="single" w:sz="4" w:space="0" w:color="auto"/>
              <w:right w:val="single" w:sz="4" w:space="0" w:color="auto"/>
            </w:tcBorders>
            <w:shd w:val="clear" w:color="auto" w:fill="auto"/>
            <w:noWrap/>
            <w:vAlign w:val="bottom"/>
            <w:hideMark/>
          </w:tcPr>
          <w:p w14:paraId="548E7C0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18</w:t>
            </w:r>
          </w:p>
        </w:tc>
        <w:tc>
          <w:tcPr>
            <w:tcW w:w="0" w:type="auto"/>
            <w:tcBorders>
              <w:top w:val="nil"/>
              <w:left w:val="nil"/>
              <w:bottom w:val="single" w:sz="4" w:space="0" w:color="auto"/>
              <w:right w:val="single" w:sz="4" w:space="0" w:color="auto"/>
            </w:tcBorders>
            <w:shd w:val="clear" w:color="auto" w:fill="auto"/>
            <w:noWrap/>
            <w:vAlign w:val="bottom"/>
            <w:hideMark/>
          </w:tcPr>
          <w:p w14:paraId="7938538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38</w:t>
            </w:r>
          </w:p>
        </w:tc>
        <w:tc>
          <w:tcPr>
            <w:tcW w:w="0" w:type="auto"/>
            <w:tcBorders>
              <w:top w:val="nil"/>
              <w:left w:val="nil"/>
              <w:bottom w:val="single" w:sz="4" w:space="0" w:color="auto"/>
              <w:right w:val="single" w:sz="4" w:space="0" w:color="auto"/>
            </w:tcBorders>
            <w:shd w:val="clear" w:color="auto" w:fill="auto"/>
            <w:noWrap/>
            <w:vAlign w:val="bottom"/>
            <w:hideMark/>
          </w:tcPr>
          <w:p w14:paraId="00E97D7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42</w:t>
            </w:r>
          </w:p>
        </w:tc>
        <w:tc>
          <w:tcPr>
            <w:tcW w:w="0" w:type="auto"/>
            <w:tcBorders>
              <w:top w:val="nil"/>
              <w:left w:val="nil"/>
              <w:bottom w:val="single" w:sz="4" w:space="0" w:color="auto"/>
              <w:right w:val="single" w:sz="4" w:space="0" w:color="auto"/>
            </w:tcBorders>
            <w:shd w:val="clear" w:color="auto" w:fill="auto"/>
            <w:noWrap/>
            <w:vAlign w:val="bottom"/>
            <w:hideMark/>
          </w:tcPr>
          <w:p w14:paraId="187E4DC4"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20</w:t>
            </w:r>
          </w:p>
        </w:tc>
        <w:tc>
          <w:tcPr>
            <w:tcW w:w="0" w:type="auto"/>
            <w:tcBorders>
              <w:top w:val="nil"/>
              <w:left w:val="nil"/>
              <w:bottom w:val="single" w:sz="4" w:space="0" w:color="auto"/>
              <w:right w:val="single" w:sz="4" w:space="0" w:color="auto"/>
            </w:tcBorders>
            <w:shd w:val="clear" w:color="auto" w:fill="auto"/>
            <w:noWrap/>
            <w:vAlign w:val="bottom"/>
            <w:hideMark/>
          </w:tcPr>
          <w:p w14:paraId="407A1964"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80</w:t>
            </w:r>
          </w:p>
        </w:tc>
        <w:tc>
          <w:tcPr>
            <w:tcW w:w="0" w:type="auto"/>
            <w:tcBorders>
              <w:top w:val="nil"/>
              <w:left w:val="nil"/>
              <w:bottom w:val="single" w:sz="4" w:space="0" w:color="auto"/>
              <w:right w:val="single" w:sz="4" w:space="0" w:color="auto"/>
            </w:tcBorders>
            <w:shd w:val="clear" w:color="auto" w:fill="auto"/>
            <w:noWrap/>
            <w:vAlign w:val="bottom"/>
            <w:hideMark/>
          </w:tcPr>
          <w:p w14:paraId="272CF7B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01</w:t>
            </w:r>
          </w:p>
        </w:tc>
        <w:tc>
          <w:tcPr>
            <w:tcW w:w="0" w:type="auto"/>
            <w:tcBorders>
              <w:top w:val="nil"/>
              <w:left w:val="nil"/>
              <w:bottom w:val="single" w:sz="4" w:space="0" w:color="auto"/>
              <w:right w:val="single" w:sz="4" w:space="0" w:color="auto"/>
            </w:tcBorders>
            <w:shd w:val="clear" w:color="auto" w:fill="auto"/>
            <w:noWrap/>
            <w:vAlign w:val="bottom"/>
            <w:hideMark/>
          </w:tcPr>
          <w:p w14:paraId="03281CA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34E0A94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04</w:t>
            </w:r>
          </w:p>
        </w:tc>
        <w:tc>
          <w:tcPr>
            <w:tcW w:w="0" w:type="auto"/>
            <w:tcBorders>
              <w:top w:val="nil"/>
              <w:left w:val="nil"/>
              <w:bottom w:val="single" w:sz="4" w:space="0" w:color="auto"/>
              <w:right w:val="single" w:sz="4" w:space="0" w:color="auto"/>
            </w:tcBorders>
            <w:shd w:val="clear" w:color="auto" w:fill="auto"/>
            <w:noWrap/>
            <w:vAlign w:val="bottom"/>
            <w:hideMark/>
          </w:tcPr>
          <w:p w14:paraId="29CA1A5A"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4</w:t>
            </w:r>
          </w:p>
        </w:tc>
        <w:tc>
          <w:tcPr>
            <w:tcW w:w="0" w:type="auto"/>
            <w:tcBorders>
              <w:top w:val="nil"/>
              <w:left w:val="nil"/>
              <w:bottom w:val="single" w:sz="4" w:space="0" w:color="auto"/>
              <w:right w:val="single" w:sz="4" w:space="0" w:color="auto"/>
            </w:tcBorders>
            <w:shd w:val="clear" w:color="auto" w:fill="auto"/>
            <w:noWrap/>
            <w:vAlign w:val="bottom"/>
            <w:hideMark/>
          </w:tcPr>
          <w:p w14:paraId="4961C33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83</w:t>
            </w:r>
          </w:p>
        </w:tc>
        <w:tc>
          <w:tcPr>
            <w:tcW w:w="0" w:type="auto"/>
            <w:tcBorders>
              <w:top w:val="nil"/>
              <w:left w:val="nil"/>
              <w:bottom w:val="single" w:sz="4" w:space="0" w:color="auto"/>
              <w:right w:val="single" w:sz="4" w:space="0" w:color="auto"/>
            </w:tcBorders>
            <w:shd w:val="clear" w:color="auto" w:fill="auto"/>
            <w:noWrap/>
            <w:vAlign w:val="bottom"/>
            <w:hideMark/>
          </w:tcPr>
          <w:p w14:paraId="468AEAA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8</w:t>
            </w:r>
          </w:p>
        </w:tc>
        <w:tc>
          <w:tcPr>
            <w:tcW w:w="0" w:type="auto"/>
            <w:tcBorders>
              <w:top w:val="nil"/>
              <w:left w:val="nil"/>
              <w:bottom w:val="single" w:sz="4" w:space="0" w:color="auto"/>
              <w:right w:val="single" w:sz="4" w:space="0" w:color="auto"/>
            </w:tcBorders>
            <w:shd w:val="clear" w:color="auto" w:fill="auto"/>
            <w:noWrap/>
            <w:vAlign w:val="bottom"/>
            <w:hideMark/>
          </w:tcPr>
          <w:p w14:paraId="5A57C734"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19</w:t>
            </w:r>
          </w:p>
        </w:tc>
        <w:tc>
          <w:tcPr>
            <w:tcW w:w="0" w:type="auto"/>
            <w:tcBorders>
              <w:top w:val="nil"/>
              <w:left w:val="nil"/>
              <w:bottom w:val="single" w:sz="4" w:space="0" w:color="auto"/>
              <w:right w:val="single" w:sz="4" w:space="0" w:color="auto"/>
            </w:tcBorders>
            <w:shd w:val="clear" w:color="auto" w:fill="auto"/>
            <w:noWrap/>
            <w:vAlign w:val="bottom"/>
            <w:hideMark/>
          </w:tcPr>
          <w:p w14:paraId="7481EFE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4.69%</w:t>
            </w:r>
          </w:p>
        </w:tc>
      </w:tr>
      <w:tr w:rsidR="003C0083" w:rsidRPr="003008EA" w14:paraId="37F556A9"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E8A97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Akilen</w:t>
            </w:r>
          </w:p>
        </w:tc>
        <w:tc>
          <w:tcPr>
            <w:tcW w:w="0" w:type="auto"/>
            <w:tcBorders>
              <w:top w:val="nil"/>
              <w:left w:val="nil"/>
              <w:bottom w:val="single" w:sz="4" w:space="0" w:color="auto"/>
              <w:right w:val="single" w:sz="4" w:space="0" w:color="auto"/>
            </w:tcBorders>
            <w:shd w:val="clear" w:color="auto" w:fill="auto"/>
            <w:noWrap/>
            <w:vAlign w:val="bottom"/>
            <w:hideMark/>
          </w:tcPr>
          <w:p w14:paraId="01BAA2AA"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FFEF21A"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2</w:t>
            </w:r>
          </w:p>
        </w:tc>
        <w:tc>
          <w:tcPr>
            <w:tcW w:w="0" w:type="auto"/>
            <w:tcBorders>
              <w:top w:val="nil"/>
              <w:left w:val="nil"/>
              <w:bottom w:val="single" w:sz="4" w:space="0" w:color="auto"/>
              <w:right w:val="single" w:sz="4" w:space="0" w:color="auto"/>
            </w:tcBorders>
            <w:shd w:val="clear" w:color="auto" w:fill="auto"/>
            <w:noWrap/>
            <w:vAlign w:val="bottom"/>
            <w:hideMark/>
          </w:tcPr>
          <w:p w14:paraId="229ABEF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9</w:t>
            </w:r>
          </w:p>
        </w:tc>
        <w:tc>
          <w:tcPr>
            <w:tcW w:w="0" w:type="auto"/>
            <w:tcBorders>
              <w:top w:val="nil"/>
              <w:left w:val="nil"/>
              <w:bottom w:val="single" w:sz="4" w:space="0" w:color="auto"/>
              <w:right w:val="single" w:sz="4" w:space="0" w:color="auto"/>
            </w:tcBorders>
            <w:shd w:val="clear" w:color="auto" w:fill="auto"/>
            <w:noWrap/>
            <w:vAlign w:val="bottom"/>
            <w:hideMark/>
          </w:tcPr>
          <w:p w14:paraId="259BF8E5"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4</w:t>
            </w:r>
          </w:p>
        </w:tc>
        <w:tc>
          <w:tcPr>
            <w:tcW w:w="0" w:type="auto"/>
            <w:tcBorders>
              <w:top w:val="nil"/>
              <w:left w:val="nil"/>
              <w:bottom w:val="single" w:sz="4" w:space="0" w:color="auto"/>
              <w:right w:val="single" w:sz="4" w:space="0" w:color="auto"/>
            </w:tcBorders>
            <w:shd w:val="clear" w:color="auto" w:fill="auto"/>
            <w:noWrap/>
            <w:vAlign w:val="bottom"/>
            <w:hideMark/>
          </w:tcPr>
          <w:p w14:paraId="6BA83EC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8</w:t>
            </w:r>
          </w:p>
        </w:tc>
        <w:tc>
          <w:tcPr>
            <w:tcW w:w="0" w:type="auto"/>
            <w:tcBorders>
              <w:top w:val="nil"/>
              <w:left w:val="nil"/>
              <w:bottom w:val="single" w:sz="4" w:space="0" w:color="auto"/>
              <w:right w:val="single" w:sz="4" w:space="0" w:color="auto"/>
            </w:tcBorders>
            <w:shd w:val="clear" w:color="auto" w:fill="auto"/>
            <w:noWrap/>
            <w:vAlign w:val="bottom"/>
            <w:hideMark/>
          </w:tcPr>
          <w:p w14:paraId="307C82F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4</w:t>
            </w:r>
          </w:p>
        </w:tc>
        <w:tc>
          <w:tcPr>
            <w:tcW w:w="0" w:type="auto"/>
            <w:tcBorders>
              <w:top w:val="nil"/>
              <w:left w:val="nil"/>
              <w:bottom w:val="single" w:sz="4" w:space="0" w:color="auto"/>
              <w:right w:val="single" w:sz="4" w:space="0" w:color="auto"/>
            </w:tcBorders>
            <w:shd w:val="clear" w:color="auto" w:fill="auto"/>
            <w:noWrap/>
            <w:vAlign w:val="bottom"/>
            <w:hideMark/>
          </w:tcPr>
          <w:p w14:paraId="33B8827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7</w:t>
            </w:r>
          </w:p>
        </w:tc>
        <w:tc>
          <w:tcPr>
            <w:tcW w:w="0" w:type="auto"/>
            <w:tcBorders>
              <w:top w:val="nil"/>
              <w:left w:val="nil"/>
              <w:bottom w:val="single" w:sz="4" w:space="0" w:color="auto"/>
              <w:right w:val="single" w:sz="4" w:space="0" w:color="auto"/>
            </w:tcBorders>
            <w:shd w:val="clear" w:color="auto" w:fill="auto"/>
            <w:noWrap/>
            <w:vAlign w:val="bottom"/>
            <w:hideMark/>
          </w:tcPr>
          <w:p w14:paraId="4871CF1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8</w:t>
            </w:r>
          </w:p>
        </w:tc>
        <w:tc>
          <w:tcPr>
            <w:tcW w:w="0" w:type="auto"/>
            <w:tcBorders>
              <w:top w:val="nil"/>
              <w:left w:val="nil"/>
              <w:bottom w:val="single" w:sz="4" w:space="0" w:color="auto"/>
              <w:right w:val="single" w:sz="4" w:space="0" w:color="auto"/>
            </w:tcBorders>
            <w:shd w:val="clear" w:color="auto" w:fill="auto"/>
            <w:noWrap/>
            <w:vAlign w:val="bottom"/>
            <w:hideMark/>
          </w:tcPr>
          <w:p w14:paraId="5121B61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1</w:t>
            </w:r>
          </w:p>
        </w:tc>
        <w:tc>
          <w:tcPr>
            <w:tcW w:w="0" w:type="auto"/>
            <w:tcBorders>
              <w:top w:val="nil"/>
              <w:left w:val="nil"/>
              <w:bottom w:val="single" w:sz="4" w:space="0" w:color="auto"/>
              <w:right w:val="single" w:sz="4" w:space="0" w:color="auto"/>
            </w:tcBorders>
            <w:shd w:val="clear" w:color="auto" w:fill="auto"/>
            <w:noWrap/>
            <w:vAlign w:val="bottom"/>
            <w:hideMark/>
          </w:tcPr>
          <w:p w14:paraId="15534DF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6</w:t>
            </w:r>
          </w:p>
        </w:tc>
        <w:tc>
          <w:tcPr>
            <w:tcW w:w="0" w:type="auto"/>
            <w:tcBorders>
              <w:top w:val="nil"/>
              <w:left w:val="nil"/>
              <w:bottom w:val="single" w:sz="4" w:space="0" w:color="auto"/>
              <w:right w:val="single" w:sz="4" w:space="0" w:color="auto"/>
            </w:tcBorders>
            <w:shd w:val="clear" w:color="auto" w:fill="auto"/>
            <w:noWrap/>
            <w:vAlign w:val="bottom"/>
            <w:hideMark/>
          </w:tcPr>
          <w:p w14:paraId="37E2229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0</w:t>
            </w:r>
          </w:p>
        </w:tc>
        <w:tc>
          <w:tcPr>
            <w:tcW w:w="0" w:type="auto"/>
            <w:tcBorders>
              <w:top w:val="nil"/>
              <w:left w:val="nil"/>
              <w:bottom w:val="single" w:sz="4" w:space="0" w:color="auto"/>
              <w:right w:val="single" w:sz="4" w:space="0" w:color="auto"/>
            </w:tcBorders>
            <w:shd w:val="clear" w:color="auto" w:fill="auto"/>
            <w:noWrap/>
            <w:vAlign w:val="bottom"/>
            <w:hideMark/>
          </w:tcPr>
          <w:p w14:paraId="7955E759"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F99422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58AF57B"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w:t>
            </w:r>
          </w:p>
        </w:tc>
        <w:tc>
          <w:tcPr>
            <w:tcW w:w="0" w:type="auto"/>
            <w:tcBorders>
              <w:top w:val="nil"/>
              <w:left w:val="nil"/>
              <w:bottom w:val="single" w:sz="4" w:space="0" w:color="auto"/>
              <w:right w:val="single" w:sz="4" w:space="0" w:color="auto"/>
            </w:tcBorders>
            <w:shd w:val="clear" w:color="auto" w:fill="auto"/>
            <w:noWrap/>
            <w:vAlign w:val="bottom"/>
            <w:hideMark/>
          </w:tcPr>
          <w:p w14:paraId="1EF8558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9.05%</w:t>
            </w:r>
          </w:p>
        </w:tc>
      </w:tr>
      <w:tr w:rsidR="003C0083" w:rsidRPr="003008EA" w14:paraId="5ACAC5FF"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0A639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lastRenderedPageBreak/>
              <w:t>Aldisa Sr</w:t>
            </w:r>
          </w:p>
        </w:tc>
        <w:tc>
          <w:tcPr>
            <w:tcW w:w="0" w:type="auto"/>
            <w:tcBorders>
              <w:top w:val="nil"/>
              <w:left w:val="nil"/>
              <w:bottom w:val="single" w:sz="4" w:space="0" w:color="auto"/>
              <w:right w:val="single" w:sz="4" w:space="0" w:color="auto"/>
            </w:tcBorders>
            <w:shd w:val="clear" w:color="auto" w:fill="auto"/>
            <w:noWrap/>
            <w:vAlign w:val="bottom"/>
            <w:hideMark/>
          </w:tcPr>
          <w:p w14:paraId="5B9B7BA9"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70</w:t>
            </w:r>
          </w:p>
        </w:tc>
        <w:tc>
          <w:tcPr>
            <w:tcW w:w="0" w:type="auto"/>
            <w:tcBorders>
              <w:top w:val="nil"/>
              <w:left w:val="nil"/>
              <w:bottom w:val="single" w:sz="4" w:space="0" w:color="auto"/>
              <w:right w:val="single" w:sz="4" w:space="0" w:color="auto"/>
            </w:tcBorders>
            <w:shd w:val="clear" w:color="auto" w:fill="auto"/>
            <w:noWrap/>
            <w:vAlign w:val="bottom"/>
            <w:hideMark/>
          </w:tcPr>
          <w:p w14:paraId="76E3DA2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83</w:t>
            </w:r>
          </w:p>
        </w:tc>
        <w:tc>
          <w:tcPr>
            <w:tcW w:w="0" w:type="auto"/>
            <w:tcBorders>
              <w:top w:val="nil"/>
              <w:left w:val="nil"/>
              <w:bottom w:val="single" w:sz="4" w:space="0" w:color="auto"/>
              <w:right w:val="single" w:sz="4" w:space="0" w:color="auto"/>
            </w:tcBorders>
            <w:shd w:val="clear" w:color="auto" w:fill="auto"/>
            <w:noWrap/>
            <w:vAlign w:val="bottom"/>
            <w:hideMark/>
          </w:tcPr>
          <w:p w14:paraId="1E343F1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96</w:t>
            </w:r>
          </w:p>
        </w:tc>
        <w:tc>
          <w:tcPr>
            <w:tcW w:w="0" w:type="auto"/>
            <w:tcBorders>
              <w:top w:val="nil"/>
              <w:left w:val="nil"/>
              <w:bottom w:val="single" w:sz="4" w:space="0" w:color="auto"/>
              <w:right w:val="single" w:sz="4" w:space="0" w:color="auto"/>
            </w:tcBorders>
            <w:shd w:val="clear" w:color="auto" w:fill="auto"/>
            <w:noWrap/>
            <w:vAlign w:val="bottom"/>
            <w:hideMark/>
          </w:tcPr>
          <w:p w14:paraId="55652F3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44</w:t>
            </w:r>
          </w:p>
        </w:tc>
        <w:tc>
          <w:tcPr>
            <w:tcW w:w="0" w:type="auto"/>
            <w:tcBorders>
              <w:top w:val="nil"/>
              <w:left w:val="nil"/>
              <w:bottom w:val="single" w:sz="4" w:space="0" w:color="auto"/>
              <w:right w:val="single" w:sz="4" w:space="0" w:color="auto"/>
            </w:tcBorders>
            <w:shd w:val="clear" w:color="auto" w:fill="auto"/>
            <w:noWrap/>
            <w:vAlign w:val="bottom"/>
            <w:hideMark/>
          </w:tcPr>
          <w:p w14:paraId="25D062D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336</w:t>
            </w:r>
          </w:p>
        </w:tc>
        <w:tc>
          <w:tcPr>
            <w:tcW w:w="0" w:type="auto"/>
            <w:tcBorders>
              <w:top w:val="nil"/>
              <w:left w:val="nil"/>
              <w:bottom w:val="single" w:sz="4" w:space="0" w:color="auto"/>
              <w:right w:val="single" w:sz="4" w:space="0" w:color="auto"/>
            </w:tcBorders>
            <w:shd w:val="clear" w:color="auto" w:fill="auto"/>
            <w:noWrap/>
            <w:vAlign w:val="bottom"/>
            <w:hideMark/>
          </w:tcPr>
          <w:p w14:paraId="466C852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53</w:t>
            </w:r>
          </w:p>
        </w:tc>
        <w:tc>
          <w:tcPr>
            <w:tcW w:w="0" w:type="auto"/>
            <w:tcBorders>
              <w:top w:val="nil"/>
              <w:left w:val="nil"/>
              <w:bottom w:val="single" w:sz="4" w:space="0" w:color="auto"/>
              <w:right w:val="single" w:sz="4" w:space="0" w:color="auto"/>
            </w:tcBorders>
            <w:shd w:val="clear" w:color="auto" w:fill="auto"/>
            <w:noWrap/>
            <w:vAlign w:val="bottom"/>
            <w:hideMark/>
          </w:tcPr>
          <w:p w14:paraId="4C3C3794"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10</w:t>
            </w:r>
          </w:p>
        </w:tc>
        <w:tc>
          <w:tcPr>
            <w:tcW w:w="0" w:type="auto"/>
            <w:tcBorders>
              <w:top w:val="nil"/>
              <w:left w:val="nil"/>
              <w:bottom w:val="single" w:sz="4" w:space="0" w:color="auto"/>
              <w:right w:val="single" w:sz="4" w:space="0" w:color="auto"/>
            </w:tcBorders>
            <w:shd w:val="clear" w:color="auto" w:fill="auto"/>
            <w:noWrap/>
            <w:vAlign w:val="bottom"/>
            <w:hideMark/>
          </w:tcPr>
          <w:p w14:paraId="3D2CF485"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73</w:t>
            </w:r>
          </w:p>
        </w:tc>
        <w:tc>
          <w:tcPr>
            <w:tcW w:w="0" w:type="auto"/>
            <w:tcBorders>
              <w:top w:val="nil"/>
              <w:left w:val="nil"/>
              <w:bottom w:val="single" w:sz="4" w:space="0" w:color="auto"/>
              <w:right w:val="single" w:sz="4" w:space="0" w:color="auto"/>
            </w:tcBorders>
            <w:shd w:val="clear" w:color="auto" w:fill="auto"/>
            <w:noWrap/>
            <w:vAlign w:val="bottom"/>
            <w:hideMark/>
          </w:tcPr>
          <w:p w14:paraId="00AD5E4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91</w:t>
            </w:r>
          </w:p>
        </w:tc>
        <w:tc>
          <w:tcPr>
            <w:tcW w:w="0" w:type="auto"/>
            <w:tcBorders>
              <w:top w:val="nil"/>
              <w:left w:val="nil"/>
              <w:bottom w:val="single" w:sz="4" w:space="0" w:color="auto"/>
              <w:right w:val="single" w:sz="4" w:space="0" w:color="auto"/>
            </w:tcBorders>
            <w:shd w:val="clear" w:color="auto" w:fill="auto"/>
            <w:noWrap/>
            <w:vAlign w:val="bottom"/>
            <w:hideMark/>
          </w:tcPr>
          <w:p w14:paraId="1607442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89</w:t>
            </w:r>
          </w:p>
        </w:tc>
        <w:tc>
          <w:tcPr>
            <w:tcW w:w="0" w:type="auto"/>
            <w:tcBorders>
              <w:top w:val="nil"/>
              <w:left w:val="nil"/>
              <w:bottom w:val="single" w:sz="4" w:space="0" w:color="auto"/>
              <w:right w:val="single" w:sz="4" w:space="0" w:color="auto"/>
            </w:tcBorders>
            <w:shd w:val="clear" w:color="auto" w:fill="auto"/>
            <w:noWrap/>
            <w:vAlign w:val="bottom"/>
            <w:hideMark/>
          </w:tcPr>
          <w:p w14:paraId="2FCD7A83"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642</w:t>
            </w:r>
          </w:p>
        </w:tc>
        <w:tc>
          <w:tcPr>
            <w:tcW w:w="0" w:type="auto"/>
            <w:tcBorders>
              <w:top w:val="nil"/>
              <w:left w:val="nil"/>
              <w:bottom w:val="single" w:sz="4" w:space="0" w:color="auto"/>
              <w:right w:val="single" w:sz="4" w:space="0" w:color="auto"/>
            </w:tcBorders>
            <w:shd w:val="clear" w:color="auto" w:fill="auto"/>
            <w:noWrap/>
            <w:vAlign w:val="bottom"/>
            <w:hideMark/>
          </w:tcPr>
          <w:p w14:paraId="78E1AE5E"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16</w:t>
            </w:r>
          </w:p>
        </w:tc>
        <w:tc>
          <w:tcPr>
            <w:tcW w:w="0" w:type="auto"/>
            <w:tcBorders>
              <w:top w:val="nil"/>
              <w:left w:val="nil"/>
              <w:bottom w:val="single" w:sz="4" w:space="0" w:color="auto"/>
              <w:right w:val="single" w:sz="4" w:space="0" w:color="auto"/>
            </w:tcBorders>
            <w:shd w:val="clear" w:color="auto" w:fill="auto"/>
            <w:noWrap/>
            <w:vAlign w:val="bottom"/>
            <w:hideMark/>
          </w:tcPr>
          <w:p w14:paraId="04EB4C3E"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457</w:t>
            </w:r>
          </w:p>
        </w:tc>
        <w:tc>
          <w:tcPr>
            <w:tcW w:w="0" w:type="auto"/>
            <w:tcBorders>
              <w:top w:val="nil"/>
              <w:left w:val="nil"/>
              <w:bottom w:val="single" w:sz="4" w:space="0" w:color="auto"/>
              <w:right w:val="single" w:sz="4" w:space="0" w:color="auto"/>
            </w:tcBorders>
            <w:shd w:val="clear" w:color="auto" w:fill="auto"/>
            <w:noWrap/>
            <w:vAlign w:val="bottom"/>
            <w:hideMark/>
          </w:tcPr>
          <w:p w14:paraId="51D89A99"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39</w:t>
            </w:r>
          </w:p>
        </w:tc>
        <w:tc>
          <w:tcPr>
            <w:tcW w:w="0" w:type="auto"/>
            <w:tcBorders>
              <w:top w:val="nil"/>
              <w:left w:val="nil"/>
              <w:bottom w:val="single" w:sz="4" w:space="0" w:color="auto"/>
              <w:right w:val="single" w:sz="4" w:space="0" w:color="auto"/>
            </w:tcBorders>
            <w:shd w:val="clear" w:color="auto" w:fill="auto"/>
            <w:noWrap/>
            <w:vAlign w:val="bottom"/>
            <w:hideMark/>
          </w:tcPr>
          <w:p w14:paraId="7DAFC2A2"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22.66%</w:t>
            </w:r>
          </w:p>
        </w:tc>
      </w:tr>
      <w:tr w:rsidR="003C0083" w:rsidRPr="003008EA" w14:paraId="55F91A40"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1ABF4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Ziltrolin</w:t>
            </w:r>
          </w:p>
        </w:tc>
        <w:tc>
          <w:tcPr>
            <w:tcW w:w="0" w:type="auto"/>
            <w:tcBorders>
              <w:top w:val="nil"/>
              <w:left w:val="nil"/>
              <w:bottom w:val="single" w:sz="4" w:space="0" w:color="auto"/>
              <w:right w:val="single" w:sz="4" w:space="0" w:color="auto"/>
            </w:tcBorders>
            <w:shd w:val="clear" w:color="auto" w:fill="auto"/>
            <w:noWrap/>
            <w:vAlign w:val="bottom"/>
            <w:hideMark/>
          </w:tcPr>
          <w:p w14:paraId="0D29A38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35</w:t>
            </w:r>
          </w:p>
        </w:tc>
        <w:tc>
          <w:tcPr>
            <w:tcW w:w="0" w:type="auto"/>
            <w:tcBorders>
              <w:top w:val="nil"/>
              <w:left w:val="nil"/>
              <w:bottom w:val="single" w:sz="4" w:space="0" w:color="auto"/>
              <w:right w:val="single" w:sz="4" w:space="0" w:color="auto"/>
            </w:tcBorders>
            <w:shd w:val="clear" w:color="auto" w:fill="auto"/>
            <w:noWrap/>
            <w:vAlign w:val="bottom"/>
            <w:hideMark/>
          </w:tcPr>
          <w:p w14:paraId="1173082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69</w:t>
            </w:r>
          </w:p>
        </w:tc>
        <w:tc>
          <w:tcPr>
            <w:tcW w:w="0" w:type="auto"/>
            <w:tcBorders>
              <w:top w:val="nil"/>
              <w:left w:val="nil"/>
              <w:bottom w:val="single" w:sz="4" w:space="0" w:color="auto"/>
              <w:right w:val="single" w:sz="4" w:space="0" w:color="auto"/>
            </w:tcBorders>
            <w:shd w:val="clear" w:color="auto" w:fill="auto"/>
            <w:noWrap/>
            <w:vAlign w:val="bottom"/>
            <w:hideMark/>
          </w:tcPr>
          <w:p w14:paraId="050C63B0"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23</w:t>
            </w:r>
          </w:p>
        </w:tc>
        <w:tc>
          <w:tcPr>
            <w:tcW w:w="0" w:type="auto"/>
            <w:tcBorders>
              <w:top w:val="nil"/>
              <w:left w:val="nil"/>
              <w:bottom w:val="single" w:sz="4" w:space="0" w:color="auto"/>
              <w:right w:val="single" w:sz="4" w:space="0" w:color="auto"/>
            </w:tcBorders>
            <w:shd w:val="clear" w:color="auto" w:fill="auto"/>
            <w:noWrap/>
            <w:vAlign w:val="bottom"/>
            <w:hideMark/>
          </w:tcPr>
          <w:p w14:paraId="47590E29"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94</w:t>
            </w:r>
          </w:p>
        </w:tc>
        <w:tc>
          <w:tcPr>
            <w:tcW w:w="0" w:type="auto"/>
            <w:tcBorders>
              <w:top w:val="nil"/>
              <w:left w:val="nil"/>
              <w:bottom w:val="single" w:sz="4" w:space="0" w:color="auto"/>
              <w:right w:val="single" w:sz="4" w:space="0" w:color="auto"/>
            </w:tcBorders>
            <w:shd w:val="clear" w:color="auto" w:fill="auto"/>
            <w:noWrap/>
            <w:vAlign w:val="bottom"/>
            <w:hideMark/>
          </w:tcPr>
          <w:p w14:paraId="3E810FB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95</w:t>
            </w:r>
          </w:p>
        </w:tc>
        <w:tc>
          <w:tcPr>
            <w:tcW w:w="0" w:type="auto"/>
            <w:tcBorders>
              <w:top w:val="nil"/>
              <w:left w:val="nil"/>
              <w:bottom w:val="single" w:sz="4" w:space="0" w:color="auto"/>
              <w:right w:val="single" w:sz="4" w:space="0" w:color="auto"/>
            </w:tcBorders>
            <w:shd w:val="clear" w:color="auto" w:fill="auto"/>
            <w:noWrap/>
            <w:vAlign w:val="bottom"/>
            <w:hideMark/>
          </w:tcPr>
          <w:p w14:paraId="7844AAA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89</w:t>
            </w:r>
          </w:p>
        </w:tc>
        <w:tc>
          <w:tcPr>
            <w:tcW w:w="0" w:type="auto"/>
            <w:tcBorders>
              <w:top w:val="nil"/>
              <w:left w:val="nil"/>
              <w:bottom w:val="single" w:sz="4" w:space="0" w:color="auto"/>
              <w:right w:val="single" w:sz="4" w:space="0" w:color="auto"/>
            </w:tcBorders>
            <w:shd w:val="clear" w:color="auto" w:fill="auto"/>
            <w:noWrap/>
            <w:vAlign w:val="bottom"/>
            <w:hideMark/>
          </w:tcPr>
          <w:p w14:paraId="7D52E9CE"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05</w:t>
            </w:r>
          </w:p>
        </w:tc>
        <w:tc>
          <w:tcPr>
            <w:tcW w:w="0" w:type="auto"/>
            <w:tcBorders>
              <w:top w:val="nil"/>
              <w:left w:val="nil"/>
              <w:bottom w:val="single" w:sz="4" w:space="0" w:color="auto"/>
              <w:right w:val="single" w:sz="4" w:space="0" w:color="auto"/>
            </w:tcBorders>
            <w:shd w:val="clear" w:color="auto" w:fill="auto"/>
            <w:noWrap/>
            <w:vAlign w:val="bottom"/>
            <w:hideMark/>
          </w:tcPr>
          <w:p w14:paraId="70E085D5"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37</w:t>
            </w:r>
          </w:p>
        </w:tc>
        <w:tc>
          <w:tcPr>
            <w:tcW w:w="0" w:type="auto"/>
            <w:tcBorders>
              <w:top w:val="nil"/>
              <w:left w:val="nil"/>
              <w:bottom w:val="single" w:sz="4" w:space="0" w:color="auto"/>
              <w:right w:val="single" w:sz="4" w:space="0" w:color="auto"/>
            </w:tcBorders>
            <w:shd w:val="clear" w:color="auto" w:fill="auto"/>
            <w:noWrap/>
            <w:vAlign w:val="bottom"/>
            <w:hideMark/>
          </w:tcPr>
          <w:p w14:paraId="707B4246"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85</w:t>
            </w:r>
          </w:p>
        </w:tc>
        <w:tc>
          <w:tcPr>
            <w:tcW w:w="0" w:type="auto"/>
            <w:tcBorders>
              <w:top w:val="nil"/>
              <w:left w:val="nil"/>
              <w:bottom w:val="single" w:sz="4" w:space="0" w:color="auto"/>
              <w:right w:val="single" w:sz="4" w:space="0" w:color="auto"/>
            </w:tcBorders>
            <w:shd w:val="clear" w:color="auto" w:fill="auto"/>
            <w:noWrap/>
            <w:vAlign w:val="bottom"/>
            <w:hideMark/>
          </w:tcPr>
          <w:p w14:paraId="43AA680C"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42</w:t>
            </w:r>
          </w:p>
        </w:tc>
        <w:tc>
          <w:tcPr>
            <w:tcW w:w="0" w:type="auto"/>
            <w:tcBorders>
              <w:top w:val="nil"/>
              <w:left w:val="nil"/>
              <w:bottom w:val="single" w:sz="4" w:space="0" w:color="auto"/>
              <w:right w:val="single" w:sz="4" w:space="0" w:color="auto"/>
            </w:tcBorders>
            <w:shd w:val="clear" w:color="auto" w:fill="auto"/>
            <w:noWrap/>
            <w:vAlign w:val="bottom"/>
            <w:hideMark/>
          </w:tcPr>
          <w:p w14:paraId="7B666E7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38</w:t>
            </w:r>
          </w:p>
        </w:tc>
        <w:tc>
          <w:tcPr>
            <w:tcW w:w="0" w:type="auto"/>
            <w:tcBorders>
              <w:top w:val="nil"/>
              <w:left w:val="nil"/>
              <w:bottom w:val="single" w:sz="4" w:space="0" w:color="auto"/>
              <w:right w:val="single" w:sz="4" w:space="0" w:color="auto"/>
            </w:tcBorders>
            <w:shd w:val="clear" w:color="auto" w:fill="auto"/>
            <w:noWrap/>
            <w:vAlign w:val="bottom"/>
            <w:hideMark/>
          </w:tcPr>
          <w:p w14:paraId="23A9EBAF"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26</w:t>
            </w:r>
          </w:p>
        </w:tc>
        <w:tc>
          <w:tcPr>
            <w:tcW w:w="0" w:type="auto"/>
            <w:tcBorders>
              <w:top w:val="nil"/>
              <w:left w:val="nil"/>
              <w:bottom w:val="single" w:sz="4" w:space="0" w:color="auto"/>
              <w:right w:val="single" w:sz="4" w:space="0" w:color="auto"/>
            </w:tcBorders>
            <w:shd w:val="clear" w:color="auto" w:fill="auto"/>
            <w:noWrap/>
            <w:vAlign w:val="bottom"/>
            <w:hideMark/>
          </w:tcPr>
          <w:p w14:paraId="48C361A1"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44</w:t>
            </w:r>
          </w:p>
        </w:tc>
        <w:tc>
          <w:tcPr>
            <w:tcW w:w="0" w:type="auto"/>
            <w:tcBorders>
              <w:top w:val="nil"/>
              <w:left w:val="nil"/>
              <w:bottom w:val="single" w:sz="4" w:space="0" w:color="auto"/>
              <w:right w:val="single" w:sz="4" w:space="0" w:color="auto"/>
            </w:tcBorders>
            <w:shd w:val="clear" w:color="auto" w:fill="auto"/>
            <w:noWrap/>
            <w:vAlign w:val="bottom"/>
            <w:hideMark/>
          </w:tcPr>
          <w:p w14:paraId="0A853B27"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0.38</w:t>
            </w:r>
          </w:p>
        </w:tc>
        <w:tc>
          <w:tcPr>
            <w:tcW w:w="0" w:type="auto"/>
            <w:tcBorders>
              <w:top w:val="nil"/>
              <w:left w:val="nil"/>
              <w:bottom w:val="single" w:sz="4" w:space="0" w:color="auto"/>
              <w:right w:val="single" w:sz="4" w:space="0" w:color="auto"/>
            </w:tcBorders>
            <w:shd w:val="clear" w:color="auto" w:fill="auto"/>
            <w:noWrap/>
            <w:vAlign w:val="bottom"/>
            <w:hideMark/>
          </w:tcPr>
          <w:p w14:paraId="343AFC98" w14:textId="77777777" w:rsidR="003C0083" w:rsidRPr="003008EA" w:rsidRDefault="003C0083" w:rsidP="003C0083">
            <w:pPr>
              <w:spacing w:line="240" w:lineRule="auto"/>
              <w:ind w:firstLine="0"/>
              <w:jc w:val="left"/>
              <w:rPr>
                <w:rFonts w:eastAsia="Times New Roman" w:cs="Times New Roman"/>
                <w:color w:val="000000"/>
                <w:sz w:val="12"/>
                <w:szCs w:val="16"/>
              </w:rPr>
            </w:pPr>
            <w:r w:rsidRPr="003008EA">
              <w:rPr>
                <w:rFonts w:eastAsia="Times New Roman" w:cs="Times New Roman"/>
                <w:color w:val="000000"/>
                <w:sz w:val="12"/>
                <w:szCs w:val="16"/>
              </w:rPr>
              <w:t>15.88%</w:t>
            </w:r>
          </w:p>
        </w:tc>
      </w:tr>
    </w:tbl>
    <w:p w14:paraId="71A25094" w14:textId="77777777" w:rsidR="003C0083" w:rsidRDefault="003C0083" w:rsidP="00E50027">
      <w:pPr>
        <w:ind w:firstLine="0"/>
      </w:pPr>
    </w:p>
    <w:p w14:paraId="518DECDE" w14:textId="552CCE3A" w:rsidR="00AE4B84" w:rsidRDefault="00AE4B84" w:rsidP="003008EA">
      <w:pPr>
        <w:pStyle w:val="ct"/>
        <w:keepNext/>
      </w:pPr>
      <w:r>
        <w:t xml:space="preserve">Tabel </w:t>
      </w:r>
      <w:bookmarkStart w:id="145" w:name="hasil_apriori_"/>
      <w:r>
        <w:t>4.</w:t>
      </w:r>
      <w:fldSimple w:instr=" SEQ Tabel_4. \* ARABIC ">
        <w:r>
          <w:rPr>
            <w:noProof/>
          </w:rPr>
          <w:t>11</w:t>
        </w:r>
      </w:fldSimple>
      <w:bookmarkEnd w:id="145"/>
      <w:r>
        <w:t xml:space="preserve"> Hasil implementesi algoritma Apriori</w:t>
      </w:r>
    </w:p>
    <w:tbl>
      <w:tblPr>
        <w:tblW w:w="0" w:type="auto"/>
        <w:tblLook w:val="04A0" w:firstRow="1" w:lastRow="0" w:firstColumn="1" w:lastColumn="0" w:noHBand="0" w:noVBand="1"/>
      </w:tblPr>
      <w:tblGrid>
        <w:gridCol w:w="1848"/>
        <w:gridCol w:w="1848"/>
        <w:gridCol w:w="1261"/>
        <w:gridCol w:w="1566"/>
      </w:tblGrid>
      <w:tr w:rsidR="003008EA" w:rsidRPr="003008EA" w14:paraId="3746F276" w14:textId="77777777" w:rsidTr="003008E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C72B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antecedent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7AA6F7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consequent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082E18D" w14:textId="77777777" w:rsidR="003008EA" w:rsidRPr="003008EA" w:rsidRDefault="003008EA" w:rsidP="003008EA">
            <w:pPr>
              <w:spacing w:line="240" w:lineRule="auto"/>
              <w:ind w:firstLine="0"/>
              <w:jc w:val="left"/>
              <w:rPr>
                <w:rFonts w:eastAsia="Times New Roman" w:cs="Times New Roman"/>
                <w:color w:val="000000"/>
                <w:sz w:val="22"/>
              </w:rPr>
            </w:pPr>
            <w:proofErr w:type="gramStart"/>
            <w:r w:rsidRPr="003008EA">
              <w:rPr>
                <w:rFonts w:eastAsia="Times New Roman" w:cs="Times New Roman"/>
                <w:color w:val="000000"/>
                <w:sz w:val="22"/>
              </w:rPr>
              <w:t>support</w:t>
            </w:r>
            <w:proofErr w:type="gramEnd"/>
            <w:r w:rsidRPr="003008EA">
              <w:rPr>
                <w:rFonts w:eastAsia="Times New Roman" w:cs="Times New Roman"/>
                <w:color w:val="000000"/>
                <w:sz w:val="22"/>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813B657" w14:textId="77777777" w:rsidR="003008EA" w:rsidRPr="003008EA" w:rsidRDefault="003008EA" w:rsidP="003008EA">
            <w:pPr>
              <w:spacing w:line="240" w:lineRule="auto"/>
              <w:ind w:firstLine="0"/>
              <w:jc w:val="left"/>
              <w:rPr>
                <w:rFonts w:eastAsia="Times New Roman" w:cs="Times New Roman"/>
                <w:color w:val="000000"/>
                <w:sz w:val="22"/>
              </w:rPr>
            </w:pPr>
            <w:proofErr w:type="gramStart"/>
            <w:r w:rsidRPr="003008EA">
              <w:rPr>
                <w:rFonts w:eastAsia="Times New Roman" w:cs="Times New Roman"/>
                <w:color w:val="000000"/>
                <w:sz w:val="22"/>
              </w:rPr>
              <w:t>confidence</w:t>
            </w:r>
            <w:proofErr w:type="gramEnd"/>
            <w:r w:rsidRPr="003008EA">
              <w:rPr>
                <w:rFonts w:eastAsia="Times New Roman" w:cs="Times New Roman"/>
                <w:color w:val="000000"/>
                <w:sz w:val="22"/>
              </w:rPr>
              <w:t xml:space="preserve"> (%)</w:t>
            </w:r>
          </w:p>
        </w:tc>
      </w:tr>
      <w:tr w:rsidR="003008EA" w:rsidRPr="003008EA" w14:paraId="0CBFBE42"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D05DF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FB11F4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5908AA4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3C7918F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28B48F5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F2AD7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22F6612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60F9558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5853FA4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44CB042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ECD76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60F49A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7388717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5475C31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B85972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6A429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7689D4E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20B97C4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06E1B26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3CEF6D17"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053B9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36CBEA1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47DF82B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64A5851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8296A5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38EBD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4ABD555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C7F3B6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1816A7A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20C046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E21EF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8CAD7E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8C886A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0FE2FCE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0EF2A05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11B3E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2C2F0ED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4582B7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6587346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7739C36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FE480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121D27C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38AE55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028D065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02FE227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0A00F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60D2E2B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15502CC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3FD2547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694835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7DA1B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70B121C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5669A04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2D371E5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D346A3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7F8B3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A0D1C1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33FC820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9159CF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2689EA0D"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DB34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A694E9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64F8A53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31E7D9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4.44</w:t>
            </w:r>
          </w:p>
        </w:tc>
      </w:tr>
      <w:tr w:rsidR="003008EA" w:rsidRPr="003008EA" w14:paraId="363C729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E4A97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6465C0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4444C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1B26B00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7.14</w:t>
            </w:r>
          </w:p>
        </w:tc>
      </w:tr>
      <w:tr w:rsidR="003008EA" w:rsidRPr="003008EA" w14:paraId="45AC51A9"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0591A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18B0A7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C24324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23A9D7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735A7299"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C599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7DAC621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93CE09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0F816DB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62E6CC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EB3A1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E213EF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C79F1E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1.67</w:t>
            </w:r>
          </w:p>
        </w:tc>
        <w:tc>
          <w:tcPr>
            <w:tcW w:w="0" w:type="auto"/>
            <w:tcBorders>
              <w:top w:val="nil"/>
              <w:left w:val="nil"/>
              <w:bottom w:val="single" w:sz="4" w:space="0" w:color="auto"/>
              <w:right w:val="single" w:sz="4" w:space="0" w:color="auto"/>
            </w:tcBorders>
            <w:shd w:val="clear" w:color="auto" w:fill="auto"/>
            <w:noWrap/>
            <w:vAlign w:val="bottom"/>
            <w:hideMark/>
          </w:tcPr>
          <w:p w14:paraId="7D4333F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83.33</w:t>
            </w:r>
          </w:p>
        </w:tc>
      </w:tr>
      <w:tr w:rsidR="003008EA" w:rsidRPr="003008EA" w14:paraId="5F97A7A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0F7EC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037FA7D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5357574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1.67</w:t>
            </w:r>
          </w:p>
        </w:tc>
        <w:tc>
          <w:tcPr>
            <w:tcW w:w="0" w:type="auto"/>
            <w:tcBorders>
              <w:top w:val="nil"/>
              <w:left w:val="nil"/>
              <w:bottom w:val="single" w:sz="4" w:space="0" w:color="auto"/>
              <w:right w:val="single" w:sz="4" w:space="0" w:color="auto"/>
            </w:tcBorders>
            <w:shd w:val="clear" w:color="auto" w:fill="auto"/>
            <w:noWrap/>
            <w:vAlign w:val="bottom"/>
            <w:hideMark/>
          </w:tcPr>
          <w:p w14:paraId="58BCD72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1.43</w:t>
            </w:r>
          </w:p>
        </w:tc>
      </w:tr>
      <w:tr w:rsidR="003008EA" w:rsidRPr="003008EA" w14:paraId="317FD8D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075E0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DAEFA6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2CC8FC5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35845A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308ECE9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AEF02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223FAA3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7F70B8B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226C51E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789423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97DE6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6A3CF38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3F58877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4250F9B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63440783"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BD21A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1DC1B57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B5AE12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587D8AD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540C886"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E1094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B2DB6B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3C7871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6896337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5A61EEA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599F4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6408E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5B5518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2804C76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1D48E8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0DD77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000F8C5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F8750D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353588F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4.44</w:t>
            </w:r>
          </w:p>
        </w:tc>
      </w:tr>
      <w:tr w:rsidR="003008EA" w:rsidRPr="003008EA" w14:paraId="2246240B"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6D85C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EB0D80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515BCCF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49D2424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66.67</w:t>
            </w:r>
          </w:p>
        </w:tc>
      </w:tr>
      <w:tr w:rsidR="003008EA" w:rsidRPr="003008EA" w14:paraId="2956E17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E189F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275DB7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E72047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1722B3C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20867F43"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151AE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5B4F27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59C7B3E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5D4E510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7A11A7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CCF66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C155E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0AD17E7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21EE222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2B9FBCD"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81417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1BB8495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07E27EC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1726488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38FD37D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FDB24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6AC25B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53040A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472D896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5EA9AD2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5423D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7F10A0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519F36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6F9C6A5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91997D6"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65A27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0C177B0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7BD7079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034C16F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22F5DFF"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E2B6A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6584E6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3685D67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4780C5C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A6F361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35D42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218D82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1E2A016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4C858C9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53523F7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7B549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31691A3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81EB4E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3D0DBE8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F089240"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5A9C7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lastRenderedPageBreak/>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5030627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B3E005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449EE6C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5D8A187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DF63F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309BAF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07575CB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3D8CCC6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C42480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D90B3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428FCDC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1D5A60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1C50365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711D199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D12D6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4C67BA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D820C2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7119429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77E44312"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6C65B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4D86000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8BD013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5E5471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FE5925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EDF8F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6674ACB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513B16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F8A18C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bl>
    <w:p w14:paraId="3A1746F0" w14:textId="77777777" w:rsidR="003008EA" w:rsidRDefault="003008EA" w:rsidP="00E50027">
      <w:pPr>
        <w:ind w:firstLine="0"/>
      </w:pPr>
    </w:p>
    <w:p w14:paraId="1BA520A2" w14:textId="77777777" w:rsidR="006E35C9" w:rsidRDefault="006E35C9" w:rsidP="00E50027">
      <w:pPr>
        <w:ind w:firstLine="0"/>
      </w:pPr>
    </w:p>
    <w:p w14:paraId="4D80DA47" w14:textId="3ADD8136" w:rsidR="00DE57A7" w:rsidRDefault="00DE57A7" w:rsidP="00E50027">
      <w:pPr>
        <w:ind w:firstLine="0"/>
      </w:pPr>
      <w:r>
        <w:t>Hasil</w:t>
      </w:r>
      <w:r w:rsidR="00C86085">
        <w:t xml:space="preserve"> perhitungan</w:t>
      </w:r>
      <w:r>
        <w:t xml:space="preserve"> algoritma Apriori pada tabel </w:t>
      </w:r>
      <w:r>
        <w:fldChar w:fldCharType="begin"/>
      </w:r>
      <w:r>
        <w:instrText xml:space="preserve"> REF hasil_apriori_ \h </w:instrText>
      </w:r>
      <w:r>
        <w:fldChar w:fldCharType="separate"/>
      </w:r>
      <w:r>
        <w:t>4.</w:t>
      </w:r>
      <w:r>
        <w:rPr>
          <w:noProof/>
        </w:rPr>
        <w:t>11</w:t>
      </w:r>
      <w:r>
        <w:fldChar w:fldCharType="end"/>
      </w:r>
      <w:r>
        <w:t xml:space="preserve"> menunjukkan bahwa</w:t>
      </w:r>
      <w:r w:rsidR="006E35C9">
        <w:t xml:space="preserve"> </w:t>
      </w:r>
      <w:r w:rsidR="004113A8">
        <w:t>t</w:t>
      </w:r>
      <w:r w:rsidR="003C379D">
        <w:t>erdapat</w:t>
      </w:r>
      <w:r w:rsidR="00AE701A">
        <w:t xml:space="preserve"> 12 aturan (role) </w:t>
      </w:r>
      <w:proofErr w:type="gramStart"/>
      <w:r w:rsidR="00AE701A">
        <w:t xml:space="preserve">yang </w:t>
      </w:r>
      <w:r w:rsidR="003C379D">
        <w:t xml:space="preserve"> </w:t>
      </w:r>
      <w:r w:rsidR="00AE701A">
        <w:t>sering</w:t>
      </w:r>
      <w:proofErr w:type="gramEnd"/>
      <w:r w:rsidR="00AE701A">
        <w:t xml:space="preserve"> terjadi dalam pola pembelian obat, yaitu </w:t>
      </w:r>
      <w:r w:rsidR="004113A8">
        <w:t>o</w:t>
      </w:r>
      <w:r w:rsidR="003C379D">
        <w:t xml:space="preserve">bat Acilaz </w:t>
      </w:r>
      <w:r w:rsidR="00AE701A">
        <w:t>dengan obat Acarbose</w:t>
      </w:r>
      <w:r w:rsidR="00CB5621">
        <w:t xml:space="preserve"> 100</w:t>
      </w:r>
      <w:r w:rsidR="00AE701A">
        <w:t xml:space="preserve"> Mg, obat Acilaz dengan Aldisa Sr, obat Acilaz dengan Zitrolin</w:t>
      </w:r>
      <w:r w:rsidR="00CB5621">
        <w:t xml:space="preserve">, Acarbose 100 Mg dengan Zitrolin, Acarbose 100 Mg dengan Acilaz, Acarbose 100 Mg dengan Aldisa Sr, Aldisa Sr dengan </w:t>
      </w:r>
      <w:r w:rsidR="00AF3724">
        <w:t xml:space="preserve">Acarbose 100 Mg, Aldisa Sr dengan Acarbose 100 Mg, Aldisa Sr dengan Acilaz, Aldisa Sr dengan Zitrolin. </w:t>
      </w:r>
      <w:r w:rsidR="00CB5621">
        <w:t>Pola pembelian tersebuat dikatakan sering terjadi karna masing – masing memiliki nilai support 100 % dan confidence 100 %.</w:t>
      </w:r>
      <w:r w:rsidR="00EB1481">
        <w:t xml:space="preserve"> </w:t>
      </w:r>
      <w:r w:rsidR="004113A8">
        <w:t xml:space="preserve"> Untuk h</w:t>
      </w:r>
      <w:r w:rsidR="00C86085">
        <w:t xml:space="preserve">asil perhitungan </w:t>
      </w:r>
      <w:r>
        <w:t xml:space="preserve">algoritma Regresi Linear pada tabel </w:t>
      </w:r>
      <w:r>
        <w:fldChar w:fldCharType="begin"/>
      </w:r>
      <w:r>
        <w:instrText xml:space="preserve"> REF hasil_regresi_linear_ \h </w:instrText>
      </w:r>
      <w:r>
        <w:fldChar w:fldCharType="separate"/>
      </w:r>
      <w:r>
        <w:t>4.</w:t>
      </w:r>
      <w:r>
        <w:rPr>
          <w:noProof/>
        </w:rPr>
        <w:t>10</w:t>
      </w:r>
      <w:r>
        <w:fldChar w:fldCharType="end"/>
      </w:r>
      <w:r>
        <w:t xml:space="preserve"> menunjukkan bahwa</w:t>
      </w:r>
      <w:r w:rsidR="001A2F3E">
        <w:t xml:space="preserve"> rata – rata nilai koefisien determinasi terbilang cukup rendah karna berada di angka 0.21, tetapi untuk nilai keakurasiannya terbilang baik karna berada dibawah 50 % (27%). Obat yang memiliki tingkat akurasi tertinggi adalah obat Acilaz. Obat Acilaz memiliki tingkat keakuratan tertinggi dibandingkan dengan obat yang lainnya, hal ini ditandai </w:t>
      </w:r>
      <w:proofErr w:type="gramStart"/>
      <w:r w:rsidR="001A2F3E">
        <w:t>dengan  nilai</w:t>
      </w:r>
      <w:proofErr w:type="gramEnd"/>
      <w:r w:rsidR="001A2F3E">
        <w:t xml:space="preserve"> Mean Absolute Percentage Error nya yang terendah yaitu 14 %,</w:t>
      </w:r>
      <w:r w:rsidR="00526752">
        <w:t xml:space="preserve"> </w:t>
      </w:r>
    </w:p>
    <w:p w14:paraId="5BBAAA53" w14:textId="77777777" w:rsidR="00DE57A7" w:rsidRDefault="00DE57A7" w:rsidP="006A1E61">
      <w:pPr>
        <w:pStyle w:val="BAB"/>
        <w:sectPr w:rsidR="00DE57A7" w:rsidSect="00FB1530">
          <w:headerReference w:type="default" r:id="rId50"/>
          <w:footerReference w:type="default" r:id="rId51"/>
          <w:pgSz w:w="11907" w:h="16840" w:code="9"/>
          <w:pgMar w:top="2268" w:right="1701" w:bottom="1701" w:left="2268" w:header="720" w:footer="720" w:gutter="0"/>
          <w:cols w:space="720"/>
          <w:docGrid w:linePitch="360"/>
        </w:sectPr>
      </w:pPr>
      <w:bookmarkStart w:id="146" w:name="_Toc525893928"/>
      <w:bookmarkStart w:id="147" w:name="_Toc526322601"/>
    </w:p>
    <w:p w14:paraId="3386033E" w14:textId="110DDBEC" w:rsidR="00AD355B" w:rsidRDefault="00D6433E" w:rsidP="006A1E61">
      <w:pPr>
        <w:pStyle w:val="BAB"/>
      </w:pPr>
      <w:r>
        <w:lastRenderedPageBreak/>
        <w:t>BAB V</w:t>
      </w:r>
      <w:r w:rsidR="006A1E61">
        <w:br/>
        <w:t>PENUTUP</w:t>
      </w:r>
      <w:bookmarkEnd w:id="146"/>
      <w:bookmarkEnd w:id="147"/>
    </w:p>
    <w:p w14:paraId="373722DD" w14:textId="77777777" w:rsidR="00AD355B" w:rsidRDefault="00AD355B" w:rsidP="00621F0F"/>
    <w:p w14:paraId="59413ABF" w14:textId="77777777" w:rsidR="00621F0F" w:rsidRPr="00D630B1" w:rsidRDefault="00621F0F" w:rsidP="00DE57A7">
      <w:pPr>
        <w:pStyle w:val="51"/>
        <w:keepNext/>
      </w:pPr>
      <w:bookmarkStart w:id="148" w:name="_Toc525893929"/>
      <w:bookmarkStart w:id="149" w:name="_Toc526322602"/>
      <w:r w:rsidRPr="00D630B1">
        <w:t>Kesimpulan</w:t>
      </w:r>
      <w:bookmarkEnd w:id="148"/>
      <w:bookmarkEnd w:id="149"/>
    </w:p>
    <w:p w14:paraId="3460573B" w14:textId="619952E3" w:rsidR="00B2675D" w:rsidRDefault="00927646" w:rsidP="00B2675D">
      <w:r>
        <w:t xml:space="preserve">Berdasarkan dari hasil penelitian dan implementasi sistem </w:t>
      </w:r>
      <w:r w:rsidR="00341A04">
        <w:t>pengelolaan obat</w:t>
      </w:r>
      <w:r>
        <w:t xml:space="preserve"> pada </w:t>
      </w:r>
      <w:r w:rsidR="00341A04">
        <w:t>Rumah Sakit Umum Daerah Buton</w:t>
      </w:r>
      <w:r>
        <w:t xml:space="preserve"> dengan menggunakan metode </w:t>
      </w:r>
      <w:r w:rsidR="00341A04">
        <w:rPr>
          <w:iCs/>
        </w:rPr>
        <w:t>algoritma Apriori dan Regresi Linear dengan menggunakan data transaksi penjualan obat berjumlah 84 data transaksi</w:t>
      </w:r>
      <w:r w:rsidR="001E623B">
        <w:rPr>
          <w:iCs/>
        </w:rPr>
        <w:t xml:space="preserve"> dalam kurun waktu Januari – Desember 2019</w:t>
      </w:r>
      <w:r w:rsidR="00341A04">
        <w:rPr>
          <w:iCs/>
        </w:rPr>
        <w:t>,</w:t>
      </w:r>
      <w:r>
        <w:rPr>
          <w:i/>
          <w:iCs/>
        </w:rPr>
        <w:t xml:space="preserve"> </w:t>
      </w:r>
      <w:r>
        <w:t>dapat di tari</w:t>
      </w:r>
      <w:r w:rsidR="00ED2527">
        <w:t xml:space="preserve">k kesimpulan </w:t>
      </w:r>
      <w:r w:rsidR="00666090">
        <w:t>sebagai berikut</w:t>
      </w:r>
      <w:r w:rsidR="00ED2527">
        <w:t xml:space="preserve"> </w:t>
      </w:r>
      <w:r w:rsidR="00B2675D">
        <w:t>:</w:t>
      </w:r>
    </w:p>
    <w:p w14:paraId="71CF2F1F" w14:textId="1FD3C187" w:rsidR="00B2675D" w:rsidRDefault="00666090" w:rsidP="001C6C5A">
      <w:pPr>
        <w:pStyle w:val="52a"/>
        <w:jc w:val="both"/>
      </w:pPr>
      <w:r>
        <w:t>Metode Regresi Linear yang digunakan untuk memprediksi penjualan obat</w:t>
      </w:r>
      <w:r w:rsidR="00875027">
        <w:t xml:space="preserve"> Rumah Sakit Umum Daerah </w:t>
      </w:r>
      <w:proofErr w:type="gramStart"/>
      <w:r w:rsidR="00875027">
        <w:t>Buton</w:t>
      </w:r>
      <w:r>
        <w:t xml:space="preserve"> </w:t>
      </w:r>
      <w:r w:rsidR="00875027">
        <w:t xml:space="preserve"> </w:t>
      </w:r>
      <w:r>
        <w:t>mempunyai</w:t>
      </w:r>
      <w:proofErr w:type="gramEnd"/>
      <w:r>
        <w:t xml:space="preserve"> </w:t>
      </w:r>
      <w:r w:rsidR="001C6C5A">
        <w:t xml:space="preserve">tingkat keakuratan yang </w:t>
      </w:r>
      <w:r>
        <w:t>tinggi. Hal ini dibuktikan dengan nilai perhitungan Mean Absolute Percentage Error (MAPE) berada di bawah 50 %</w:t>
      </w:r>
    </w:p>
    <w:p w14:paraId="1BFAB5EE" w14:textId="4E4A66B9" w:rsidR="003E4DDA" w:rsidRDefault="00734C41" w:rsidP="001C6C5A">
      <w:pPr>
        <w:pStyle w:val="52a"/>
        <w:jc w:val="both"/>
      </w:pPr>
      <w:r>
        <w:t>Algoritma Apriori dapat digunakan untuk menemukan pola</w:t>
      </w:r>
      <w:r w:rsidR="00875027">
        <w:t xml:space="preserve"> kombinasi pembelian obat di Rumah Sakit Umum Daerah Buton.</w:t>
      </w:r>
      <w:r w:rsidR="003E4DDA">
        <w:t xml:space="preserve"> </w:t>
      </w:r>
      <w:r w:rsidR="003E4DDA" w:rsidRPr="003E4DDA">
        <w:t xml:space="preserve">Pola kombinasi yang dihasilkan bejumlah </w:t>
      </w:r>
      <w:r w:rsidR="003E4DDA">
        <w:t>42 rules dengan minimum support sebesar 2% dan nilai minimum confidence sebesar 1%</w:t>
      </w:r>
      <w:r w:rsidR="001C6C5A">
        <w:t xml:space="preserve">. Dari 42 rules yang ditemukan, terdapat 12 rules dengan nilai support dan confidence maksimal yaitu 100 %. </w:t>
      </w:r>
    </w:p>
    <w:p w14:paraId="23CE9A1D" w14:textId="6028475C" w:rsidR="008918D2" w:rsidRDefault="008918D2" w:rsidP="001C6C5A"/>
    <w:p w14:paraId="47FB16F6" w14:textId="77777777" w:rsidR="00AD355B" w:rsidRDefault="00621F0F" w:rsidP="00DE57A7">
      <w:pPr>
        <w:pStyle w:val="51"/>
        <w:keepNext/>
      </w:pPr>
      <w:bookmarkStart w:id="150" w:name="_Toc525893930"/>
      <w:bookmarkStart w:id="151" w:name="_Toc526322603"/>
      <w:r>
        <w:t>Saran</w:t>
      </w:r>
      <w:bookmarkEnd w:id="150"/>
      <w:bookmarkEnd w:id="151"/>
    </w:p>
    <w:p w14:paraId="06ACBFB3" w14:textId="77777777" w:rsidR="00DC0B8A" w:rsidRDefault="00D84237" w:rsidP="00EA0963">
      <w:r>
        <w:t xml:space="preserve">Ada beberapa hal yang perlu di sampaikan kepada </w:t>
      </w:r>
      <w:r w:rsidR="00274443">
        <w:t xml:space="preserve">para </w:t>
      </w:r>
      <w:r>
        <w:t xml:space="preserve">pengembang </w:t>
      </w:r>
      <w:r w:rsidR="00EA0963">
        <w:t xml:space="preserve">di antaranya </w:t>
      </w:r>
      <w:r>
        <w:t xml:space="preserve">yaitu sebagai </w:t>
      </w:r>
      <w:proofErr w:type="gramStart"/>
      <w:r>
        <w:t>berikut :</w:t>
      </w:r>
      <w:proofErr w:type="gramEnd"/>
    </w:p>
    <w:p w14:paraId="684D67C5" w14:textId="538B466C" w:rsidR="009B438E" w:rsidRDefault="009B438E" w:rsidP="00B2675D">
      <w:pPr>
        <w:pStyle w:val="52a"/>
        <w:numPr>
          <w:ilvl w:val="0"/>
          <w:numId w:val="44"/>
        </w:numPr>
        <w:ind w:left="425" w:hanging="425"/>
      </w:pPr>
      <w:r>
        <w:t>Sistem ini hanya dapat berjalan di browser, dan diharapkan kepada para pengembang untuk dapat mengembangkannya di sistem Android</w:t>
      </w:r>
    </w:p>
    <w:p w14:paraId="417C4C23" w14:textId="4944C440" w:rsidR="00044C53" w:rsidRDefault="00044C53" w:rsidP="00044C53">
      <w:pPr>
        <w:pStyle w:val="52a"/>
        <w:numPr>
          <w:ilvl w:val="0"/>
          <w:numId w:val="44"/>
        </w:numPr>
        <w:ind w:left="425" w:hanging="425"/>
      </w:pPr>
      <w:r>
        <w:t>Sistem ini hanya menggunakan algoritma apriori dan regresi linear, dan diharapkan kepada para pengembang untuk dapat menambah jumlah algoritma guna mempebanyak fitur dalam hal pengelolaan obat</w:t>
      </w:r>
    </w:p>
    <w:p w14:paraId="1F43DD2F" w14:textId="6E299E0B" w:rsidR="00EA0963" w:rsidRDefault="00EA0963" w:rsidP="00044C53">
      <w:pPr>
        <w:pStyle w:val="52a"/>
        <w:numPr>
          <w:ilvl w:val="0"/>
          <w:numId w:val="0"/>
        </w:numPr>
        <w:ind w:left="425"/>
      </w:pPr>
    </w:p>
    <w:p w14:paraId="09890A07" w14:textId="77777777" w:rsidR="00621F0F" w:rsidRDefault="00621F0F" w:rsidP="00621F0F"/>
    <w:p w14:paraId="695259A0" w14:textId="77777777" w:rsidR="003051F3" w:rsidRDefault="006A1E61" w:rsidP="00621F0F">
      <w:pPr>
        <w:pStyle w:val="posisigambar"/>
        <w:ind w:left="425" w:hanging="425"/>
        <w:sectPr w:rsidR="003051F3" w:rsidSect="00FB1530">
          <w:pgSz w:w="11907" w:h="16840" w:code="9"/>
          <w:pgMar w:top="2268" w:right="1701" w:bottom="1701" w:left="2268" w:header="720" w:footer="720" w:gutter="0"/>
          <w:cols w:space="720"/>
          <w:docGrid w:linePitch="360"/>
        </w:sectPr>
      </w:pPr>
      <w:r>
        <w:br/>
      </w:r>
    </w:p>
    <w:p w14:paraId="174539FA" w14:textId="77777777" w:rsidR="00D6433E" w:rsidRDefault="00D6433E" w:rsidP="00E27F5A">
      <w:pPr>
        <w:pStyle w:val="JudulBesar"/>
      </w:pPr>
      <w:bookmarkStart w:id="152" w:name="_Toc525893931"/>
      <w:bookmarkStart w:id="153" w:name="_Toc526322604"/>
      <w:r>
        <w:lastRenderedPageBreak/>
        <w:t>DAFTAR PUSTAKA</w:t>
      </w:r>
      <w:bookmarkEnd w:id="152"/>
      <w:bookmarkEnd w:id="153"/>
    </w:p>
    <w:p w14:paraId="138F7F8B" w14:textId="77777777" w:rsidR="00694AE9" w:rsidRDefault="00694AE9" w:rsidP="001E1CD3"/>
    <w:p w14:paraId="7170365F" w14:textId="77777777" w:rsidR="005215F0" w:rsidRPr="005215F0" w:rsidRDefault="001E2385" w:rsidP="00985921">
      <w:pPr>
        <w:pStyle w:val="Bibliography"/>
      </w:pPr>
      <w:r>
        <w:fldChar w:fldCharType="begin" w:fldLock="1"/>
      </w:r>
      <w:r w:rsidR="00DA3C5F">
        <w:instrText xml:space="preserve"> ADDIN ZOTERO_BIBL {"uncited":[],"omitted":[],"custom":[]} CSL_BIBLIOGRAPHY </w:instrText>
      </w:r>
      <w:r>
        <w:fldChar w:fldCharType="separate"/>
      </w:r>
      <w:r w:rsidR="005215F0" w:rsidRPr="005215F0">
        <w:t>Asrafiani Arafah, A. and Mukhlash, I. (2015) ‘The Application of Fuzzy Association Rule on</w:t>
      </w:r>
      <w:bookmarkStart w:id="154" w:name="_GoBack"/>
      <w:bookmarkEnd w:id="154"/>
      <w:r w:rsidR="005215F0" w:rsidRPr="005215F0">
        <w:t xml:space="preserve"> Co-Movement Analyze of Indonesian Stock Price’.</w:t>
      </w:r>
    </w:p>
    <w:p w14:paraId="78E2D6E4" w14:textId="77777777" w:rsidR="005215F0" w:rsidRPr="005215F0" w:rsidRDefault="005215F0" w:rsidP="00985921">
      <w:pPr>
        <w:pStyle w:val="Bibliography"/>
      </w:pPr>
      <w:r w:rsidRPr="005215F0">
        <w:t xml:space="preserve">Bossarito, P. (2018) ‘Prediksi Jumlah Kebutuhan Pemakaian Air Menggunakan Metode Expenential Smoothing’, </w:t>
      </w:r>
      <w:r w:rsidRPr="005215F0">
        <w:rPr>
          <w:i/>
          <w:iCs/>
        </w:rPr>
        <w:t>Jurnal Pengembangan Teknologi Informasif dan Ilmu Komputer</w:t>
      </w:r>
      <w:r w:rsidRPr="005215F0">
        <w:t>, 2(11).</w:t>
      </w:r>
    </w:p>
    <w:p w14:paraId="315AD6C0" w14:textId="77777777" w:rsidR="005215F0" w:rsidRPr="005215F0" w:rsidRDefault="005215F0" w:rsidP="00985921">
      <w:pPr>
        <w:pStyle w:val="Bibliography"/>
      </w:pPr>
      <w:r w:rsidRPr="005215F0">
        <w:t xml:space="preserve">Ghozali, I. (2016) </w:t>
      </w:r>
      <w:r w:rsidRPr="005215F0">
        <w:rPr>
          <w:i/>
          <w:iCs/>
        </w:rPr>
        <w:t>Aplikasi Analisis Multivariete dengan Program IBM SPSS</w:t>
      </w:r>
      <w:r w:rsidRPr="005215F0">
        <w:t>. 8th edn. Badan Penerbit Universitas Diponegoro.</w:t>
      </w:r>
    </w:p>
    <w:p w14:paraId="04ED4936" w14:textId="77777777" w:rsidR="005215F0" w:rsidRPr="005215F0" w:rsidRDefault="005215F0" w:rsidP="00985921">
      <w:pPr>
        <w:pStyle w:val="Bibliography"/>
      </w:pPr>
      <w:r w:rsidRPr="005215F0">
        <w:t>Han, J., Kamber, M. and Pei, J. (2011) Data Mining: Concepts and Techniques Third Edition. 3rd edn.</w:t>
      </w:r>
    </w:p>
    <w:p w14:paraId="1E1E5EB5" w14:textId="77777777" w:rsidR="005215F0" w:rsidRPr="005215F0" w:rsidRDefault="005215F0" w:rsidP="00985921">
      <w:pPr>
        <w:pStyle w:val="Bibliography"/>
      </w:pPr>
      <w:r w:rsidRPr="005215F0">
        <w:t xml:space="preserve">Nafi’iyah, N. (2016) ‘Perbandingan Regresi Linear, Backpropagation Dan Fuzzy Mamdani Dalam Prediksi Harga Emas’, </w:t>
      </w:r>
      <w:r w:rsidRPr="005215F0">
        <w:rPr>
          <w:i/>
          <w:iCs/>
        </w:rPr>
        <w:t>Seminar Nasional Inovasi dan Aplikasi Teknologi Industri (SENIATI)</w:t>
      </w:r>
      <w:r w:rsidRPr="005215F0">
        <w:t>.</w:t>
      </w:r>
    </w:p>
    <w:p w14:paraId="0E24012D" w14:textId="77777777" w:rsidR="005215F0" w:rsidRPr="005215F0" w:rsidRDefault="005215F0" w:rsidP="00985921">
      <w:pPr>
        <w:pStyle w:val="Bibliography"/>
      </w:pPr>
      <w:r w:rsidRPr="005215F0">
        <w:t>Ranjan, J. (2007) ‘Application of Data Mining Technique in Pharmaceutical Industry’, 3.</w:t>
      </w:r>
    </w:p>
    <w:p w14:paraId="164DD066" w14:textId="77777777" w:rsidR="005215F0" w:rsidRPr="005215F0" w:rsidRDefault="005215F0" w:rsidP="00985921">
      <w:pPr>
        <w:pStyle w:val="Bibliography"/>
      </w:pPr>
      <w:r w:rsidRPr="005215F0">
        <w:t>Santoso, B. (2007) Data Mining, Teknik Pemanfaatan Data Untuk Keperluan Bisnis. Penerbit Graha Ilmu.</w:t>
      </w:r>
    </w:p>
    <w:p w14:paraId="6FF26F71" w14:textId="44D1673F" w:rsidR="00950F17" w:rsidRDefault="001E2385" w:rsidP="00BC5B27">
      <w:pPr>
        <w:widowControl w:val="0"/>
        <w:autoSpaceDE w:val="0"/>
        <w:autoSpaceDN w:val="0"/>
        <w:adjustRightInd w:val="0"/>
        <w:ind w:left="480" w:hanging="480"/>
      </w:pPr>
      <w:r>
        <w:fldChar w:fldCharType="end"/>
      </w:r>
    </w:p>
    <w:p w14:paraId="3E66A72B" w14:textId="77777777" w:rsidR="00950F17" w:rsidRDefault="00950F17">
      <w:pPr>
        <w:jc w:val="left"/>
      </w:pPr>
      <w:r>
        <w:br w:type="page"/>
      </w:r>
    </w:p>
    <w:p w14:paraId="7E05D415" w14:textId="0327EF7F" w:rsidR="005D3083" w:rsidRDefault="00950F17" w:rsidP="00950F17">
      <w:pPr>
        <w:pStyle w:val="Kabur"/>
      </w:pPr>
      <w:bookmarkStart w:id="155" w:name="_Toc526322605"/>
      <w:r>
        <w:lastRenderedPageBreak/>
        <w:t>LAMPIRAN</w:t>
      </w:r>
      <w:bookmarkEnd w:id="155"/>
    </w:p>
    <w:p w14:paraId="12FA3784" w14:textId="77777777" w:rsidR="007754F3" w:rsidRDefault="007754F3" w:rsidP="00950F17">
      <w:pPr>
        <w:pStyle w:val="Kabur"/>
      </w:pPr>
    </w:p>
    <w:p w14:paraId="24308BC9" w14:textId="77777777" w:rsidR="007754F3" w:rsidRDefault="007754F3" w:rsidP="00950F17">
      <w:pPr>
        <w:pStyle w:val="Kabur"/>
      </w:pPr>
    </w:p>
    <w:p w14:paraId="756F66C6" w14:textId="77777777" w:rsidR="007754F3" w:rsidRPr="003051F3" w:rsidRDefault="007754F3" w:rsidP="00950F17">
      <w:pPr>
        <w:pStyle w:val="Kabur"/>
      </w:pPr>
    </w:p>
    <w:sectPr w:rsidR="007754F3" w:rsidRPr="003051F3" w:rsidSect="00FB1530">
      <w:headerReference w:type="default" r:id="rId52"/>
      <w:footerReference w:type="default" r:id="rId53"/>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35616D" w14:textId="77777777" w:rsidR="00FB50D1" w:rsidRDefault="00FB50D1" w:rsidP="00E27F5A">
      <w:pPr>
        <w:spacing w:line="240" w:lineRule="auto"/>
      </w:pPr>
      <w:r>
        <w:separator/>
      </w:r>
    </w:p>
  </w:endnote>
  <w:endnote w:type="continuationSeparator" w:id="0">
    <w:p w14:paraId="76CCA1AB" w14:textId="77777777" w:rsidR="00FB50D1" w:rsidRDefault="00FB50D1" w:rsidP="00E27F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FGQPC Uthmanic Script HAFS">
    <w:altName w:val="Times New Roman"/>
    <w:charset w:val="B2"/>
    <w:family w:val="auto"/>
    <w:pitch w:val="variable"/>
    <w:sig w:usb0="00002000"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C6F20" w14:textId="3C406D9F" w:rsidR="00097B22" w:rsidRDefault="00097B22" w:rsidP="00760B73">
    <w:pPr>
      <w:pStyle w:val="Footer"/>
      <w:jc w:val="center"/>
    </w:pPr>
  </w:p>
  <w:p w14:paraId="45300115" w14:textId="77777777" w:rsidR="00097B22" w:rsidRDefault="00097B22">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611134"/>
      <w:docPartObj>
        <w:docPartGallery w:val="Page Numbers (Bottom of Page)"/>
        <w:docPartUnique/>
      </w:docPartObj>
    </w:sdtPr>
    <w:sdtEndPr>
      <w:rPr>
        <w:noProof/>
      </w:rPr>
    </w:sdtEndPr>
    <w:sdtContent>
      <w:p w14:paraId="5A2D62F3" w14:textId="77777777" w:rsidR="00097B22" w:rsidRDefault="00097B22">
        <w:pPr>
          <w:pStyle w:val="Footer"/>
          <w:jc w:val="center"/>
        </w:pPr>
        <w:r>
          <w:fldChar w:fldCharType="begin"/>
        </w:r>
        <w:r>
          <w:instrText xml:space="preserve"> PAGE   \* MERGEFORMAT </w:instrText>
        </w:r>
        <w:r>
          <w:fldChar w:fldCharType="separate"/>
        </w:r>
        <w:r w:rsidR="00985921">
          <w:rPr>
            <w:noProof/>
          </w:rPr>
          <w:t>31</w:t>
        </w:r>
        <w:r>
          <w:rPr>
            <w:noProof/>
          </w:rPr>
          <w:fldChar w:fldCharType="end"/>
        </w:r>
      </w:p>
    </w:sdtContent>
  </w:sdt>
  <w:p w14:paraId="1A39F6B2" w14:textId="77777777" w:rsidR="00097B22" w:rsidRDefault="00097B22" w:rsidP="00D96C08">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597A9E" w14:textId="6267D274" w:rsidR="00097B22" w:rsidRDefault="00097B22" w:rsidP="006704BD">
    <w:pPr>
      <w:pStyle w:val="Footer"/>
    </w:pPr>
  </w:p>
  <w:p w14:paraId="00C1CC0E" w14:textId="77777777" w:rsidR="00097B22" w:rsidRDefault="00097B22" w:rsidP="00D96C08">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6346685"/>
      <w:docPartObj>
        <w:docPartGallery w:val="Page Numbers (Bottom of Page)"/>
        <w:docPartUnique/>
      </w:docPartObj>
    </w:sdtPr>
    <w:sdtEndPr>
      <w:rPr>
        <w:noProof/>
      </w:rPr>
    </w:sdtEndPr>
    <w:sdtContent>
      <w:p w14:paraId="4492E48F" w14:textId="77777777" w:rsidR="00097B22" w:rsidRDefault="00097B22">
        <w:pPr>
          <w:pStyle w:val="Footer"/>
          <w:jc w:val="center"/>
        </w:pPr>
        <w:r>
          <w:fldChar w:fldCharType="begin"/>
        </w:r>
        <w:r>
          <w:instrText xml:space="preserve"> PAGE   \* MERGEFORMAT </w:instrText>
        </w:r>
        <w:r>
          <w:fldChar w:fldCharType="separate"/>
        </w:r>
        <w:r w:rsidR="00985921">
          <w:rPr>
            <w:noProof/>
          </w:rPr>
          <w:t>67</w:t>
        </w:r>
        <w:r>
          <w:rPr>
            <w:noProof/>
          </w:rPr>
          <w:fldChar w:fldCharType="end"/>
        </w:r>
      </w:p>
    </w:sdtContent>
  </w:sdt>
  <w:p w14:paraId="52572048" w14:textId="77777777" w:rsidR="00097B22" w:rsidRDefault="00097B22" w:rsidP="00D96C08">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31F4B" w14:textId="77777777" w:rsidR="00097B22" w:rsidRDefault="00097B22" w:rsidP="000628F9">
    <w:pPr>
      <w:pStyle w:val="Footer"/>
      <w:jc w:val="center"/>
    </w:pPr>
  </w:p>
  <w:p w14:paraId="41043871" w14:textId="77777777" w:rsidR="00097B22" w:rsidRDefault="00097B22" w:rsidP="00D96C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4065102"/>
      <w:docPartObj>
        <w:docPartGallery w:val="Page Numbers (Bottom of Page)"/>
        <w:docPartUnique/>
      </w:docPartObj>
    </w:sdtPr>
    <w:sdtEndPr>
      <w:rPr>
        <w:noProof/>
      </w:rPr>
    </w:sdtEndPr>
    <w:sdtContent>
      <w:p w14:paraId="26003C6C" w14:textId="77777777" w:rsidR="00097B22" w:rsidRDefault="00097B22">
        <w:pPr>
          <w:pStyle w:val="Footer"/>
          <w:jc w:val="center"/>
        </w:pPr>
        <w:r>
          <w:fldChar w:fldCharType="begin"/>
        </w:r>
        <w:r>
          <w:instrText xml:space="preserve"> PAGE   \* MERGEFORMAT </w:instrText>
        </w:r>
        <w:r>
          <w:fldChar w:fldCharType="separate"/>
        </w:r>
        <w:r w:rsidR="00985921">
          <w:rPr>
            <w:noProof/>
          </w:rPr>
          <w:t>ii</w:t>
        </w:r>
        <w:r>
          <w:rPr>
            <w:noProof/>
          </w:rPr>
          <w:fldChar w:fldCharType="end"/>
        </w:r>
      </w:p>
    </w:sdtContent>
  </w:sdt>
  <w:p w14:paraId="721ACC27" w14:textId="77777777" w:rsidR="00097B22" w:rsidRDefault="00097B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676983"/>
      <w:docPartObj>
        <w:docPartGallery w:val="Page Numbers (Bottom of Page)"/>
        <w:docPartUnique/>
      </w:docPartObj>
    </w:sdtPr>
    <w:sdtEndPr>
      <w:rPr>
        <w:noProof/>
      </w:rPr>
    </w:sdtEndPr>
    <w:sdtContent>
      <w:p w14:paraId="5CAF68B0" w14:textId="77777777" w:rsidR="00097B22" w:rsidRDefault="00097B22">
        <w:pPr>
          <w:pStyle w:val="Footer"/>
          <w:jc w:val="center"/>
        </w:pPr>
        <w:r>
          <w:fldChar w:fldCharType="begin"/>
        </w:r>
        <w:r>
          <w:instrText xml:space="preserve"> PAGE   \* MERGEFORMAT </w:instrText>
        </w:r>
        <w:r>
          <w:fldChar w:fldCharType="separate"/>
        </w:r>
        <w:r w:rsidR="00985921">
          <w:rPr>
            <w:noProof/>
          </w:rPr>
          <w:t>v</w:t>
        </w:r>
        <w:r>
          <w:rPr>
            <w:noProof/>
          </w:rPr>
          <w:fldChar w:fldCharType="end"/>
        </w:r>
      </w:p>
    </w:sdtContent>
  </w:sdt>
  <w:p w14:paraId="50501C27" w14:textId="77777777" w:rsidR="00097B22" w:rsidRDefault="00097B2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7692780"/>
      <w:docPartObj>
        <w:docPartGallery w:val="Page Numbers (Bottom of Page)"/>
        <w:docPartUnique/>
      </w:docPartObj>
    </w:sdtPr>
    <w:sdtEndPr>
      <w:rPr>
        <w:noProof/>
      </w:rPr>
    </w:sdtEndPr>
    <w:sdtContent>
      <w:p w14:paraId="43E4F50D" w14:textId="77777777" w:rsidR="00097B22" w:rsidRDefault="00097B22">
        <w:pPr>
          <w:pStyle w:val="Footer"/>
          <w:jc w:val="center"/>
        </w:pPr>
        <w:r>
          <w:fldChar w:fldCharType="begin"/>
        </w:r>
        <w:r>
          <w:instrText xml:space="preserve"> PAGE   \* MERGEFORMAT </w:instrText>
        </w:r>
        <w:r>
          <w:fldChar w:fldCharType="separate"/>
        </w:r>
        <w:r w:rsidR="00985921">
          <w:rPr>
            <w:noProof/>
          </w:rPr>
          <w:t>viii</w:t>
        </w:r>
        <w:r>
          <w:rPr>
            <w:noProof/>
          </w:rPr>
          <w:fldChar w:fldCharType="end"/>
        </w:r>
      </w:p>
    </w:sdtContent>
  </w:sdt>
  <w:p w14:paraId="4199BD4D" w14:textId="77777777" w:rsidR="00097B22" w:rsidRDefault="00097B2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7037922"/>
      <w:docPartObj>
        <w:docPartGallery w:val="Page Numbers (Bottom of Page)"/>
        <w:docPartUnique/>
      </w:docPartObj>
    </w:sdtPr>
    <w:sdtEndPr>
      <w:rPr>
        <w:noProof/>
      </w:rPr>
    </w:sdtEndPr>
    <w:sdtContent>
      <w:p w14:paraId="79E277D2" w14:textId="77777777" w:rsidR="00097B22" w:rsidRDefault="00097B22">
        <w:pPr>
          <w:pStyle w:val="Footer"/>
          <w:jc w:val="center"/>
        </w:pPr>
        <w:r>
          <w:fldChar w:fldCharType="begin"/>
        </w:r>
        <w:r>
          <w:instrText xml:space="preserve"> PAGE   \* MERGEFORMAT </w:instrText>
        </w:r>
        <w:r>
          <w:fldChar w:fldCharType="separate"/>
        </w:r>
        <w:r w:rsidR="00985921">
          <w:rPr>
            <w:noProof/>
          </w:rPr>
          <w:t>x</w:t>
        </w:r>
        <w:r>
          <w:rPr>
            <w:noProof/>
          </w:rPr>
          <w:fldChar w:fldCharType="end"/>
        </w:r>
      </w:p>
    </w:sdtContent>
  </w:sdt>
  <w:p w14:paraId="001BA70F" w14:textId="77777777" w:rsidR="00097B22" w:rsidRDefault="00097B22" w:rsidP="004D77A4">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5894423"/>
      <w:docPartObj>
        <w:docPartGallery w:val="Page Numbers (Bottom of Page)"/>
        <w:docPartUnique/>
      </w:docPartObj>
    </w:sdtPr>
    <w:sdtEndPr>
      <w:rPr>
        <w:noProof/>
      </w:rPr>
    </w:sdtEndPr>
    <w:sdtContent>
      <w:p w14:paraId="25B79AEB" w14:textId="77777777" w:rsidR="00097B22" w:rsidRDefault="00097B22">
        <w:pPr>
          <w:pStyle w:val="Footer"/>
          <w:jc w:val="center"/>
        </w:pPr>
        <w:r>
          <w:fldChar w:fldCharType="begin"/>
        </w:r>
        <w:r>
          <w:instrText xml:space="preserve"> PAGE   \* MERGEFORMAT </w:instrText>
        </w:r>
        <w:r>
          <w:fldChar w:fldCharType="separate"/>
        </w:r>
        <w:r w:rsidR="00985921">
          <w:rPr>
            <w:noProof/>
          </w:rPr>
          <w:t>xiv</w:t>
        </w:r>
        <w:r>
          <w:rPr>
            <w:noProof/>
          </w:rPr>
          <w:fldChar w:fldCharType="end"/>
        </w:r>
      </w:p>
    </w:sdtContent>
  </w:sdt>
  <w:p w14:paraId="0FBF0024" w14:textId="77777777" w:rsidR="00097B22" w:rsidRDefault="00097B22" w:rsidP="004D77A4">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968531"/>
      <w:docPartObj>
        <w:docPartGallery w:val="Page Numbers (Bottom of Page)"/>
        <w:docPartUnique/>
      </w:docPartObj>
    </w:sdtPr>
    <w:sdtEndPr>
      <w:rPr>
        <w:noProof/>
      </w:rPr>
    </w:sdtEndPr>
    <w:sdtContent>
      <w:p w14:paraId="68438E78" w14:textId="77777777" w:rsidR="00097B22" w:rsidRDefault="00097B22">
        <w:pPr>
          <w:pStyle w:val="Footer"/>
          <w:jc w:val="center"/>
        </w:pPr>
        <w:r>
          <w:fldChar w:fldCharType="begin"/>
        </w:r>
        <w:r>
          <w:instrText xml:space="preserve"> PAGE   \* MERGEFORMAT </w:instrText>
        </w:r>
        <w:r>
          <w:fldChar w:fldCharType="separate"/>
        </w:r>
        <w:r w:rsidR="00985921">
          <w:rPr>
            <w:noProof/>
          </w:rPr>
          <w:t>xvi</w:t>
        </w:r>
        <w:r>
          <w:rPr>
            <w:noProof/>
          </w:rPr>
          <w:fldChar w:fldCharType="end"/>
        </w:r>
      </w:p>
    </w:sdtContent>
  </w:sdt>
  <w:p w14:paraId="02BD843D" w14:textId="77777777" w:rsidR="00097B22" w:rsidRDefault="00097B22" w:rsidP="004D77A4">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BBEDC" w14:textId="578E582F" w:rsidR="00097B22" w:rsidRDefault="00097B22" w:rsidP="00AD0810">
    <w:pPr>
      <w:pStyle w:val="Footer"/>
      <w:jc w:val="center"/>
    </w:pPr>
  </w:p>
  <w:p w14:paraId="00A60B64" w14:textId="77777777" w:rsidR="00097B22" w:rsidRDefault="00097B2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ACB98" w14:textId="3AEAA02B" w:rsidR="00097B22" w:rsidRDefault="00097B22" w:rsidP="005D3083">
    <w:pPr>
      <w:pStyle w:val="Footer"/>
    </w:pPr>
  </w:p>
  <w:p w14:paraId="4DF143A9" w14:textId="77777777" w:rsidR="00097B22" w:rsidRDefault="00097B22" w:rsidP="008201EF">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DBC724" w14:textId="77777777" w:rsidR="00FB50D1" w:rsidRDefault="00FB50D1" w:rsidP="00E27F5A">
      <w:pPr>
        <w:spacing w:line="240" w:lineRule="auto"/>
      </w:pPr>
      <w:r>
        <w:separator/>
      </w:r>
    </w:p>
  </w:footnote>
  <w:footnote w:type="continuationSeparator" w:id="0">
    <w:p w14:paraId="26F88DAC" w14:textId="77777777" w:rsidR="00FB50D1" w:rsidRDefault="00FB50D1" w:rsidP="00E27F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5ECE79" w14:textId="77777777" w:rsidR="00097B22" w:rsidRDefault="00097B2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7504844"/>
      <w:docPartObj>
        <w:docPartGallery w:val="Page Numbers (Top of Page)"/>
        <w:docPartUnique/>
      </w:docPartObj>
    </w:sdtPr>
    <w:sdtEndPr>
      <w:rPr>
        <w:noProof/>
      </w:rPr>
    </w:sdtEndPr>
    <w:sdtContent>
      <w:p w14:paraId="44018694" w14:textId="2A695D13" w:rsidR="00097B22" w:rsidRDefault="00097B22">
        <w:pPr>
          <w:pStyle w:val="Header"/>
          <w:jc w:val="right"/>
        </w:pPr>
        <w:r>
          <w:fldChar w:fldCharType="begin"/>
        </w:r>
        <w:r>
          <w:instrText xml:space="preserve"> PAGE   \* MERGEFORMAT </w:instrText>
        </w:r>
        <w:r>
          <w:fldChar w:fldCharType="separate"/>
        </w:r>
        <w:r w:rsidR="00985921">
          <w:rPr>
            <w:noProof/>
          </w:rPr>
          <w:t>48</w:t>
        </w:r>
        <w:r>
          <w:rPr>
            <w:noProof/>
          </w:rPr>
          <w:fldChar w:fldCharType="end"/>
        </w:r>
      </w:p>
    </w:sdtContent>
  </w:sdt>
  <w:p w14:paraId="1312A8B6" w14:textId="77777777" w:rsidR="00097B22" w:rsidRDefault="00097B2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7897E1" w14:textId="77777777" w:rsidR="00097B22" w:rsidRDefault="00097B22" w:rsidP="00F47738">
    <w:pPr>
      <w:pStyle w:val="Header"/>
      <w:jc w:val="right"/>
    </w:pPr>
  </w:p>
  <w:p w14:paraId="0C677918" w14:textId="77777777" w:rsidR="00097B22" w:rsidRDefault="00097B22">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451EA" w14:textId="77777777" w:rsidR="00097B22" w:rsidRDefault="00097B22" w:rsidP="00D96C08">
    <w:pPr>
      <w:pStyle w:val="Header"/>
      <w:jc w:val="right"/>
    </w:pPr>
  </w:p>
  <w:p w14:paraId="24F762CA" w14:textId="77777777" w:rsidR="00097B22" w:rsidRDefault="00097B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076A2" w14:textId="77777777" w:rsidR="00097B22" w:rsidRDefault="00097B2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13711D" w14:textId="77777777" w:rsidR="00097B22" w:rsidRDefault="00097B2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B6C5D9" w14:textId="77777777" w:rsidR="00097B22" w:rsidRDefault="00097B2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2FFAC2" w14:textId="77777777" w:rsidR="00097B22" w:rsidRDefault="00097B2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E29A8" w14:textId="77777777" w:rsidR="00097B22" w:rsidRDefault="00097B2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240355"/>
      <w:docPartObj>
        <w:docPartGallery w:val="Page Numbers (Top of Page)"/>
        <w:docPartUnique/>
      </w:docPartObj>
    </w:sdtPr>
    <w:sdtEndPr>
      <w:rPr>
        <w:noProof/>
      </w:rPr>
    </w:sdtEndPr>
    <w:sdtContent>
      <w:p w14:paraId="05B72BBD" w14:textId="5C5EA208" w:rsidR="00097B22" w:rsidRDefault="00097B22">
        <w:pPr>
          <w:pStyle w:val="Header"/>
          <w:jc w:val="right"/>
        </w:pPr>
        <w:r>
          <w:fldChar w:fldCharType="begin"/>
        </w:r>
        <w:r>
          <w:instrText xml:space="preserve"> PAGE   \* MERGEFORMAT </w:instrText>
        </w:r>
        <w:r>
          <w:fldChar w:fldCharType="separate"/>
        </w:r>
        <w:r w:rsidR="00985921">
          <w:rPr>
            <w:noProof/>
          </w:rPr>
          <w:t>22</w:t>
        </w:r>
        <w:r>
          <w:rPr>
            <w:noProof/>
          </w:rPr>
          <w:fldChar w:fldCharType="end"/>
        </w:r>
      </w:p>
    </w:sdtContent>
  </w:sdt>
  <w:p w14:paraId="31F23A50" w14:textId="77777777" w:rsidR="00097B22" w:rsidRDefault="00097B2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458516"/>
      <w:docPartObj>
        <w:docPartGallery w:val="Page Numbers (Top of Page)"/>
        <w:docPartUnique/>
      </w:docPartObj>
    </w:sdtPr>
    <w:sdtEndPr>
      <w:rPr>
        <w:noProof/>
      </w:rPr>
    </w:sdtEndPr>
    <w:sdtContent>
      <w:p w14:paraId="560F7533" w14:textId="4511D04F" w:rsidR="00097B22" w:rsidRDefault="00097B22">
        <w:pPr>
          <w:pStyle w:val="Header"/>
          <w:jc w:val="right"/>
        </w:pPr>
        <w:r>
          <w:fldChar w:fldCharType="begin"/>
        </w:r>
        <w:r>
          <w:instrText xml:space="preserve"> PAGE   \* MERGEFORMAT </w:instrText>
        </w:r>
        <w:r>
          <w:fldChar w:fldCharType="separate"/>
        </w:r>
        <w:r w:rsidR="00985921">
          <w:rPr>
            <w:noProof/>
          </w:rPr>
          <w:t>29</w:t>
        </w:r>
        <w:r>
          <w:rPr>
            <w:noProof/>
          </w:rPr>
          <w:fldChar w:fldCharType="end"/>
        </w:r>
      </w:p>
    </w:sdtContent>
  </w:sdt>
  <w:p w14:paraId="6CB4554D" w14:textId="77777777" w:rsidR="00097B22" w:rsidRDefault="00097B2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CDBA" w14:textId="77777777" w:rsidR="00097B22" w:rsidRDefault="00097B22" w:rsidP="006704BD">
    <w:pPr>
      <w:pStyle w:val="Header"/>
      <w:jc w:val="right"/>
    </w:pPr>
  </w:p>
  <w:p w14:paraId="61B50B98" w14:textId="77777777" w:rsidR="00097B22" w:rsidRDefault="00097B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71469"/>
    <w:multiLevelType w:val="hybridMultilevel"/>
    <w:tmpl w:val="18340696"/>
    <w:lvl w:ilvl="0" w:tplc="E9F87052">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33C4E70"/>
    <w:multiLevelType w:val="hybridMultilevel"/>
    <w:tmpl w:val="14EC0D36"/>
    <w:lvl w:ilvl="0" w:tplc="4E44D9D2">
      <w:start w:val="1"/>
      <w:numFmt w:val="decimal"/>
      <w:pStyle w:val="321"/>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779661E"/>
    <w:multiLevelType w:val="hybridMultilevel"/>
    <w:tmpl w:val="466E4F28"/>
    <w:lvl w:ilvl="0" w:tplc="151AC938">
      <w:start w:val="1"/>
      <w:numFmt w:val="lowerLetter"/>
      <w:pStyle w:val="p1"/>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720F2"/>
    <w:multiLevelType w:val="hybridMultilevel"/>
    <w:tmpl w:val="B3B48474"/>
    <w:lvl w:ilvl="0" w:tplc="F21EEADA">
      <w:start w:val="1"/>
      <w:numFmt w:val="lowerLetter"/>
      <w:pStyle w:val="a1"/>
      <w:lvlText w:val="%1."/>
      <w:lvlJc w:val="left"/>
      <w:pPr>
        <w:ind w:left="15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E0ED5"/>
    <w:multiLevelType w:val="multilevel"/>
    <w:tmpl w:val="8EB42F60"/>
    <w:lvl w:ilvl="0">
      <w:start w:val="1"/>
      <w:numFmt w:val="decimal"/>
      <w:lvlText w:val="4.%1."/>
      <w:lvlJc w:val="left"/>
      <w:pPr>
        <w:ind w:left="1145"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4.%1.%2."/>
      <w:lvlJc w:val="left"/>
      <w:pPr>
        <w:ind w:left="1440" w:hanging="360"/>
      </w:pPr>
      <w:rPr>
        <w:rFonts w:hint="default"/>
      </w:rPr>
    </w:lvl>
    <w:lvl w:ilvl="2">
      <w:start w:val="1"/>
      <w:numFmt w:val="decimal"/>
      <w:pStyle w:val="422"/>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pStyle w:val="ListParagraph"/>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A70A65"/>
    <w:multiLevelType w:val="hybridMultilevel"/>
    <w:tmpl w:val="C4BE6120"/>
    <w:lvl w:ilvl="0" w:tplc="6B48196A">
      <w:start w:val="1"/>
      <w:numFmt w:val="lowerLetter"/>
      <w:pStyle w:val="51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F31D5"/>
    <w:multiLevelType w:val="hybridMultilevel"/>
    <w:tmpl w:val="1D1C3BB2"/>
    <w:lvl w:ilvl="0" w:tplc="7672860E">
      <w:start w:val="1"/>
      <w:numFmt w:val="lowerLetter"/>
      <w:pStyle w:val="p2"/>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12F616AD"/>
    <w:multiLevelType w:val="hybridMultilevel"/>
    <w:tmpl w:val="82F0D7B2"/>
    <w:lvl w:ilvl="0" w:tplc="8104FC4E">
      <w:start w:val="1"/>
      <w:numFmt w:val="decimal"/>
      <w:pStyle w:val="111"/>
      <w:lvlText w:val="1.6.%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17BA620C"/>
    <w:multiLevelType w:val="hybridMultilevel"/>
    <w:tmpl w:val="3F04E996"/>
    <w:lvl w:ilvl="0" w:tplc="DCDC861C">
      <w:start w:val="1"/>
      <w:numFmt w:val="lowerLetter"/>
      <w:pStyle w:val="p3"/>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18465A89"/>
    <w:multiLevelType w:val="hybridMultilevel"/>
    <w:tmpl w:val="EF2AC48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C97168E"/>
    <w:multiLevelType w:val="hybridMultilevel"/>
    <w:tmpl w:val="7EC25D44"/>
    <w:lvl w:ilvl="0" w:tplc="953CA02C">
      <w:start w:val="1"/>
      <w:numFmt w:val="decimal"/>
      <w:pStyle w:val="langka"/>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D8232D8"/>
    <w:multiLevelType w:val="multilevel"/>
    <w:tmpl w:val="5BBE1014"/>
    <w:lvl w:ilvl="0">
      <w:start w:val="1"/>
      <w:numFmt w:val="decimal"/>
      <w:pStyle w:val="11"/>
      <w:lvlText w:val="1.%1."/>
      <w:lvlJc w:val="left"/>
      <w:pPr>
        <w:ind w:left="1145" w:hanging="360"/>
      </w:pPr>
      <w:rPr>
        <w:rFonts w:hint="default"/>
      </w:rPr>
    </w:lvl>
    <w:lvl w:ilvl="1">
      <w:start w:val="1"/>
      <w:numFmt w:val="decimal"/>
      <w:pStyle w:val="satusatusatu"/>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330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12" w15:restartNumberingAfterBreak="0">
    <w:nsid w:val="24A46D32"/>
    <w:multiLevelType w:val="hybridMultilevel"/>
    <w:tmpl w:val="4E00E520"/>
    <w:lvl w:ilvl="0" w:tplc="C3F65444">
      <w:start w:val="1"/>
      <w:numFmt w:val="decimal"/>
      <w:pStyle w:val="51"/>
      <w:lvlText w:val="5.%1."/>
      <w:lvlJc w:val="left"/>
      <w:pPr>
        <w:ind w:left="12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C0106B"/>
    <w:multiLevelType w:val="hybridMultilevel"/>
    <w:tmpl w:val="F53A68E4"/>
    <w:lvl w:ilvl="0" w:tplc="6B227A24">
      <w:start w:val="1"/>
      <w:numFmt w:val="decimal"/>
      <w:pStyle w:val="21textprocessing"/>
      <w:lvlText w:val="%1."/>
      <w:lvlJc w:val="left"/>
      <w:pPr>
        <w:ind w:left="1145"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051F0"/>
    <w:multiLevelType w:val="hybridMultilevel"/>
    <w:tmpl w:val="44EC8C3C"/>
    <w:lvl w:ilvl="0" w:tplc="5934AC46">
      <w:start w:val="1"/>
      <w:numFmt w:val="decimal"/>
      <w:pStyle w:val="41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8666FD"/>
    <w:multiLevelType w:val="hybridMultilevel"/>
    <w:tmpl w:val="368269DA"/>
    <w:lvl w:ilvl="0" w:tplc="396A03FC">
      <w:start w:val="1"/>
      <w:numFmt w:val="lowerLetter"/>
      <w:pStyle w:val="penghurufan"/>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361335D7"/>
    <w:multiLevelType w:val="hybridMultilevel"/>
    <w:tmpl w:val="E2265F0A"/>
    <w:lvl w:ilvl="0" w:tplc="8326C008">
      <w:start w:val="1"/>
      <w:numFmt w:val="lowerLetter"/>
      <w:pStyle w:val="52a"/>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3ADD69B2"/>
    <w:multiLevelType w:val="hybridMultilevel"/>
    <w:tmpl w:val="D988F178"/>
    <w:lvl w:ilvl="0" w:tplc="2EACC61C">
      <w:start w:val="1"/>
      <w:numFmt w:val="decimal"/>
      <w:pStyle w:val="penguji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3E373A"/>
    <w:multiLevelType w:val="multilevel"/>
    <w:tmpl w:val="8138B79C"/>
    <w:lvl w:ilvl="0">
      <w:start w:val="1"/>
      <w:numFmt w:val="decimal"/>
      <w:pStyle w:val="21"/>
      <w:lvlText w:val="2.%1."/>
      <w:lvlJc w:val="left"/>
      <w:pPr>
        <w:ind w:left="425" w:hanging="425"/>
      </w:pPr>
      <w:rPr>
        <w:rFonts w:hint="default"/>
      </w:rPr>
    </w:lvl>
    <w:lvl w:ilvl="1">
      <w:start w:val="1"/>
      <w:numFmt w:val="decimal"/>
      <w:pStyle w:val="221"/>
      <w:lvlText w:val="2.%1.%2."/>
      <w:lvlJc w:val="left"/>
      <w:pPr>
        <w:ind w:left="425" w:hanging="425"/>
      </w:pPr>
      <w:rPr>
        <w:rFonts w:hint="default"/>
        <w:i w:val="0"/>
        <w:iCs w:val="0"/>
      </w:rPr>
    </w:lvl>
    <w:lvl w:ilvl="2">
      <w:start w:val="1"/>
      <w:numFmt w:val="lowerRoman"/>
      <w:lvlText w:val="%3."/>
      <w:lvlJc w:val="right"/>
      <w:pPr>
        <w:ind w:left="425" w:hanging="425"/>
      </w:pPr>
      <w:rPr>
        <w:rFonts w:hint="default"/>
      </w:rPr>
    </w:lvl>
    <w:lvl w:ilvl="3">
      <w:start w:val="1"/>
      <w:numFmt w:val="decimal"/>
      <w:lvlText w:val="%4."/>
      <w:lvlJc w:val="left"/>
      <w:pPr>
        <w:ind w:left="425" w:hanging="425"/>
      </w:pPr>
      <w:rPr>
        <w:rFonts w:hint="default"/>
      </w:rPr>
    </w:lvl>
    <w:lvl w:ilvl="4">
      <w:start w:val="1"/>
      <w:numFmt w:val="lowerLetter"/>
      <w:lvlText w:val="%5."/>
      <w:lvlJc w:val="left"/>
      <w:pPr>
        <w:ind w:left="425" w:hanging="425"/>
      </w:pPr>
      <w:rPr>
        <w:rFonts w:hint="default"/>
      </w:rPr>
    </w:lvl>
    <w:lvl w:ilvl="5">
      <w:start w:val="1"/>
      <w:numFmt w:val="lowerRoman"/>
      <w:lvlText w:val="%6."/>
      <w:lvlJc w:val="right"/>
      <w:pPr>
        <w:ind w:left="425" w:hanging="425"/>
      </w:pPr>
      <w:rPr>
        <w:rFonts w:hint="default"/>
      </w:rPr>
    </w:lvl>
    <w:lvl w:ilvl="6">
      <w:start w:val="1"/>
      <w:numFmt w:val="decimal"/>
      <w:lvlText w:val="%7."/>
      <w:lvlJc w:val="left"/>
      <w:pPr>
        <w:ind w:left="425" w:hanging="425"/>
      </w:pPr>
      <w:rPr>
        <w:rFonts w:hint="default"/>
      </w:rPr>
    </w:lvl>
    <w:lvl w:ilvl="7">
      <w:start w:val="1"/>
      <w:numFmt w:val="lowerLetter"/>
      <w:lvlText w:val="%8."/>
      <w:lvlJc w:val="left"/>
      <w:pPr>
        <w:ind w:left="425" w:hanging="425"/>
      </w:pPr>
      <w:rPr>
        <w:rFonts w:hint="default"/>
      </w:rPr>
    </w:lvl>
    <w:lvl w:ilvl="8">
      <w:start w:val="1"/>
      <w:numFmt w:val="lowerRoman"/>
      <w:lvlText w:val="%9."/>
      <w:lvlJc w:val="right"/>
      <w:pPr>
        <w:ind w:left="425" w:hanging="425"/>
      </w:pPr>
      <w:rPr>
        <w:rFonts w:hint="default"/>
      </w:rPr>
    </w:lvl>
  </w:abstractNum>
  <w:abstractNum w:abstractNumId="19" w15:restartNumberingAfterBreak="0">
    <w:nsid w:val="407B743E"/>
    <w:multiLevelType w:val="hybridMultilevel"/>
    <w:tmpl w:val="501CC596"/>
    <w:lvl w:ilvl="0" w:tplc="8D70881A">
      <w:start w:val="1"/>
      <w:numFmt w:val="lowerLetter"/>
      <w:pStyle w:val="penomor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B029D"/>
    <w:multiLevelType w:val="hybridMultilevel"/>
    <w:tmpl w:val="651C62A4"/>
    <w:lvl w:ilvl="0" w:tplc="B2223D92">
      <w:start w:val="1"/>
      <w:numFmt w:val="decimal"/>
      <w:pStyle w:val="34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EA090F"/>
    <w:multiLevelType w:val="hybridMultilevel"/>
    <w:tmpl w:val="8836F650"/>
    <w:lvl w:ilvl="0" w:tplc="23D04C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FC031D"/>
    <w:multiLevelType w:val="hybridMultilevel"/>
    <w:tmpl w:val="93DE3E5A"/>
    <w:lvl w:ilvl="0" w:tplc="85E660EA">
      <w:start w:val="1"/>
      <w:numFmt w:val="decimal"/>
      <w:pStyle w:val="3341"/>
      <w:lvlText w:val="%1."/>
      <w:lvlJc w:val="left"/>
      <w:pPr>
        <w:ind w:left="19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000CE"/>
    <w:multiLevelType w:val="multilevel"/>
    <w:tmpl w:val="E4F641EC"/>
    <w:lvl w:ilvl="0">
      <w:start w:val="1"/>
      <w:numFmt w:val="decimal"/>
      <w:pStyle w:val="31"/>
      <w:lvlText w:val="3.%1."/>
      <w:lvlJc w:val="left"/>
      <w:pPr>
        <w:ind w:left="425" w:hanging="425"/>
      </w:pPr>
      <w:rPr>
        <w:rFonts w:hint="default"/>
      </w:rPr>
    </w:lvl>
    <w:lvl w:ilvl="1">
      <w:start w:val="1"/>
      <w:numFmt w:val="decimal"/>
      <w:pStyle w:val="311"/>
      <w:lvlText w:val="3.%1.%2"/>
      <w:lvlJc w:val="left"/>
      <w:pPr>
        <w:ind w:left="425" w:hanging="425"/>
      </w:pPr>
      <w:rPr>
        <w:rFonts w:hint="default"/>
      </w:rPr>
    </w:lvl>
    <w:lvl w:ilvl="2">
      <w:start w:val="1"/>
      <w:numFmt w:val="decimal"/>
      <w:pStyle w:val="3210"/>
      <w:lvlText w:val="%3."/>
      <w:lvlJc w:val="left"/>
      <w:pPr>
        <w:ind w:left="425" w:hanging="425"/>
      </w:pPr>
      <w:rPr>
        <w:rFonts w:hint="default"/>
      </w:rPr>
    </w:lvl>
    <w:lvl w:ilvl="3">
      <w:start w:val="1"/>
      <w:numFmt w:val="decimal"/>
      <w:lvlText w:val="%4."/>
      <w:lvlJc w:val="left"/>
      <w:pPr>
        <w:ind w:left="425" w:hanging="425"/>
      </w:pPr>
      <w:rPr>
        <w:rFonts w:hint="default"/>
      </w:rPr>
    </w:lvl>
    <w:lvl w:ilvl="4">
      <w:start w:val="1"/>
      <w:numFmt w:val="lowerLetter"/>
      <w:lvlText w:val="%5."/>
      <w:lvlJc w:val="left"/>
      <w:pPr>
        <w:ind w:left="425" w:hanging="425"/>
      </w:pPr>
      <w:rPr>
        <w:rFonts w:hint="default"/>
      </w:rPr>
    </w:lvl>
    <w:lvl w:ilvl="5">
      <w:start w:val="1"/>
      <w:numFmt w:val="lowerRoman"/>
      <w:lvlText w:val="%6."/>
      <w:lvlJc w:val="right"/>
      <w:pPr>
        <w:ind w:left="425" w:hanging="425"/>
      </w:pPr>
      <w:rPr>
        <w:rFonts w:hint="default"/>
      </w:rPr>
    </w:lvl>
    <w:lvl w:ilvl="6">
      <w:start w:val="1"/>
      <w:numFmt w:val="decimal"/>
      <w:lvlText w:val="%7."/>
      <w:lvlJc w:val="left"/>
      <w:pPr>
        <w:ind w:left="425" w:hanging="425"/>
      </w:pPr>
      <w:rPr>
        <w:rFonts w:hint="default"/>
      </w:rPr>
    </w:lvl>
    <w:lvl w:ilvl="7">
      <w:start w:val="1"/>
      <w:numFmt w:val="lowerLetter"/>
      <w:lvlText w:val="%8."/>
      <w:lvlJc w:val="left"/>
      <w:pPr>
        <w:ind w:left="425" w:hanging="425"/>
      </w:pPr>
      <w:rPr>
        <w:rFonts w:hint="default"/>
      </w:rPr>
    </w:lvl>
    <w:lvl w:ilvl="8">
      <w:start w:val="1"/>
      <w:numFmt w:val="lowerRoman"/>
      <w:lvlText w:val="%9."/>
      <w:lvlJc w:val="right"/>
      <w:pPr>
        <w:ind w:left="425" w:hanging="425"/>
      </w:pPr>
      <w:rPr>
        <w:rFonts w:hint="default"/>
      </w:rPr>
    </w:lvl>
  </w:abstractNum>
  <w:abstractNum w:abstractNumId="24" w15:restartNumberingAfterBreak="0">
    <w:nsid w:val="5D5E2FFD"/>
    <w:multiLevelType w:val="hybridMultilevel"/>
    <w:tmpl w:val="941CA172"/>
    <w:lvl w:ilvl="0" w:tplc="1BE80D36">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5" w15:restartNumberingAfterBreak="0">
    <w:nsid w:val="64560854"/>
    <w:multiLevelType w:val="hybridMultilevel"/>
    <w:tmpl w:val="76088308"/>
    <w:lvl w:ilvl="0" w:tplc="45F651E6">
      <w:start w:val="1"/>
      <w:numFmt w:val="decimal"/>
      <w:pStyle w:val="3331"/>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6CC479F1"/>
    <w:multiLevelType w:val="hybridMultilevel"/>
    <w:tmpl w:val="B00897DE"/>
    <w:lvl w:ilvl="0" w:tplc="940CF4B8">
      <w:start w:val="1"/>
      <w:numFmt w:val="decimal"/>
      <w:pStyle w:val="langka2"/>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7" w15:restartNumberingAfterBreak="0">
    <w:nsid w:val="70C87A8A"/>
    <w:multiLevelType w:val="hybridMultilevel"/>
    <w:tmpl w:val="853E17FE"/>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55C0E46"/>
    <w:multiLevelType w:val="hybridMultilevel"/>
    <w:tmpl w:val="16EEFF40"/>
    <w:lvl w:ilvl="0" w:tplc="D6786C72">
      <w:start w:val="1"/>
      <w:numFmt w:val="decimal"/>
      <w:pStyle w:val="pengujiansistem"/>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6D07FC"/>
    <w:multiLevelType w:val="multilevel"/>
    <w:tmpl w:val="FB186066"/>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pStyle w:val="subjudul11"/>
      <w:lvlText w:val="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C06267"/>
    <w:multiLevelType w:val="hybridMultilevel"/>
    <w:tmpl w:val="E83CE9F6"/>
    <w:lvl w:ilvl="0" w:tplc="14D475D8">
      <w:start w:val="1"/>
      <w:numFmt w:val="decimal"/>
      <w:pStyle w:val="nopersembahan"/>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1" w15:restartNumberingAfterBreak="0">
    <w:nsid w:val="7D5D38C4"/>
    <w:multiLevelType w:val="hybridMultilevel"/>
    <w:tmpl w:val="5532C73A"/>
    <w:lvl w:ilvl="0" w:tplc="47FE6FBE">
      <w:start w:val="1"/>
      <w:numFmt w:val="decimal"/>
      <w:pStyle w:val="41"/>
      <w:lvlText w:val="4.%1."/>
      <w:lvlJc w:val="left"/>
      <w:pPr>
        <w:ind w:left="1145" w:hanging="360"/>
      </w:pPr>
      <w:rPr>
        <w:rFonts w:hint="default"/>
      </w:rPr>
    </w:lvl>
    <w:lvl w:ilvl="1" w:tplc="A6D01910">
      <w:start w:val="1"/>
      <w:numFmt w:val="lowerLetter"/>
      <w:pStyle w:val="412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1"/>
  </w:num>
  <w:num w:numId="3">
    <w:abstractNumId w:val="7"/>
  </w:num>
  <w:num w:numId="4">
    <w:abstractNumId w:val="6"/>
  </w:num>
  <w:num w:numId="5">
    <w:abstractNumId w:val="2"/>
  </w:num>
  <w:num w:numId="6">
    <w:abstractNumId w:val="8"/>
  </w:num>
  <w:num w:numId="7">
    <w:abstractNumId w:val="18"/>
  </w:num>
  <w:num w:numId="8">
    <w:abstractNumId w:val="23"/>
  </w:num>
  <w:num w:numId="9">
    <w:abstractNumId w:val="19"/>
  </w:num>
  <w:num w:numId="10">
    <w:abstractNumId w:val="15"/>
  </w:num>
  <w:num w:numId="11">
    <w:abstractNumId w:val="3"/>
  </w:num>
  <w:num w:numId="12">
    <w:abstractNumId w:val="4"/>
  </w:num>
  <w:num w:numId="13">
    <w:abstractNumId w:val="14"/>
  </w:num>
  <w:num w:numId="14">
    <w:abstractNumId w:val="12"/>
  </w:num>
  <w:num w:numId="15">
    <w:abstractNumId w:val="5"/>
  </w:num>
  <w:num w:numId="16">
    <w:abstractNumId w:val="16"/>
  </w:num>
  <w:num w:numId="17">
    <w:abstractNumId w:val="1"/>
  </w:num>
  <w:num w:numId="18">
    <w:abstractNumId w:val="25"/>
  </w:num>
  <w:num w:numId="19">
    <w:abstractNumId w:val="22"/>
  </w:num>
  <w:num w:numId="20">
    <w:abstractNumId w:val="28"/>
  </w:num>
  <w:num w:numId="21">
    <w:abstractNumId w:val="20"/>
  </w:num>
  <w:num w:numId="22">
    <w:abstractNumId w:val="13"/>
  </w:num>
  <w:num w:numId="23">
    <w:abstractNumId w:val="21"/>
  </w:num>
  <w:num w:numId="24">
    <w:abstractNumId w:val="17"/>
  </w:num>
  <w:num w:numId="25">
    <w:abstractNumId w:val="30"/>
  </w:num>
  <w:num w:numId="26">
    <w:abstractNumId w:val="30"/>
    <w:lvlOverride w:ilvl="0">
      <w:startOverride w:val="1"/>
    </w:lvlOverride>
  </w:num>
  <w:num w:numId="27">
    <w:abstractNumId w:val="9"/>
  </w:num>
  <w:num w:numId="28">
    <w:abstractNumId w:val="27"/>
  </w:num>
  <w:num w:numId="29">
    <w:abstractNumId w:val="24"/>
  </w:num>
  <w:num w:numId="30">
    <w:abstractNumId w:val="10"/>
  </w:num>
  <w:num w:numId="31">
    <w:abstractNumId w:val="0"/>
  </w:num>
  <w:num w:numId="32">
    <w:abstractNumId w:val="26"/>
  </w:num>
  <w:num w:numId="33">
    <w:abstractNumId w:val="24"/>
    <w:lvlOverride w:ilvl="0">
      <w:startOverride w:val="1"/>
    </w:lvlOverride>
  </w:num>
  <w:num w:numId="34">
    <w:abstractNumId w:val="11"/>
  </w:num>
  <w:num w:numId="35">
    <w:abstractNumId w:val="11"/>
  </w:num>
  <w:num w:numId="36">
    <w:abstractNumId w:val="11"/>
  </w:num>
  <w:num w:numId="37">
    <w:abstractNumId w:val="11"/>
  </w:num>
  <w:num w:numId="38">
    <w:abstractNumId w:val="11"/>
  </w:num>
  <w:num w:numId="39">
    <w:abstractNumId w:val="11"/>
  </w:num>
  <w:num w:numId="40">
    <w:abstractNumId w:val="11"/>
  </w:num>
  <w:num w:numId="41">
    <w:abstractNumId w:val="11"/>
  </w:num>
  <w:num w:numId="42">
    <w:abstractNumId w:val="31"/>
  </w:num>
  <w:num w:numId="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6"/>
    <w:lvlOverride w:ilvl="0">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B00"/>
    <w:rsid w:val="00000368"/>
    <w:rsid w:val="00000608"/>
    <w:rsid w:val="0000091B"/>
    <w:rsid w:val="0000115C"/>
    <w:rsid w:val="0000170C"/>
    <w:rsid w:val="00001844"/>
    <w:rsid w:val="0000199C"/>
    <w:rsid w:val="00002801"/>
    <w:rsid w:val="00004118"/>
    <w:rsid w:val="00005899"/>
    <w:rsid w:val="000058EF"/>
    <w:rsid w:val="00005F3F"/>
    <w:rsid w:val="00006F69"/>
    <w:rsid w:val="00007DA0"/>
    <w:rsid w:val="00013337"/>
    <w:rsid w:val="00013F51"/>
    <w:rsid w:val="00020328"/>
    <w:rsid w:val="000203F5"/>
    <w:rsid w:val="00020DCF"/>
    <w:rsid w:val="000213E4"/>
    <w:rsid w:val="00022453"/>
    <w:rsid w:val="00022994"/>
    <w:rsid w:val="00022D33"/>
    <w:rsid w:val="000230EA"/>
    <w:rsid w:val="0002328A"/>
    <w:rsid w:val="000237B3"/>
    <w:rsid w:val="00023AF8"/>
    <w:rsid w:val="0002456E"/>
    <w:rsid w:val="00024A3A"/>
    <w:rsid w:val="000264DD"/>
    <w:rsid w:val="00026694"/>
    <w:rsid w:val="000269CC"/>
    <w:rsid w:val="00026C0C"/>
    <w:rsid w:val="000312C7"/>
    <w:rsid w:val="000313ED"/>
    <w:rsid w:val="000328D6"/>
    <w:rsid w:val="00032BBC"/>
    <w:rsid w:val="00034598"/>
    <w:rsid w:val="00034A7F"/>
    <w:rsid w:val="000354C6"/>
    <w:rsid w:val="00035E67"/>
    <w:rsid w:val="000362DE"/>
    <w:rsid w:val="000368F7"/>
    <w:rsid w:val="00037426"/>
    <w:rsid w:val="00037939"/>
    <w:rsid w:val="0004132E"/>
    <w:rsid w:val="0004308E"/>
    <w:rsid w:val="00043F15"/>
    <w:rsid w:val="00044A70"/>
    <w:rsid w:val="00044C53"/>
    <w:rsid w:val="00046BF9"/>
    <w:rsid w:val="000475B1"/>
    <w:rsid w:val="00050284"/>
    <w:rsid w:val="00050F97"/>
    <w:rsid w:val="00051060"/>
    <w:rsid w:val="00051078"/>
    <w:rsid w:val="00051C4C"/>
    <w:rsid w:val="00052B6E"/>
    <w:rsid w:val="00054813"/>
    <w:rsid w:val="00054DB0"/>
    <w:rsid w:val="00054EE9"/>
    <w:rsid w:val="00055E0B"/>
    <w:rsid w:val="00057C6D"/>
    <w:rsid w:val="0006100A"/>
    <w:rsid w:val="000622B3"/>
    <w:rsid w:val="000628F9"/>
    <w:rsid w:val="000633E4"/>
    <w:rsid w:val="00063771"/>
    <w:rsid w:val="00066F20"/>
    <w:rsid w:val="00067265"/>
    <w:rsid w:val="00067288"/>
    <w:rsid w:val="00067A8D"/>
    <w:rsid w:val="0007401D"/>
    <w:rsid w:val="000741F3"/>
    <w:rsid w:val="00074EBF"/>
    <w:rsid w:val="000761E1"/>
    <w:rsid w:val="00080B82"/>
    <w:rsid w:val="00081311"/>
    <w:rsid w:val="00081876"/>
    <w:rsid w:val="00081A6F"/>
    <w:rsid w:val="00081A7D"/>
    <w:rsid w:val="00086F4D"/>
    <w:rsid w:val="0009032A"/>
    <w:rsid w:val="000905C5"/>
    <w:rsid w:val="00090837"/>
    <w:rsid w:val="00091907"/>
    <w:rsid w:val="00091A43"/>
    <w:rsid w:val="000955C5"/>
    <w:rsid w:val="00096406"/>
    <w:rsid w:val="000966B5"/>
    <w:rsid w:val="00096943"/>
    <w:rsid w:val="00096C19"/>
    <w:rsid w:val="000976DE"/>
    <w:rsid w:val="00097B22"/>
    <w:rsid w:val="00097E87"/>
    <w:rsid w:val="000A0732"/>
    <w:rsid w:val="000A26D0"/>
    <w:rsid w:val="000A2856"/>
    <w:rsid w:val="000A3D43"/>
    <w:rsid w:val="000A42B6"/>
    <w:rsid w:val="000A50D5"/>
    <w:rsid w:val="000A6384"/>
    <w:rsid w:val="000A68D3"/>
    <w:rsid w:val="000A6CD1"/>
    <w:rsid w:val="000A6EF0"/>
    <w:rsid w:val="000A72E9"/>
    <w:rsid w:val="000A777A"/>
    <w:rsid w:val="000B0416"/>
    <w:rsid w:val="000B04E5"/>
    <w:rsid w:val="000B0529"/>
    <w:rsid w:val="000B1F49"/>
    <w:rsid w:val="000B25A0"/>
    <w:rsid w:val="000B2825"/>
    <w:rsid w:val="000B2FEA"/>
    <w:rsid w:val="000B36A8"/>
    <w:rsid w:val="000B4088"/>
    <w:rsid w:val="000B49CB"/>
    <w:rsid w:val="000B4A47"/>
    <w:rsid w:val="000B6A4D"/>
    <w:rsid w:val="000B74D6"/>
    <w:rsid w:val="000B7767"/>
    <w:rsid w:val="000C0D2A"/>
    <w:rsid w:val="000C1501"/>
    <w:rsid w:val="000C2CEC"/>
    <w:rsid w:val="000C2FD3"/>
    <w:rsid w:val="000C3D68"/>
    <w:rsid w:val="000C60CF"/>
    <w:rsid w:val="000C6891"/>
    <w:rsid w:val="000C6C2D"/>
    <w:rsid w:val="000C70DC"/>
    <w:rsid w:val="000C7163"/>
    <w:rsid w:val="000D13D8"/>
    <w:rsid w:val="000D344D"/>
    <w:rsid w:val="000D4354"/>
    <w:rsid w:val="000D4B2C"/>
    <w:rsid w:val="000D4DEC"/>
    <w:rsid w:val="000D5F66"/>
    <w:rsid w:val="000D6385"/>
    <w:rsid w:val="000D68BC"/>
    <w:rsid w:val="000E1D1B"/>
    <w:rsid w:val="000E247D"/>
    <w:rsid w:val="000E38A9"/>
    <w:rsid w:val="000E7595"/>
    <w:rsid w:val="000E7BD2"/>
    <w:rsid w:val="000F3DB4"/>
    <w:rsid w:val="000F4F8B"/>
    <w:rsid w:val="000F5B27"/>
    <w:rsid w:val="000F689A"/>
    <w:rsid w:val="000F69B2"/>
    <w:rsid w:val="000F6EED"/>
    <w:rsid w:val="0010742F"/>
    <w:rsid w:val="001075B6"/>
    <w:rsid w:val="001078DF"/>
    <w:rsid w:val="00111663"/>
    <w:rsid w:val="001122A8"/>
    <w:rsid w:val="00112A5E"/>
    <w:rsid w:val="00112D56"/>
    <w:rsid w:val="00114B30"/>
    <w:rsid w:val="00116933"/>
    <w:rsid w:val="001177A0"/>
    <w:rsid w:val="0012061B"/>
    <w:rsid w:val="00120B8E"/>
    <w:rsid w:val="00121652"/>
    <w:rsid w:val="00122CBB"/>
    <w:rsid w:val="0012436A"/>
    <w:rsid w:val="0012537F"/>
    <w:rsid w:val="00126318"/>
    <w:rsid w:val="00126566"/>
    <w:rsid w:val="001271B2"/>
    <w:rsid w:val="001311D8"/>
    <w:rsid w:val="00132013"/>
    <w:rsid w:val="00132CCA"/>
    <w:rsid w:val="001341A6"/>
    <w:rsid w:val="00134239"/>
    <w:rsid w:val="0013447F"/>
    <w:rsid w:val="001355CE"/>
    <w:rsid w:val="00135858"/>
    <w:rsid w:val="0013777A"/>
    <w:rsid w:val="00137B0D"/>
    <w:rsid w:val="001401D2"/>
    <w:rsid w:val="00140599"/>
    <w:rsid w:val="00141B53"/>
    <w:rsid w:val="00141FA7"/>
    <w:rsid w:val="001433C1"/>
    <w:rsid w:val="00144666"/>
    <w:rsid w:val="00144FCA"/>
    <w:rsid w:val="00146E18"/>
    <w:rsid w:val="001475E1"/>
    <w:rsid w:val="00150346"/>
    <w:rsid w:val="00150384"/>
    <w:rsid w:val="00151B5B"/>
    <w:rsid w:val="00152B37"/>
    <w:rsid w:val="001540FE"/>
    <w:rsid w:val="0015416E"/>
    <w:rsid w:val="00154AB3"/>
    <w:rsid w:val="001609FF"/>
    <w:rsid w:val="00160E43"/>
    <w:rsid w:val="001611A8"/>
    <w:rsid w:val="00161B5C"/>
    <w:rsid w:val="0016364E"/>
    <w:rsid w:val="00164024"/>
    <w:rsid w:val="00166434"/>
    <w:rsid w:val="001674C5"/>
    <w:rsid w:val="00167785"/>
    <w:rsid w:val="0017176C"/>
    <w:rsid w:val="00171FF8"/>
    <w:rsid w:val="00172463"/>
    <w:rsid w:val="00173CBE"/>
    <w:rsid w:val="0017554C"/>
    <w:rsid w:val="001766FF"/>
    <w:rsid w:val="00177749"/>
    <w:rsid w:val="001807E9"/>
    <w:rsid w:val="00180991"/>
    <w:rsid w:val="001824A7"/>
    <w:rsid w:val="001828DB"/>
    <w:rsid w:val="00182E5D"/>
    <w:rsid w:val="00182FDD"/>
    <w:rsid w:val="0018311B"/>
    <w:rsid w:val="0018656E"/>
    <w:rsid w:val="00187A16"/>
    <w:rsid w:val="00187A74"/>
    <w:rsid w:val="00193B92"/>
    <w:rsid w:val="00193CDC"/>
    <w:rsid w:val="00194EAF"/>
    <w:rsid w:val="00194FA1"/>
    <w:rsid w:val="0019511C"/>
    <w:rsid w:val="00195C06"/>
    <w:rsid w:val="001A02A9"/>
    <w:rsid w:val="001A03CB"/>
    <w:rsid w:val="001A1545"/>
    <w:rsid w:val="001A2B7F"/>
    <w:rsid w:val="001A2DC5"/>
    <w:rsid w:val="001A2F3E"/>
    <w:rsid w:val="001A59A1"/>
    <w:rsid w:val="001A6EA3"/>
    <w:rsid w:val="001A77B4"/>
    <w:rsid w:val="001B27E6"/>
    <w:rsid w:val="001B2DD9"/>
    <w:rsid w:val="001B3A00"/>
    <w:rsid w:val="001B4411"/>
    <w:rsid w:val="001B49BA"/>
    <w:rsid w:val="001B4E7E"/>
    <w:rsid w:val="001B5293"/>
    <w:rsid w:val="001B5480"/>
    <w:rsid w:val="001B5FAA"/>
    <w:rsid w:val="001B68EB"/>
    <w:rsid w:val="001C00CE"/>
    <w:rsid w:val="001C12F5"/>
    <w:rsid w:val="001C1987"/>
    <w:rsid w:val="001C2CBE"/>
    <w:rsid w:val="001C36FA"/>
    <w:rsid w:val="001C38D4"/>
    <w:rsid w:val="001C3A1E"/>
    <w:rsid w:val="001C478E"/>
    <w:rsid w:val="001C5619"/>
    <w:rsid w:val="001C582E"/>
    <w:rsid w:val="001C6C5A"/>
    <w:rsid w:val="001C6DBC"/>
    <w:rsid w:val="001C70F5"/>
    <w:rsid w:val="001D0DC6"/>
    <w:rsid w:val="001D246F"/>
    <w:rsid w:val="001D2A20"/>
    <w:rsid w:val="001D3166"/>
    <w:rsid w:val="001D4BF0"/>
    <w:rsid w:val="001D65AE"/>
    <w:rsid w:val="001D7ECB"/>
    <w:rsid w:val="001E020C"/>
    <w:rsid w:val="001E1CD3"/>
    <w:rsid w:val="001E2385"/>
    <w:rsid w:val="001E2937"/>
    <w:rsid w:val="001E623B"/>
    <w:rsid w:val="001E62B8"/>
    <w:rsid w:val="001E63B5"/>
    <w:rsid w:val="001E7BEB"/>
    <w:rsid w:val="001F0BBE"/>
    <w:rsid w:val="001F2065"/>
    <w:rsid w:val="001F2D8E"/>
    <w:rsid w:val="001F358C"/>
    <w:rsid w:val="001F5B4A"/>
    <w:rsid w:val="001F797F"/>
    <w:rsid w:val="001F7DC8"/>
    <w:rsid w:val="00200050"/>
    <w:rsid w:val="00200C1F"/>
    <w:rsid w:val="00200E9D"/>
    <w:rsid w:val="002017D4"/>
    <w:rsid w:val="002021FE"/>
    <w:rsid w:val="0020231B"/>
    <w:rsid w:val="00202480"/>
    <w:rsid w:val="002030C3"/>
    <w:rsid w:val="002037C0"/>
    <w:rsid w:val="00203DF4"/>
    <w:rsid w:val="002044CA"/>
    <w:rsid w:val="00204C37"/>
    <w:rsid w:val="002068A3"/>
    <w:rsid w:val="002078A2"/>
    <w:rsid w:val="00211BA3"/>
    <w:rsid w:val="00213CFB"/>
    <w:rsid w:val="00214510"/>
    <w:rsid w:val="00215D91"/>
    <w:rsid w:val="00216EE0"/>
    <w:rsid w:val="00217024"/>
    <w:rsid w:val="00217FCB"/>
    <w:rsid w:val="00220C96"/>
    <w:rsid w:val="00222AE3"/>
    <w:rsid w:val="00222C7B"/>
    <w:rsid w:val="00222E6C"/>
    <w:rsid w:val="00225243"/>
    <w:rsid w:val="00226726"/>
    <w:rsid w:val="00227543"/>
    <w:rsid w:val="002301C3"/>
    <w:rsid w:val="00232B7E"/>
    <w:rsid w:val="00233EC5"/>
    <w:rsid w:val="00235277"/>
    <w:rsid w:val="002354F3"/>
    <w:rsid w:val="0023588D"/>
    <w:rsid w:val="00236F45"/>
    <w:rsid w:val="00237712"/>
    <w:rsid w:val="002401CF"/>
    <w:rsid w:val="00242B9D"/>
    <w:rsid w:val="002447D0"/>
    <w:rsid w:val="00244A58"/>
    <w:rsid w:val="0025116C"/>
    <w:rsid w:val="0025185A"/>
    <w:rsid w:val="0025202D"/>
    <w:rsid w:val="0025229B"/>
    <w:rsid w:val="00253B8B"/>
    <w:rsid w:val="00253DE4"/>
    <w:rsid w:val="00254155"/>
    <w:rsid w:val="00254D11"/>
    <w:rsid w:val="00255368"/>
    <w:rsid w:val="00256788"/>
    <w:rsid w:val="002607B3"/>
    <w:rsid w:val="00261120"/>
    <w:rsid w:val="0026117B"/>
    <w:rsid w:val="002619E5"/>
    <w:rsid w:val="00262091"/>
    <w:rsid w:val="00262BDB"/>
    <w:rsid w:val="00262ED6"/>
    <w:rsid w:val="00263059"/>
    <w:rsid w:val="0026309F"/>
    <w:rsid w:val="0026483E"/>
    <w:rsid w:val="00265005"/>
    <w:rsid w:val="002668C0"/>
    <w:rsid w:val="00266DCC"/>
    <w:rsid w:val="00267F19"/>
    <w:rsid w:val="002706EC"/>
    <w:rsid w:val="0027078E"/>
    <w:rsid w:val="00271BFF"/>
    <w:rsid w:val="00272313"/>
    <w:rsid w:val="00272728"/>
    <w:rsid w:val="00272879"/>
    <w:rsid w:val="00272DFA"/>
    <w:rsid w:val="00273580"/>
    <w:rsid w:val="002741FD"/>
    <w:rsid w:val="00274443"/>
    <w:rsid w:val="002757E4"/>
    <w:rsid w:val="00276967"/>
    <w:rsid w:val="002802C1"/>
    <w:rsid w:val="00281FEB"/>
    <w:rsid w:val="00282C37"/>
    <w:rsid w:val="0028431F"/>
    <w:rsid w:val="002846D5"/>
    <w:rsid w:val="00284B32"/>
    <w:rsid w:val="00286599"/>
    <w:rsid w:val="00286983"/>
    <w:rsid w:val="00286F1B"/>
    <w:rsid w:val="002913BF"/>
    <w:rsid w:val="00292A41"/>
    <w:rsid w:val="00292A6F"/>
    <w:rsid w:val="00293539"/>
    <w:rsid w:val="002953B9"/>
    <w:rsid w:val="002960B9"/>
    <w:rsid w:val="00296A32"/>
    <w:rsid w:val="002974F6"/>
    <w:rsid w:val="002A0C6E"/>
    <w:rsid w:val="002A0C82"/>
    <w:rsid w:val="002A2AF4"/>
    <w:rsid w:val="002A2D3F"/>
    <w:rsid w:val="002A41B5"/>
    <w:rsid w:val="002A42C8"/>
    <w:rsid w:val="002A516A"/>
    <w:rsid w:val="002A5C13"/>
    <w:rsid w:val="002A68C6"/>
    <w:rsid w:val="002A6D52"/>
    <w:rsid w:val="002A7437"/>
    <w:rsid w:val="002A7627"/>
    <w:rsid w:val="002B0AF4"/>
    <w:rsid w:val="002B399E"/>
    <w:rsid w:val="002B4DF5"/>
    <w:rsid w:val="002B6D84"/>
    <w:rsid w:val="002B7E17"/>
    <w:rsid w:val="002C08D5"/>
    <w:rsid w:val="002C1BB9"/>
    <w:rsid w:val="002C326A"/>
    <w:rsid w:val="002C3DD7"/>
    <w:rsid w:val="002C5231"/>
    <w:rsid w:val="002C61AF"/>
    <w:rsid w:val="002D0333"/>
    <w:rsid w:val="002D3A28"/>
    <w:rsid w:val="002D3C03"/>
    <w:rsid w:val="002D3E36"/>
    <w:rsid w:val="002D526D"/>
    <w:rsid w:val="002D6611"/>
    <w:rsid w:val="002E07A1"/>
    <w:rsid w:val="002E203E"/>
    <w:rsid w:val="002E315B"/>
    <w:rsid w:val="002E33FC"/>
    <w:rsid w:val="002E59F8"/>
    <w:rsid w:val="002E68FB"/>
    <w:rsid w:val="002E6D6B"/>
    <w:rsid w:val="002E7347"/>
    <w:rsid w:val="002E7C3F"/>
    <w:rsid w:val="002F381D"/>
    <w:rsid w:val="002F3FDE"/>
    <w:rsid w:val="002F7775"/>
    <w:rsid w:val="003005D4"/>
    <w:rsid w:val="003008EA"/>
    <w:rsid w:val="00301218"/>
    <w:rsid w:val="003033CF"/>
    <w:rsid w:val="003050CF"/>
    <w:rsid w:val="003051F3"/>
    <w:rsid w:val="003052A7"/>
    <w:rsid w:val="003059F8"/>
    <w:rsid w:val="00310932"/>
    <w:rsid w:val="003120C7"/>
    <w:rsid w:val="003200D0"/>
    <w:rsid w:val="00320915"/>
    <w:rsid w:val="00320F90"/>
    <w:rsid w:val="00322894"/>
    <w:rsid w:val="0032316E"/>
    <w:rsid w:val="00323472"/>
    <w:rsid w:val="00324856"/>
    <w:rsid w:val="00324F18"/>
    <w:rsid w:val="00325946"/>
    <w:rsid w:val="00327D61"/>
    <w:rsid w:val="00330EC5"/>
    <w:rsid w:val="00332A8D"/>
    <w:rsid w:val="00333F1C"/>
    <w:rsid w:val="00335B49"/>
    <w:rsid w:val="00337E9E"/>
    <w:rsid w:val="003401ED"/>
    <w:rsid w:val="00340D30"/>
    <w:rsid w:val="003411C4"/>
    <w:rsid w:val="00341A04"/>
    <w:rsid w:val="00341A31"/>
    <w:rsid w:val="00342A24"/>
    <w:rsid w:val="0034331A"/>
    <w:rsid w:val="00343FE8"/>
    <w:rsid w:val="0034472C"/>
    <w:rsid w:val="003464CD"/>
    <w:rsid w:val="0034662A"/>
    <w:rsid w:val="003466B5"/>
    <w:rsid w:val="0035001D"/>
    <w:rsid w:val="003527B3"/>
    <w:rsid w:val="00354A2D"/>
    <w:rsid w:val="00354FFD"/>
    <w:rsid w:val="00355D6A"/>
    <w:rsid w:val="00356DC8"/>
    <w:rsid w:val="003570DB"/>
    <w:rsid w:val="00361192"/>
    <w:rsid w:val="003611C4"/>
    <w:rsid w:val="00363EDE"/>
    <w:rsid w:val="00364142"/>
    <w:rsid w:val="00365501"/>
    <w:rsid w:val="00365DC2"/>
    <w:rsid w:val="003663C0"/>
    <w:rsid w:val="00370951"/>
    <w:rsid w:val="00371757"/>
    <w:rsid w:val="003735B3"/>
    <w:rsid w:val="00373AA3"/>
    <w:rsid w:val="00373EDF"/>
    <w:rsid w:val="00376A0D"/>
    <w:rsid w:val="003772CC"/>
    <w:rsid w:val="00381EDA"/>
    <w:rsid w:val="00383E8E"/>
    <w:rsid w:val="0038440B"/>
    <w:rsid w:val="00384CE3"/>
    <w:rsid w:val="00385756"/>
    <w:rsid w:val="00386647"/>
    <w:rsid w:val="003905F5"/>
    <w:rsid w:val="00390970"/>
    <w:rsid w:val="003910D3"/>
    <w:rsid w:val="00391714"/>
    <w:rsid w:val="00391820"/>
    <w:rsid w:val="00392D64"/>
    <w:rsid w:val="0039349B"/>
    <w:rsid w:val="003938C5"/>
    <w:rsid w:val="00394436"/>
    <w:rsid w:val="00395990"/>
    <w:rsid w:val="003974F6"/>
    <w:rsid w:val="0039762A"/>
    <w:rsid w:val="003A12E3"/>
    <w:rsid w:val="003A15D9"/>
    <w:rsid w:val="003A3763"/>
    <w:rsid w:val="003A4DCF"/>
    <w:rsid w:val="003A51D1"/>
    <w:rsid w:val="003B012B"/>
    <w:rsid w:val="003B03A8"/>
    <w:rsid w:val="003B154D"/>
    <w:rsid w:val="003B4AAA"/>
    <w:rsid w:val="003B723F"/>
    <w:rsid w:val="003B775E"/>
    <w:rsid w:val="003C0083"/>
    <w:rsid w:val="003C1141"/>
    <w:rsid w:val="003C3247"/>
    <w:rsid w:val="003C379D"/>
    <w:rsid w:val="003C3A6D"/>
    <w:rsid w:val="003C404A"/>
    <w:rsid w:val="003C5592"/>
    <w:rsid w:val="003C60AF"/>
    <w:rsid w:val="003C6735"/>
    <w:rsid w:val="003D0DDA"/>
    <w:rsid w:val="003D1388"/>
    <w:rsid w:val="003D1A58"/>
    <w:rsid w:val="003D4F4E"/>
    <w:rsid w:val="003D554B"/>
    <w:rsid w:val="003E01EE"/>
    <w:rsid w:val="003E049B"/>
    <w:rsid w:val="003E15DC"/>
    <w:rsid w:val="003E1728"/>
    <w:rsid w:val="003E1863"/>
    <w:rsid w:val="003E1EE0"/>
    <w:rsid w:val="003E1FB5"/>
    <w:rsid w:val="003E442E"/>
    <w:rsid w:val="003E4890"/>
    <w:rsid w:val="003E4DDA"/>
    <w:rsid w:val="003E4EB7"/>
    <w:rsid w:val="003E500A"/>
    <w:rsid w:val="003E5230"/>
    <w:rsid w:val="003E6366"/>
    <w:rsid w:val="003E68D7"/>
    <w:rsid w:val="003E6C06"/>
    <w:rsid w:val="003F11ED"/>
    <w:rsid w:val="003F1328"/>
    <w:rsid w:val="003F1D5E"/>
    <w:rsid w:val="003F342B"/>
    <w:rsid w:val="003F4503"/>
    <w:rsid w:val="003F4AF1"/>
    <w:rsid w:val="003F4E91"/>
    <w:rsid w:val="003F570D"/>
    <w:rsid w:val="003F5739"/>
    <w:rsid w:val="003F5DC7"/>
    <w:rsid w:val="00400065"/>
    <w:rsid w:val="00401451"/>
    <w:rsid w:val="00401F9C"/>
    <w:rsid w:val="00402AFA"/>
    <w:rsid w:val="00404DFB"/>
    <w:rsid w:val="00407396"/>
    <w:rsid w:val="004113A8"/>
    <w:rsid w:val="00411AB2"/>
    <w:rsid w:val="00413B74"/>
    <w:rsid w:val="004149F1"/>
    <w:rsid w:val="00415B5E"/>
    <w:rsid w:val="00416814"/>
    <w:rsid w:val="0042098C"/>
    <w:rsid w:val="00421D28"/>
    <w:rsid w:val="00421F5D"/>
    <w:rsid w:val="00422645"/>
    <w:rsid w:val="004235DD"/>
    <w:rsid w:val="00424008"/>
    <w:rsid w:val="00424F98"/>
    <w:rsid w:val="00427161"/>
    <w:rsid w:val="00427FB7"/>
    <w:rsid w:val="004319B8"/>
    <w:rsid w:val="00434F82"/>
    <w:rsid w:val="00436F03"/>
    <w:rsid w:val="00442890"/>
    <w:rsid w:val="00442E49"/>
    <w:rsid w:val="00443D04"/>
    <w:rsid w:val="0044485B"/>
    <w:rsid w:val="004451D8"/>
    <w:rsid w:val="00447242"/>
    <w:rsid w:val="004472D1"/>
    <w:rsid w:val="00447431"/>
    <w:rsid w:val="00447ACC"/>
    <w:rsid w:val="00447EEE"/>
    <w:rsid w:val="004505D6"/>
    <w:rsid w:val="0045081C"/>
    <w:rsid w:val="00451D4B"/>
    <w:rsid w:val="0045282F"/>
    <w:rsid w:val="00453DAE"/>
    <w:rsid w:val="00455809"/>
    <w:rsid w:val="00455979"/>
    <w:rsid w:val="004565D5"/>
    <w:rsid w:val="004572D5"/>
    <w:rsid w:val="004617B3"/>
    <w:rsid w:val="00461B5C"/>
    <w:rsid w:val="00462912"/>
    <w:rsid w:val="004633DF"/>
    <w:rsid w:val="00463C30"/>
    <w:rsid w:val="00464E26"/>
    <w:rsid w:val="0046556F"/>
    <w:rsid w:val="00465ABA"/>
    <w:rsid w:val="004700DD"/>
    <w:rsid w:val="0047027D"/>
    <w:rsid w:val="00473473"/>
    <w:rsid w:val="004737D2"/>
    <w:rsid w:val="00474BB3"/>
    <w:rsid w:val="00474D8B"/>
    <w:rsid w:val="00480265"/>
    <w:rsid w:val="00481621"/>
    <w:rsid w:val="00481A3B"/>
    <w:rsid w:val="004825BD"/>
    <w:rsid w:val="00482C4E"/>
    <w:rsid w:val="004837B1"/>
    <w:rsid w:val="00484350"/>
    <w:rsid w:val="0048572E"/>
    <w:rsid w:val="0048593C"/>
    <w:rsid w:val="00486D0A"/>
    <w:rsid w:val="0048788A"/>
    <w:rsid w:val="004879E1"/>
    <w:rsid w:val="00487F47"/>
    <w:rsid w:val="0049025E"/>
    <w:rsid w:val="0049110C"/>
    <w:rsid w:val="00491606"/>
    <w:rsid w:val="00491B97"/>
    <w:rsid w:val="00492817"/>
    <w:rsid w:val="004944D2"/>
    <w:rsid w:val="00495344"/>
    <w:rsid w:val="004966E0"/>
    <w:rsid w:val="004A0B83"/>
    <w:rsid w:val="004A12D6"/>
    <w:rsid w:val="004A1901"/>
    <w:rsid w:val="004A3772"/>
    <w:rsid w:val="004A4BC1"/>
    <w:rsid w:val="004A60FB"/>
    <w:rsid w:val="004A6488"/>
    <w:rsid w:val="004A6A6F"/>
    <w:rsid w:val="004A7316"/>
    <w:rsid w:val="004B1E02"/>
    <w:rsid w:val="004B249C"/>
    <w:rsid w:val="004B41AB"/>
    <w:rsid w:val="004B56C7"/>
    <w:rsid w:val="004B7041"/>
    <w:rsid w:val="004B73FC"/>
    <w:rsid w:val="004C060F"/>
    <w:rsid w:val="004C0C8F"/>
    <w:rsid w:val="004C542B"/>
    <w:rsid w:val="004C5F21"/>
    <w:rsid w:val="004C7DCF"/>
    <w:rsid w:val="004D07CA"/>
    <w:rsid w:val="004D1E35"/>
    <w:rsid w:val="004D2967"/>
    <w:rsid w:val="004D2C1F"/>
    <w:rsid w:val="004D3F27"/>
    <w:rsid w:val="004D45F5"/>
    <w:rsid w:val="004D4984"/>
    <w:rsid w:val="004D6902"/>
    <w:rsid w:val="004D77A4"/>
    <w:rsid w:val="004E0E9E"/>
    <w:rsid w:val="004E14BB"/>
    <w:rsid w:val="004E23DC"/>
    <w:rsid w:val="004E5DCC"/>
    <w:rsid w:val="004E629D"/>
    <w:rsid w:val="004E7572"/>
    <w:rsid w:val="004E75B1"/>
    <w:rsid w:val="004F0410"/>
    <w:rsid w:val="004F0635"/>
    <w:rsid w:val="004F25BF"/>
    <w:rsid w:val="004F3753"/>
    <w:rsid w:val="004F4D36"/>
    <w:rsid w:val="004F5233"/>
    <w:rsid w:val="004F5A10"/>
    <w:rsid w:val="004F5D41"/>
    <w:rsid w:val="004F6037"/>
    <w:rsid w:val="004F6142"/>
    <w:rsid w:val="00500095"/>
    <w:rsid w:val="005003CE"/>
    <w:rsid w:val="005004B6"/>
    <w:rsid w:val="00501012"/>
    <w:rsid w:val="00502322"/>
    <w:rsid w:val="005024B0"/>
    <w:rsid w:val="00502717"/>
    <w:rsid w:val="00502884"/>
    <w:rsid w:val="0050320D"/>
    <w:rsid w:val="00505440"/>
    <w:rsid w:val="005056D2"/>
    <w:rsid w:val="00505D1B"/>
    <w:rsid w:val="0051089D"/>
    <w:rsid w:val="0051159F"/>
    <w:rsid w:val="00511C54"/>
    <w:rsid w:val="00511D54"/>
    <w:rsid w:val="00512952"/>
    <w:rsid w:val="00513194"/>
    <w:rsid w:val="005145B2"/>
    <w:rsid w:val="00515653"/>
    <w:rsid w:val="00515D61"/>
    <w:rsid w:val="00515EC2"/>
    <w:rsid w:val="00516104"/>
    <w:rsid w:val="00516636"/>
    <w:rsid w:val="00516E15"/>
    <w:rsid w:val="00517233"/>
    <w:rsid w:val="00520200"/>
    <w:rsid w:val="005215F0"/>
    <w:rsid w:val="00521D05"/>
    <w:rsid w:val="00522C1A"/>
    <w:rsid w:val="00523ABD"/>
    <w:rsid w:val="00524C5A"/>
    <w:rsid w:val="00524E1C"/>
    <w:rsid w:val="00526752"/>
    <w:rsid w:val="00526856"/>
    <w:rsid w:val="00527190"/>
    <w:rsid w:val="005275F8"/>
    <w:rsid w:val="00533DD2"/>
    <w:rsid w:val="005375D0"/>
    <w:rsid w:val="005401AF"/>
    <w:rsid w:val="00540836"/>
    <w:rsid w:val="00540A9F"/>
    <w:rsid w:val="00541D28"/>
    <w:rsid w:val="005435C9"/>
    <w:rsid w:val="00543613"/>
    <w:rsid w:val="00544282"/>
    <w:rsid w:val="00545FA1"/>
    <w:rsid w:val="0054744C"/>
    <w:rsid w:val="005479A8"/>
    <w:rsid w:val="00550820"/>
    <w:rsid w:val="00550AC0"/>
    <w:rsid w:val="00550EC5"/>
    <w:rsid w:val="00552843"/>
    <w:rsid w:val="005543B2"/>
    <w:rsid w:val="00555480"/>
    <w:rsid w:val="00555D6F"/>
    <w:rsid w:val="00555F87"/>
    <w:rsid w:val="00555FE0"/>
    <w:rsid w:val="00555FE7"/>
    <w:rsid w:val="005560B9"/>
    <w:rsid w:val="005573F5"/>
    <w:rsid w:val="00557D11"/>
    <w:rsid w:val="00560246"/>
    <w:rsid w:val="00560539"/>
    <w:rsid w:val="00562B2C"/>
    <w:rsid w:val="005643BF"/>
    <w:rsid w:val="0056524E"/>
    <w:rsid w:val="00567074"/>
    <w:rsid w:val="00570ED1"/>
    <w:rsid w:val="00572D6E"/>
    <w:rsid w:val="0057347F"/>
    <w:rsid w:val="00573A96"/>
    <w:rsid w:val="00574B00"/>
    <w:rsid w:val="00575E41"/>
    <w:rsid w:val="00576C51"/>
    <w:rsid w:val="0057798F"/>
    <w:rsid w:val="005804AB"/>
    <w:rsid w:val="005810E6"/>
    <w:rsid w:val="00583F5C"/>
    <w:rsid w:val="00584489"/>
    <w:rsid w:val="00584669"/>
    <w:rsid w:val="00585765"/>
    <w:rsid w:val="00586631"/>
    <w:rsid w:val="0058675C"/>
    <w:rsid w:val="00586F8A"/>
    <w:rsid w:val="00587353"/>
    <w:rsid w:val="00590BD8"/>
    <w:rsid w:val="00590FF9"/>
    <w:rsid w:val="00591BF4"/>
    <w:rsid w:val="005922F4"/>
    <w:rsid w:val="00592945"/>
    <w:rsid w:val="005935F5"/>
    <w:rsid w:val="00594D30"/>
    <w:rsid w:val="005958D9"/>
    <w:rsid w:val="005963D6"/>
    <w:rsid w:val="00596DF4"/>
    <w:rsid w:val="005971E5"/>
    <w:rsid w:val="00597A1C"/>
    <w:rsid w:val="005A0DD3"/>
    <w:rsid w:val="005A16ED"/>
    <w:rsid w:val="005A2C47"/>
    <w:rsid w:val="005A3196"/>
    <w:rsid w:val="005A444F"/>
    <w:rsid w:val="005A51C2"/>
    <w:rsid w:val="005A6632"/>
    <w:rsid w:val="005A682D"/>
    <w:rsid w:val="005A6B80"/>
    <w:rsid w:val="005B062C"/>
    <w:rsid w:val="005B0837"/>
    <w:rsid w:val="005B10F5"/>
    <w:rsid w:val="005B1BC9"/>
    <w:rsid w:val="005B2392"/>
    <w:rsid w:val="005B33A7"/>
    <w:rsid w:val="005B35A5"/>
    <w:rsid w:val="005B3817"/>
    <w:rsid w:val="005B47BA"/>
    <w:rsid w:val="005B7725"/>
    <w:rsid w:val="005C17D7"/>
    <w:rsid w:val="005C1ADD"/>
    <w:rsid w:val="005C2FCC"/>
    <w:rsid w:val="005C431D"/>
    <w:rsid w:val="005C49A3"/>
    <w:rsid w:val="005C4C09"/>
    <w:rsid w:val="005C4E2C"/>
    <w:rsid w:val="005C67E6"/>
    <w:rsid w:val="005C6BFD"/>
    <w:rsid w:val="005C71B4"/>
    <w:rsid w:val="005D0406"/>
    <w:rsid w:val="005D0846"/>
    <w:rsid w:val="005D14EC"/>
    <w:rsid w:val="005D3083"/>
    <w:rsid w:val="005D3A4F"/>
    <w:rsid w:val="005D4769"/>
    <w:rsid w:val="005D4830"/>
    <w:rsid w:val="005D6096"/>
    <w:rsid w:val="005D6B0C"/>
    <w:rsid w:val="005E162A"/>
    <w:rsid w:val="005E3624"/>
    <w:rsid w:val="005E44B3"/>
    <w:rsid w:val="005E48B4"/>
    <w:rsid w:val="005E4CC7"/>
    <w:rsid w:val="005E55FA"/>
    <w:rsid w:val="005E5BFC"/>
    <w:rsid w:val="005E668E"/>
    <w:rsid w:val="005E68B4"/>
    <w:rsid w:val="005E6E12"/>
    <w:rsid w:val="005E709A"/>
    <w:rsid w:val="005E7539"/>
    <w:rsid w:val="005E757D"/>
    <w:rsid w:val="005E76BF"/>
    <w:rsid w:val="005F078D"/>
    <w:rsid w:val="005F20F6"/>
    <w:rsid w:val="005F2172"/>
    <w:rsid w:val="005F23CD"/>
    <w:rsid w:val="005F5061"/>
    <w:rsid w:val="005F6F58"/>
    <w:rsid w:val="00600484"/>
    <w:rsid w:val="00602D12"/>
    <w:rsid w:val="00602FB1"/>
    <w:rsid w:val="006037C9"/>
    <w:rsid w:val="00603903"/>
    <w:rsid w:val="00603B49"/>
    <w:rsid w:val="00606301"/>
    <w:rsid w:val="00607036"/>
    <w:rsid w:val="00607DBF"/>
    <w:rsid w:val="00611791"/>
    <w:rsid w:val="00611948"/>
    <w:rsid w:val="00612302"/>
    <w:rsid w:val="00615F71"/>
    <w:rsid w:val="006163F6"/>
    <w:rsid w:val="006169E1"/>
    <w:rsid w:val="006173A6"/>
    <w:rsid w:val="00620DFB"/>
    <w:rsid w:val="00621C10"/>
    <w:rsid w:val="00621F0F"/>
    <w:rsid w:val="00622047"/>
    <w:rsid w:val="006245BE"/>
    <w:rsid w:val="00624787"/>
    <w:rsid w:val="00626072"/>
    <w:rsid w:val="0062660D"/>
    <w:rsid w:val="00627D2A"/>
    <w:rsid w:val="00631C93"/>
    <w:rsid w:val="006323BC"/>
    <w:rsid w:val="0063262E"/>
    <w:rsid w:val="0063437F"/>
    <w:rsid w:val="00635002"/>
    <w:rsid w:val="00637EBA"/>
    <w:rsid w:val="006406E4"/>
    <w:rsid w:val="00640B82"/>
    <w:rsid w:val="00641CBD"/>
    <w:rsid w:val="006441CA"/>
    <w:rsid w:val="00645B24"/>
    <w:rsid w:val="00647CF8"/>
    <w:rsid w:val="0065054B"/>
    <w:rsid w:val="0065137D"/>
    <w:rsid w:val="006514CE"/>
    <w:rsid w:val="00651A40"/>
    <w:rsid w:val="0065283B"/>
    <w:rsid w:val="0065324B"/>
    <w:rsid w:val="0065483B"/>
    <w:rsid w:val="00655EE4"/>
    <w:rsid w:val="00656040"/>
    <w:rsid w:val="00657855"/>
    <w:rsid w:val="00660ABB"/>
    <w:rsid w:val="00660D13"/>
    <w:rsid w:val="00662698"/>
    <w:rsid w:val="00663D02"/>
    <w:rsid w:val="00663EC4"/>
    <w:rsid w:val="00663F1B"/>
    <w:rsid w:val="006651C0"/>
    <w:rsid w:val="00666026"/>
    <w:rsid w:val="00666090"/>
    <w:rsid w:val="0066693E"/>
    <w:rsid w:val="00667518"/>
    <w:rsid w:val="00670207"/>
    <w:rsid w:val="006704BD"/>
    <w:rsid w:val="00670597"/>
    <w:rsid w:val="00670FF4"/>
    <w:rsid w:val="00671351"/>
    <w:rsid w:val="00671AF8"/>
    <w:rsid w:val="006735AB"/>
    <w:rsid w:val="00673E07"/>
    <w:rsid w:val="006743EB"/>
    <w:rsid w:val="0067440C"/>
    <w:rsid w:val="0067671D"/>
    <w:rsid w:val="00676C4C"/>
    <w:rsid w:val="0068002C"/>
    <w:rsid w:val="00681453"/>
    <w:rsid w:val="00682E19"/>
    <w:rsid w:val="0068544E"/>
    <w:rsid w:val="00685ACC"/>
    <w:rsid w:val="00686187"/>
    <w:rsid w:val="00686AC3"/>
    <w:rsid w:val="006872DE"/>
    <w:rsid w:val="00687597"/>
    <w:rsid w:val="00687E69"/>
    <w:rsid w:val="0069064F"/>
    <w:rsid w:val="0069207E"/>
    <w:rsid w:val="006930D6"/>
    <w:rsid w:val="00693CCE"/>
    <w:rsid w:val="006941AE"/>
    <w:rsid w:val="00694AE9"/>
    <w:rsid w:val="00695863"/>
    <w:rsid w:val="006958BB"/>
    <w:rsid w:val="0069604C"/>
    <w:rsid w:val="0069656B"/>
    <w:rsid w:val="006A1E61"/>
    <w:rsid w:val="006A218B"/>
    <w:rsid w:val="006A29B4"/>
    <w:rsid w:val="006A4430"/>
    <w:rsid w:val="006A4EE2"/>
    <w:rsid w:val="006A52F0"/>
    <w:rsid w:val="006A5AB3"/>
    <w:rsid w:val="006A6917"/>
    <w:rsid w:val="006A7F0E"/>
    <w:rsid w:val="006B03FE"/>
    <w:rsid w:val="006B0B60"/>
    <w:rsid w:val="006B1990"/>
    <w:rsid w:val="006B2E6E"/>
    <w:rsid w:val="006B349B"/>
    <w:rsid w:val="006B3BF8"/>
    <w:rsid w:val="006B3FCB"/>
    <w:rsid w:val="006B4447"/>
    <w:rsid w:val="006B4872"/>
    <w:rsid w:val="006B5CC8"/>
    <w:rsid w:val="006B6298"/>
    <w:rsid w:val="006C21C2"/>
    <w:rsid w:val="006C3306"/>
    <w:rsid w:val="006C34F5"/>
    <w:rsid w:val="006C4A06"/>
    <w:rsid w:val="006C5A3A"/>
    <w:rsid w:val="006C5DDA"/>
    <w:rsid w:val="006C6CB6"/>
    <w:rsid w:val="006C70CD"/>
    <w:rsid w:val="006D053E"/>
    <w:rsid w:val="006D15EE"/>
    <w:rsid w:val="006D1932"/>
    <w:rsid w:val="006D221E"/>
    <w:rsid w:val="006D423D"/>
    <w:rsid w:val="006D4E95"/>
    <w:rsid w:val="006D5E09"/>
    <w:rsid w:val="006D6214"/>
    <w:rsid w:val="006D6861"/>
    <w:rsid w:val="006D6DAC"/>
    <w:rsid w:val="006D7059"/>
    <w:rsid w:val="006D72BB"/>
    <w:rsid w:val="006D7DAF"/>
    <w:rsid w:val="006D7DEB"/>
    <w:rsid w:val="006E13EC"/>
    <w:rsid w:val="006E2615"/>
    <w:rsid w:val="006E2B1C"/>
    <w:rsid w:val="006E35C9"/>
    <w:rsid w:val="006E4CE5"/>
    <w:rsid w:val="006E5293"/>
    <w:rsid w:val="006E5F84"/>
    <w:rsid w:val="006E644D"/>
    <w:rsid w:val="006E6499"/>
    <w:rsid w:val="006F03DD"/>
    <w:rsid w:val="006F2935"/>
    <w:rsid w:val="006F4075"/>
    <w:rsid w:val="006F5B1F"/>
    <w:rsid w:val="006F7961"/>
    <w:rsid w:val="006F7A22"/>
    <w:rsid w:val="007016E4"/>
    <w:rsid w:val="00703330"/>
    <w:rsid w:val="007036E7"/>
    <w:rsid w:val="007039C9"/>
    <w:rsid w:val="00704926"/>
    <w:rsid w:val="00705741"/>
    <w:rsid w:val="0070643B"/>
    <w:rsid w:val="0070709E"/>
    <w:rsid w:val="00711F89"/>
    <w:rsid w:val="00712CDB"/>
    <w:rsid w:val="0071340F"/>
    <w:rsid w:val="00713756"/>
    <w:rsid w:val="00714281"/>
    <w:rsid w:val="0071478F"/>
    <w:rsid w:val="00714C3A"/>
    <w:rsid w:val="00714D08"/>
    <w:rsid w:val="00714E31"/>
    <w:rsid w:val="0071504C"/>
    <w:rsid w:val="00716392"/>
    <w:rsid w:val="007167F5"/>
    <w:rsid w:val="00717F96"/>
    <w:rsid w:val="00720E6C"/>
    <w:rsid w:val="00724840"/>
    <w:rsid w:val="00724AD0"/>
    <w:rsid w:val="00724E57"/>
    <w:rsid w:val="00726A32"/>
    <w:rsid w:val="007271DB"/>
    <w:rsid w:val="00731E51"/>
    <w:rsid w:val="00732056"/>
    <w:rsid w:val="00732460"/>
    <w:rsid w:val="007330A2"/>
    <w:rsid w:val="00733579"/>
    <w:rsid w:val="00734C41"/>
    <w:rsid w:val="00736F69"/>
    <w:rsid w:val="00737475"/>
    <w:rsid w:val="00740C18"/>
    <w:rsid w:val="00740D38"/>
    <w:rsid w:val="00743EFB"/>
    <w:rsid w:val="0074522A"/>
    <w:rsid w:val="00747479"/>
    <w:rsid w:val="00751EF1"/>
    <w:rsid w:val="0075347A"/>
    <w:rsid w:val="00754E1B"/>
    <w:rsid w:val="00755587"/>
    <w:rsid w:val="00756739"/>
    <w:rsid w:val="007573E1"/>
    <w:rsid w:val="00760738"/>
    <w:rsid w:val="00760B73"/>
    <w:rsid w:val="00762692"/>
    <w:rsid w:val="00762E2C"/>
    <w:rsid w:val="00762EDB"/>
    <w:rsid w:val="00763141"/>
    <w:rsid w:val="00764EA0"/>
    <w:rsid w:val="00764EF4"/>
    <w:rsid w:val="00766251"/>
    <w:rsid w:val="00766A80"/>
    <w:rsid w:val="00766B06"/>
    <w:rsid w:val="00770B7D"/>
    <w:rsid w:val="0077107A"/>
    <w:rsid w:val="00771126"/>
    <w:rsid w:val="00771997"/>
    <w:rsid w:val="00771B5D"/>
    <w:rsid w:val="00772E6B"/>
    <w:rsid w:val="00773CD8"/>
    <w:rsid w:val="007754F3"/>
    <w:rsid w:val="00776391"/>
    <w:rsid w:val="0077772F"/>
    <w:rsid w:val="00780F08"/>
    <w:rsid w:val="00782651"/>
    <w:rsid w:val="007828C3"/>
    <w:rsid w:val="007840B6"/>
    <w:rsid w:val="00785B53"/>
    <w:rsid w:val="007860EE"/>
    <w:rsid w:val="00786252"/>
    <w:rsid w:val="00786DFE"/>
    <w:rsid w:val="0078719E"/>
    <w:rsid w:val="007938BC"/>
    <w:rsid w:val="007946AE"/>
    <w:rsid w:val="00795E5B"/>
    <w:rsid w:val="00796F39"/>
    <w:rsid w:val="0079792E"/>
    <w:rsid w:val="007A0B39"/>
    <w:rsid w:val="007A0FFB"/>
    <w:rsid w:val="007A24CD"/>
    <w:rsid w:val="007A2C79"/>
    <w:rsid w:val="007A3A0C"/>
    <w:rsid w:val="007A5184"/>
    <w:rsid w:val="007A52EB"/>
    <w:rsid w:val="007A5B10"/>
    <w:rsid w:val="007A78D6"/>
    <w:rsid w:val="007B11A1"/>
    <w:rsid w:val="007B33CA"/>
    <w:rsid w:val="007B3A27"/>
    <w:rsid w:val="007B539D"/>
    <w:rsid w:val="007B5597"/>
    <w:rsid w:val="007B6256"/>
    <w:rsid w:val="007C1CBC"/>
    <w:rsid w:val="007C207B"/>
    <w:rsid w:val="007C2E8B"/>
    <w:rsid w:val="007C46B9"/>
    <w:rsid w:val="007C79F7"/>
    <w:rsid w:val="007D064C"/>
    <w:rsid w:val="007D105F"/>
    <w:rsid w:val="007D1776"/>
    <w:rsid w:val="007D2D72"/>
    <w:rsid w:val="007D3571"/>
    <w:rsid w:val="007D449E"/>
    <w:rsid w:val="007D4A5C"/>
    <w:rsid w:val="007D4B17"/>
    <w:rsid w:val="007D5FF1"/>
    <w:rsid w:val="007E278F"/>
    <w:rsid w:val="007E458B"/>
    <w:rsid w:val="007E5C51"/>
    <w:rsid w:val="007E6986"/>
    <w:rsid w:val="007E6E2B"/>
    <w:rsid w:val="007F40E6"/>
    <w:rsid w:val="007F514D"/>
    <w:rsid w:val="007F7B9F"/>
    <w:rsid w:val="0080208F"/>
    <w:rsid w:val="00811739"/>
    <w:rsid w:val="00817E2E"/>
    <w:rsid w:val="008201EF"/>
    <w:rsid w:val="00821299"/>
    <w:rsid w:val="00822293"/>
    <w:rsid w:val="008225E6"/>
    <w:rsid w:val="00822EFC"/>
    <w:rsid w:val="00823C6A"/>
    <w:rsid w:val="008246C9"/>
    <w:rsid w:val="00825B4A"/>
    <w:rsid w:val="00826E0A"/>
    <w:rsid w:val="00827328"/>
    <w:rsid w:val="00830FAB"/>
    <w:rsid w:val="00831C88"/>
    <w:rsid w:val="0083253B"/>
    <w:rsid w:val="0083332A"/>
    <w:rsid w:val="00836E9D"/>
    <w:rsid w:val="008408A6"/>
    <w:rsid w:val="00840945"/>
    <w:rsid w:val="00841220"/>
    <w:rsid w:val="00844624"/>
    <w:rsid w:val="00845033"/>
    <w:rsid w:val="00845E73"/>
    <w:rsid w:val="0084655E"/>
    <w:rsid w:val="00846B7F"/>
    <w:rsid w:val="00850103"/>
    <w:rsid w:val="0085055D"/>
    <w:rsid w:val="00850C3D"/>
    <w:rsid w:val="00852301"/>
    <w:rsid w:val="0085367D"/>
    <w:rsid w:val="008555AA"/>
    <w:rsid w:val="0085563D"/>
    <w:rsid w:val="008556C6"/>
    <w:rsid w:val="00860694"/>
    <w:rsid w:val="00861074"/>
    <w:rsid w:val="00861097"/>
    <w:rsid w:val="00861283"/>
    <w:rsid w:val="0086193B"/>
    <w:rsid w:val="00861BC8"/>
    <w:rsid w:val="008649AA"/>
    <w:rsid w:val="0086544E"/>
    <w:rsid w:val="00865D1B"/>
    <w:rsid w:val="008670EE"/>
    <w:rsid w:val="0086739A"/>
    <w:rsid w:val="00867ADD"/>
    <w:rsid w:val="00870185"/>
    <w:rsid w:val="008725F4"/>
    <w:rsid w:val="00872B79"/>
    <w:rsid w:val="00873504"/>
    <w:rsid w:val="00874C4C"/>
    <w:rsid w:val="00875027"/>
    <w:rsid w:val="00877DC9"/>
    <w:rsid w:val="00881875"/>
    <w:rsid w:val="008839C5"/>
    <w:rsid w:val="008844B9"/>
    <w:rsid w:val="008845A0"/>
    <w:rsid w:val="008862CE"/>
    <w:rsid w:val="0088710E"/>
    <w:rsid w:val="00887853"/>
    <w:rsid w:val="00890242"/>
    <w:rsid w:val="0089117D"/>
    <w:rsid w:val="008918D2"/>
    <w:rsid w:val="00891D9A"/>
    <w:rsid w:val="008934C1"/>
    <w:rsid w:val="00893675"/>
    <w:rsid w:val="00895C23"/>
    <w:rsid w:val="008960C6"/>
    <w:rsid w:val="008966E4"/>
    <w:rsid w:val="00897E71"/>
    <w:rsid w:val="008A0C97"/>
    <w:rsid w:val="008A1A2A"/>
    <w:rsid w:val="008A2425"/>
    <w:rsid w:val="008A3ED5"/>
    <w:rsid w:val="008A3FF7"/>
    <w:rsid w:val="008A4C00"/>
    <w:rsid w:val="008A52B2"/>
    <w:rsid w:val="008A72E2"/>
    <w:rsid w:val="008B039B"/>
    <w:rsid w:val="008B072B"/>
    <w:rsid w:val="008B07F2"/>
    <w:rsid w:val="008B0B4E"/>
    <w:rsid w:val="008B16F6"/>
    <w:rsid w:val="008B6B06"/>
    <w:rsid w:val="008B7160"/>
    <w:rsid w:val="008B75CA"/>
    <w:rsid w:val="008C0E4D"/>
    <w:rsid w:val="008C18F8"/>
    <w:rsid w:val="008C2A1A"/>
    <w:rsid w:val="008C2B26"/>
    <w:rsid w:val="008C3B98"/>
    <w:rsid w:val="008C47A7"/>
    <w:rsid w:val="008C50BD"/>
    <w:rsid w:val="008C5314"/>
    <w:rsid w:val="008C61C6"/>
    <w:rsid w:val="008C7005"/>
    <w:rsid w:val="008C7FC0"/>
    <w:rsid w:val="008D2E45"/>
    <w:rsid w:val="008D45FF"/>
    <w:rsid w:val="008D46F6"/>
    <w:rsid w:val="008D5634"/>
    <w:rsid w:val="008D64FF"/>
    <w:rsid w:val="008D7770"/>
    <w:rsid w:val="008E111B"/>
    <w:rsid w:val="008E1AA8"/>
    <w:rsid w:val="008E32F2"/>
    <w:rsid w:val="008E4369"/>
    <w:rsid w:val="008E4D14"/>
    <w:rsid w:val="008E4E22"/>
    <w:rsid w:val="008E59E5"/>
    <w:rsid w:val="008E5D45"/>
    <w:rsid w:val="008F1391"/>
    <w:rsid w:val="008F1965"/>
    <w:rsid w:val="008F1D51"/>
    <w:rsid w:val="008F1DC7"/>
    <w:rsid w:val="008F3B94"/>
    <w:rsid w:val="008F3D90"/>
    <w:rsid w:val="008F68AF"/>
    <w:rsid w:val="008F7182"/>
    <w:rsid w:val="0090064D"/>
    <w:rsid w:val="0090130E"/>
    <w:rsid w:val="00901704"/>
    <w:rsid w:val="00901EAA"/>
    <w:rsid w:val="00902522"/>
    <w:rsid w:val="00910042"/>
    <w:rsid w:val="009115AE"/>
    <w:rsid w:val="00912545"/>
    <w:rsid w:val="00914F7F"/>
    <w:rsid w:val="00915244"/>
    <w:rsid w:val="00915F41"/>
    <w:rsid w:val="00916CE0"/>
    <w:rsid w:val="00917FD3"/>
    <w:rsid w:val="0092069F"/>
    <w:rsid w:val="00920BD0"/>
    <w:rsid w:val="00921256"/>
    <w:rsid w:val="009223F3"/>
    <w:rsid w:val="009224F6"/>
    <w:rsid w:val="00923CF2"/>
    <w:rsid w:val="00924602"/>
    <w:rsid w:val="00925DBE"/>
    <w:rsid w:val="00926A74"/>
    <w:rsid w:val="009272C9"/>
    <w:rsid w:val="00927541"/>
    <w:rsid w:val="00927646"/>
    <w:rsid w:val="00930517"/>
    <w:rsid w:val="00932379"/>
    <w:rsid w:val="00933CC2"/>
    <w:rsid w:val="009341C4"/>
    <w:rsid w:val="00934743"/>
    <w:rsid w:val="00934E41"/>
    <w:rsid w:val="00935BFC"/>
    <w:rsid w:val="0093603D"/>
    <w:rsid w:val="00937CA2"/>
    <w:rsid w:val="00940AD2"/>
    <w:rsid w:val="00941344"/>
    <w:rsid w:val="00942D45"/>
    <w:rsid w:val="00942E9B"/>
    <w:rsid w:val="00946DE1"/>
    <w:rsid w:val="009472B7"/>
    <w:rsid w:val="009503C5"/>
    <w:rsid w:val="00950F17"/>
    <w:rsid w:val="00952816"/>
    <w:rsid w:val="009529B0"/>
    <w:rsid w:val="00952C1C"/>
    <w:rsid w:val="0095483D"/>
    <w:rsid w:val="009556F1"/>
    <w:rsid w:val="00955B52"/>
    <w:rsid w:val="009567E7"/>
    <w:rsid w:val="00957787"/>
    <w:rsid w:val="009606A5"/>
    <w:rsid w:val="00960F28"/>
    <w:rsid w:val="00962756"/>
    <w:rsid w:val="0096373C"/>
    <w:rsid w:val="00963BF0"/>
    <w:rsid w:val="00963D7F"/>
    <w:rsid w:val="0096479D"/>
    <w:rsid w:val="00964F0A"/>
    <w:rsid w:val="0096519D"/>
    <w:rsid w:val="00966BE1"/>
    <w:rsid w:val="009677E1"/>
    <w:rsid w:val="00970196"/>
    <w:rsid w:val="00972F47"/>
    <w:rsid w:val="00973DD3"/>
    <w:rsid w:val="009749C3"/>
    <w:rsid w:val="00974C7B"/>
    <w:rsid w:val="00975102"/>
    <w:rsid w:val="00975793"/>
    <w:rsid w:val="009817FF"/>
    <w:rsid w:val="00983B80"/>
    <w:rsid w:val="00983CC7"/>
    <w:rsid w:val="00984281"/>
    <w:rsid w:val="00984BFB"/>
    <w:rsid w:val="009852CB"/>
    <w:rsid w:val="009852DB"/>
    <w:rsid w:val="00985470"/>
    <w:rsid w:val="00985921"/>
    <w:rsid w:val="00991701"/>
    <w:rsid w:val="00992094"/>
    <w:rsid w:val="00993B7D"/>
    <w:rsid w:val="009940ED"/>
    <w:rsid w:val="00997985"/>
    <w:rsid w:val="009A0351"/>
    <w:rsid w:val="009A18E1"/>
    <w:rsid w:val="009A1AB1"/>
    <w:rsid w:val="009A1C7E"/>
    <w:rsid w:val="009A3FA3"/>
    <w:rsid w:val="009A4F61"/>
    <w:rsid w:val="009A6192"/>
    <w:rsid w:val="009A619C"/>
    <w:rsid w:val="009B0C11"/>
    <w:rsid w:val="009B1C3D"/>
    <w:rsid w:val="009B1FDD"/>
    <w:rsid w:val="009B2BD2"/>
    <w:rsid w:val="009B438E"/>
    <w:rsid w:val="009B4863"/>
    <w:rsid w:val="009B4B06"/>
    <w:rsid w:val="009B5810"/>
    <w:rsid w:val="009B59E1"/>
    <w:rsid w:val="009B5E22"/>
    <w:rsid w:val="009B6330"/>
    <w:rsid w:val="009C0319"/>
    <w:rsid w:val="009C0527"/>
    <w:rsid w:val="009C05A7"/>
    <w:rsid w:val="009C5E1D"/>
    <w:rsid w:val="009C6CC3"/>
    <w:rsid w:val="009C6DCB"/>
    <w:rsid w:val="009D2236"/>
    <w:rsid w:val="009D2C17"/>
    <w:rsid w:val="009D3DAD"/>
    <w:rsid w:val="009D4EDA"/>
    <w:rsid w:val="009D65AF"/>
    <w:rsid w:val="009D67EF"/>
    <w:rsid w:val="009D75FB"/>
    <w:rsid w:val="009D7C9D"/>
    <w:rsid w:val="009E0BFE"/>
    <w:rsid w:val="009E2647"/>
    <w:rsid w:val="009E3D5B"/>
    <w:rsid w:val="009E4B2E"/>
    <w:rsid w:val="009E5224"/>
    <w:rsid w:val="009E5874"/>
    <w:rsid w:val="009E79ED"/>
    <w:rsid w:val="009F0169"/>
    <w:rsid w:val="009F1412"/>
    <w:rsid w:val="009F1466"/>
    <w:rsid w:val="009F1AB2"/>
    <w:rsid w:val="009F2C2A"/>
    <w:rsid w:val="009F2E5D"/>
    <w:rsid w:val="009F3F14"/>
    <w:rsid w:val="009F66AA"/>
    <w:rsid w:val="00A01CAD"/>
    <w:rsid w:val="00A024F0"/>
    <w:rsid w:val="00A03B65"/>
    <w:rsid w:val="00A04191"/>
    <w:rsid w:val="00A04D21"/>
    <w:rsid w:val="00A067B4"/>
    <w:rsid w:val="00A06847"/>
    <w:rsid w:val="00A06D9C"/>
    <w:rsid w:val="00A119B3"/>
    <w:rsid w:val="00A11C25"/>
    <w:rsid w:val="00A1246F"/>
    <w:rsid w:val="00A12CF2"/>
    <w:rsid w:val="00A1315F"/>
    <w:rsid w:val="00A133BB"/>
    <w:rsid w:val="00A136BE"/>
    <w:rsid w:val="00A140AE"/>
    <w:rsid w:val="00A14351"/>
    <w:rsid w:val="00A14730"/>
    <w:rsid w:val="00A15F40"/>
    <w:rsid w:val="00A17384"/>
    <w:rsid w:val="00A20824"/>
    <w:rsid w:val="00A21376"/>
    <w:rsid w:val="00A22795"/>
    <w:rsid w:val="00A24F1F"/>
    <w:rsid w:val="00A26D12"/>
    <w:rsid w:val="00A26F5A"/>
    <w:rsid w:val="00A272F0"/>
    <w:rsid w:val="00A30479"/>
    <w:rsid w:val="00A317A9"/>
    <w:rsid w:val="00A36564"/>
    <w:rsid w:val="00A36DA7"/>
    <w:rsid w:val="00A374C1"/>
    <w:rsid w:val="00A40769"/>
    <w:rsid w:val="00A424C0"/>
    <w:rsid w:val="00A45557"/>
    <w:rsid w:val="00A4579F"/>
    <w:rsid w:val="00A45EDE"/>
    <w:rsid w:val="00A50A18"/>
    <w:rsid w:val="00A50C9A"/>
    <w:rsid w:val="00A50EA4"/>
    <w:rsid w:val="00A51346"/>
    <w:rsid w:val="00A52829"/>
    <w:rsid w:val="00A56EC7"/>
    <w:rsid w:val="00A57691"/>
    <w:rsid w:val="00A6150F"/>
    <w:rsid w:val="00A633D0"/>
    <w:rsid w:val="00A6485F"/>
    <w:rsid w:val="00A66938"/>
    <w:rsid w:val="00A704CC"/>
    <w:rsid w:val="00A705B6"/>
    <w:rsid w:val="00A718D6"/>
    <w:rsid w:val="00A72877"/>
    <w:rsid w:val="00A7310D"/>
    <w:rsid w:val="00A76710"/>
    <w:rsid w:val="00A7694F"/>
    <w:rsid w:val="00A80632"/>
    <w:rsid w:val="00A80B30"/>
    <w:rsid w:val="00A80B61"/>
    <w:rsid w:val="00A81998"/>
    <w:rsid w:val="00A82344"/>
    <w:rsid w:val="00A858C4"/>
    <w:rsid w:val="00A86B22"/>
    <w:rsid w:val="00A87740"/>
    <w:rsid w:val="00A87FB8"/>
    <w:rsid w:val="00A917FA"/>
    <w:rsid w:val="00A924B8"/>
    <w:rsid w:val="00A9258E"/>
    <w:rsid w:val="00A9296B"/>
    <w:rsid w:val="00A92B58"/>
    <w:rsid w:val="00A92FE5"/>
    <w:rsid w:val="00A95D64"/>
    <w:rsid w:val="00AA0031"/>
    <w:rsid w:val="00AA07F7"/>
    <w:rsid w:val="00AA0D86"/>
    <w:rsid w:val="00AA1937"/>
    <w:rsid w:val="00AA2049"/>
    <w:rsid w:val="00AA27B3"/>
    <w:rsid w:val="00AA2C7B"/>
    <w:rsid w:val="00AA390B"/>
    <w:rsid w:val="00AA3CEF"/>
    <w:rsid w:val="00AA3D74"/>
    <w:rsid w:val="00AA4232"/>
    <w:rsid w:val="00AA4BA2"/>
    <w:rsid w:val="00AA60BD"/>
    <w:rsid w:val="00AA6353"/>
    <w:rsid w:val="00AA7713"/>
    <w:rsid w:val="00AA777D"/>
    <w:rsid w:val="00AB12BC"/>
    <w:rsid w:val="00AB1A40"/>
    <w:rsid w:val="00AB3C20"/>
    <w:rsid w:val="00AB5254"/>
    <w:rsid w:val="00AB52E0"/>
    <w:rsid w:val="00AB5504"/>
    <w:rsid w:val="00AB62C0"/>
    <w:rsid w:val="00AB7525"/>
    <w:rsid w:val="00AB7534"/>
    <w:rsid w:val="00AC0012"/>
    <w:rsid w:val="00AC15CD"/>
    <w:rsid w:val="00AC1653"/>
    <w:rsid w:val="00AC2342"/>
    <w:rsid w:val="00AC2508"/>
    <w:rsid w:val="00AC32B7"/>
    <w:rsid w:val="00AC508D"/>
    <w:rsid w:val="00AC5341"/>
    <w:rsid w:val="00AC5F33"/>
    <w:rsid w:val="00AC731C"/>
    <w:rsid w:val="00AC7ECE"/>
    <w:rsid w:val="00AD0810"/>
    <w:rsid w:val="00AD198E"/>
    <w:rsid w:val="00AD2971"/>
    <w:rsid w:val="00AD355B"/>
    <w:rsid w:val="00AD3B83"/>
    <w:rsid w:val="00AD42DF"/>
    <w:rsid w:val="00AD5510"/>
    <w:rsid w:val="00AD5C2C"/>
    <w:rsid w:val="00AD6AA4"/>
    <w:rsid w:val="00AD743B"/>
    <w:rsid w:val="00AE00EC"/>
    <w:rsid w:val="00AE05D9"/>
    <w:rsid w:val="00AE0FA3"/>
    <w:rsid w:val="00AE1422"/>
    <w:rsid w:val="00AE438C"/>
    <w:rsid w:val="00AE45CB"/>
    <w:rsid w:val="00AE48EA"/>
    <w:rsid w:val="00AE4B84"/>
    <w:rsid w:val="00AE5726"/>
    <w:rsid w:val="00AE701A"/>
    <w:rsid w:val="00AF0C85"/>
    <w:rsid w:val="00AF0CA4"/>
    <w:rsid w:val="00AF2964"/>
    <w:rsid w:val="00AF3072"/>
    <w:rsid w:val="00AF3724"/>
    <w:rsid w:val="00AF3755"/>
    <w:rsid w:val="00AF5D60"/>
    <w:rsid w:val="00AF66D3"/>
    <w:rsid w:val="00AF68C2"/>
    <w:rsid w:val="00AF6DC1"/>
    <w:rsid w:val="00B009CD"/>
    <w:rsid w:val="00B00C64"/>
    <w:rsid w:val="00B00DB3"/>
    <w:rsid w:val="00B03A12"/>
    <w:rsid w:val="00B07AD1"/>
    <w:rsid w:val="00B11576"/>
    <w:rsid w:val="00B11656"/>
    <w:rsid w:val="00B11C2D"/>
    <w:rsid w:val="00B13A10"/>
    <w:rsid w:val="00B146BB"/>
    <w:rsid w:val="00B14E24"/>
    <w:rsid w:val="00B15103"/>
    <w:rsid w:val="00B15438"/>
    <w:rsid w:val="00B15D3D"/>
    <w:rsid w:val="00B177C1"/>
    <w:rsid w:val="00B1782E"/>
    <w:rsid w:val="00B20070"/>
    <w:rsid w:val="00B20476"/>
    <w:rsid w:val="00B22271"/>
    <w:rsid w:val="00B226CA"/>
    <w:rsid w:val="00B23DA5"/>
    <w:rsid w:val="00B240AB"/>
    <w:rsid w:val="00B2675D"/>
    <w:rsid w:val="00B27632"/>
    <w:rsid w:val="00B31721"/>
    <w:rsid w:val="00B320FF"/>
    <w:rsid w:val="00B32519"/>
    <w:rsid w:val="00B336F9"/>
    <w:rsid w:val="00B34339"/>
    <w:rsid w:val="00B34CB5"/>
    <w:rsid w:val="00B35D11"/>
    <w:rsid w:val="00B365D5"/>
    <w:rsid w:val="00B37865"/>
    <w:rsid w:val="00B40029"/>
    <w:rsid w:val="00B425B0"/>
    <w:rsid w:val="00B42998"/>
    <w:rsid w:val="00B43C3E"/>
    <w:rsid w:val="00B43C91"/>
    <w:rsid w:val="00B447EA"/>
    <w:rsid w:val="00B4554B"/>
    <w:rsid w:val="00B475FE"/>
    <w:rsid w:val="00B50201"/>
    <w:rsid w:val="00B5090A"/>
    <w:rsid w:val="00B512BC"/>
    <w:rsid w:val="00B5181F"/>
    <w:rsid w:val="00B51B0C"/>
    <w:rsid w:val="00B51D41"/>
    <w:rsid w:val="00B52386"/>
    <w:rsid w:val="00B5334B"/>
    <w:rsid w:val="00B533A1"/>
    <w:rsid w:val="00B55492"/>
    <w:rsid w:val="00B57C92"/>
    <w:rsid w:val="00B57ED6"/>
    <w:rsid w:val="00B60DFE"/>
    <w:rsid w:val="00B613C0"/>
    <w:rsid w:val="00B61D4D"/>
    <w:rsid w:val="00B61EDF"/>
    <w:rsid w:val="00B623BA"/>
    <w:rsid w:val="00B62C45"/>
    <w:rsid w:val="00B62D15"/>
    <w:rsid w:val="00B6359B"/>
    <w:rsid w:val="00B6423E"/>
    <w:rsid w:val="00B643F5"/>
    <w:rsid w:val="00B64AC0"/>
    <w:rsid w:val="00B65090"/>
    <w:rsid w:val="00B6581F"/>
    <w:rsid w:val="00B65837"/>
    <w:rsid w:val="00B66784"/>
    <w:rsid w:val="00B66A2D"/>
    <w:rsid w:val="00B704AB"/>
    <w:rsid w:val="00B704C2"/>
    <w:rsid w:val="00B73FC0"/>
    <w:rsid w:val="00B7442E"/>
    <w:rsid w:val="00B752AD"/>
    <w:rsid w:val="00B75319"/>
    <w:rsid w:val="00B76AA7"/>
    <w:rsid w:val="00B777A8"/>
    <w:rsid w:val="00B80435"/>
    <w:rsid w:val="00B80594"/>
    <w:rsid w:val="00B810C2"/>
    <w:rsid w:val="00B82EC1"/>
    <w:rsid w:val="00B83588"/>
    <w:rsid w:val="00B85599"/>
    <w:rsid w:val="00B8592E"/>
    <w:rsid w:val="00B85AA4"/>
    <w:rsid w:val="00B86402"/>
    <w:rsid w:val="00B90474"/>
    <w:rsid w:val="00B9100A"/>
    <w:rsid w:val="00B91E8C"/>
    <w:rsid w:val="00B934CF"/>
    <w:rsid w:val="00B93842"/>
    <w:rsid w:val="00B9638B"/>
    <w:rsid w:val="00BA1F92"/>
    <w:rsid w:val="00BA27D5"/>
    <w:rsid w:val="00BA4CE6"/>
    <w:rsid w:val="00BA6BA0"/>
    <w:rsid w:val="00BA6DA1"/>
    <w:rsid w:val="00BA6F0E"/>
    <w:rsid w:val="00BA74EE"/>
    <w:rsid w:val="00BA7785"/>
    <w:rsid w:val="00BB148C"/>
    <w:rsid w:val="00BB2226"/>
    <w:rsid w:val="00BB385C"/>
    <w:rsid w:val="00BB4590"/>
    <w:rsid w:val="00BB4D86"/>
    <w:rsid w:val="00BB546C"/>
    <w:rsid w:val="00BB6204"/>
    <w:rsid w:val="00BB66D0"/>
    <w:rsid w:val="00BB7CBA"/>
    <w:rsid w:val="00BC1C24"/>
    <w:rsid w:val="00BC1F8C"/>
    <w:rsid w:val="00BC2A19"/>
    <w:rsid w:val="00BC2A5A"/>
    <w:rsid w:val="00BC43BA"/>
    <w:rsid w:val="00BC448D"/>
    <w:rsid w:val="00BC4CA9"/>
    <w:rsid w:val="00BC5B27"/>
    <w:rsid w:val="00BC5DB6"/>
    <w:rsid w:val="00BC6CBA"/>
    <w:rsid w:val="00BD2303"/>
    <w:rsid w:val="00BD28AE"/>
    <w:rsid w:val="00BD5548"/>
    <w:rsid w:val="00BD5A9A"/>
    <w:rsid w:val="00BD5DC3"/>
    <w:rsid w:val="00BD666D"/>
    <w:rsid w:val="00BD6732"/>
    <w:rsid w:val="00BD688C"/>
    <w:rsid w:val="00BD7514"/>
    <w:rsid w:val="00BE0F68"/>
    <w:rsid w:val="00BE1698"/>
    <w:rsid w:val="00BE2075"/>
    <w:rsid w:val="00BE3093"/>
    <w:rsid w:val="00BE4760"/>
    <w:rsid w:val="00BE6B88"/>
    <w:rsid w:val="00BF09B0"/>
    <w:rsid w:val="00BF1558"/>
    <w:rsid w:val="00BF1749"/>
    <w:rsid w:val="00BF2673"/>
    <w:rsid w:val="00BF4C25"/>
    <w:rsid w:val="00BF53F6"/>
    <w:rsid w:val="00BF72B0"/>
    <w:rsid w:val="00BF7533"/>
    <w:rsid w:val="00C00803"/>
    <w:rsid w:val="00C0470A"/>
    <w:rsid w:val="00C04720"/>
    <w:rsid w:val="00C056E2"/>
    <w:rsid w:val="00C06A0C"/>
    <w:rsid w:val="00C102F5"/>
    <w:rsid w:val="00C109D3"/>
    <w:rsid w:val="00C12030"/>
    <w:rsid w:val="00C12078"/>
    <w:rsid w:val="00C120D2"/>
    <w:rsid w:val="00C1250A"/>
    <w:rsid w:val="00C12869"/>
    <w:rsid w:val="00C1319E"/>
    <w:rsid w:val="00C14549"/>
    <w:rsid w:val="00C155BD"/>
    <w:rsid w:val="00C16AA5"/>
    <w:rsid w:val="00C16ABC"/>
    <w:rsid w:val="00C175DF"/>
    <w:rsid w:val="00C17C0D"/>
    <w:rsid w:val="00C17F96"/>
    <w:rsid w:val="00C20E01"/>
    <w:rsid w:val="00C2252B"/>
    <w:rsid w:val="00C22E61"/>
    <w:rsid w:val="00C237CE"/>
    <w:rsid w:val="00C23C1E"/>
    <w:rsid w:val="00C24033"/>
    <w:rsid w:val="00C251F8"/>
    <w:rsid w:val="00C25F5E"/>
    <w:rsid w:val="00C27155"/>
    <w:rsid w:val="00C31ADE"/>
    <w:rsid w:val="00C31CA6"/>
    <w:rsid w:val="00C33865"/>
    <w:rsid w:val="00C34724"/>
    <w:rsid w:val="00C35807"/>
    <w:rsid w:val="00C400C9"/>
    <w:rsid w:val="00C416C9"/>
    <w:rsid w:val="00C43113"/>
    <w:rsid w:val="00C453CE"/>
    <w:rsid w:val="00C4649B"/>
    <w:rsid w:val="00C464AF"/>
    <w:rsid w:val="00C4727B"/>
    <w:rsid w:val="00C47347"/>
    <w:rsid w:val="00C47B5C"/>
    <w:rsid w:val="00C50ED7"/>
    <w:rsid w:val="00C518D4"/>
    <w:rsid w:val="00C52AFB"/>
    <w:rsid w:val="00C53FFA"/>
    <w:rsid w:val="00C54092"/>
    <w:rsid w:val="00C579B3"/>
    <w:rsid w:val="00C57A59"/>
    <w:rsid w:val="00C62A6B"/>
    <w:rsid w:val="00C62F9B"/>
    <w:rsid w:val="00C63ED0"/>
    <w:rsid w:val="00C64303"/>
    <w:rsid w:val="00C64587"/>
    <w:rsid w:val="00C65A1C"/>
    <w:rsid w:val="00C66722"/>
    <w:rsid w:val="00C66DDB"/>
    <w:rsid w:val="00C67B21"/>
    <w:rsid w:val="00C67E3D"/>
    <w:rsid w:val="00C7099F"/>
    <w:rsid w:val="00C71C16"/>
    <w:rsid w:val="00C72F28"/>
    <w:rsid w:val="00C756C4"/>
    <w:rsid w:val="00C75956"/>
    <w:rsid w:val="00C764EF"/>
    <w:rsid w:val="00C76546"/>
    <w:rsid w:val="00C802B6"/>
    <w:rsid w:val="00C80571"/>
    <w:rsid w:val="00C80AE4"/>
    <w:rsid w:val="00C81D2B"/>
    <w:rsid w:val="00C82753"/>
    <w:rsid w:val="00C83DF1"/>
    <w:rsid w:val="00C8429D"/>
    <w:rsid w:val="00C8597E"/>
    <w:rsid w:val="00C86085"/>
    <w:rsid w:val="00C87E1C"/>
    <w:rsid w:val="00C90101"/>
    <w:rsid w:val="00C91EAC"/>
    <w:rsid w:val="00C91FDE"/>
    <w:rsid w:val="00C9200F"/>
    <w:rsid w:val="00C921D3"/>
    <w:rsid w:val="00C923F1"/>
    <w:rsid w:val="00C9302B"/>
    <w:rsid w:val="00C941E0"/>
    <w:rsid w:val="00C9459E"/>
    <w:rsid w:val="00C95240"/>
    <w:rsid w:val="00C955AA"/>
    <w:rsid w:val="00CA3180"/>
    <w:rsid w:val="00CA36D6"/>
    <w:rsid w:val="00CA377C"/>
    <w:rsid w:val="00CA3C1E"/>
    <w:rsid w:val="00CA4348"/>
    <w:rsid w:val="00CA49F0"/>
    <w:rsid w:val="00CA4FF0"/>
    <w:rsid w:val="00CA554B"/>
    <w:rsid w:val="00CA61E9"/>
    <w:rsid w:val="00CA7965"/>
    <w:rsid w:val="00CB05A7"/>
    <w:rsid w:val="00CB1AE5"/>
    <w:rsid w:val="00CB2AAE"/>
    <w:rsid w:val="00CB33D5"/>
    <w:rsid w:val="00CB5621"/>
    <w:rsid w:val="00CB73B7"/>
    <w:rsid w:val="00CC080E"/>
    <w:rsid w:val="00CC20A2"/>
    <w:rsid w:val="00CC281E"/>
    <w:rsid w:val="00CC2A3C"/>
    <w:rsid w:val="00CC4CF3"/>
    <w:rsid w:val="00CC560C"/>
    <w:rsid w:val="00CC5889"/>
    <w:rsid w:val="00CD1496"/>
    <w:rsid w:val="00CD18AF"/>
    <w:rsid w:val="00CD1A05"/>
    <w:rsid w:val="00CD2C89"/>
    <w:rsid w:val="00CD3F48"/>
    <w:rsid w:val="00CD4F6A"/>
    <w:rsid w:val="00CD57CE"/>
    <w:rsid w:val="00CD6B7B"/>
    <w:rsid w:val="00CD72D6"/>
    <w:rsid w:val="00CD7331"/>
    <w:rsid w:val="00CD792B"/>
    <w:rsid w:val="00CE0CF1"/>
    <w:rsid w:val="00CE38A6"/>
    <w:rsid w:val="00CE59A3"/>
    <w:rsid w:val="00CF076D"/>
    <w:rsid w:val="00CF1ADE"/>
    <w:rsid w:val="00CF548E"/>
    <w:rsid w:val="00CF5AC9"/>
    <w:rsid w:val="00CF5C53"/>
    <w:rsid w:val="00CF61A9"/>
    <w:rsid w:val="00CF6CC4"/>
    <w:rsid w:val="00CF6E4C"/>
    <w:rsid w:val="00D00413"/>
    <w:rsid w:val="00D005CC"/>
    <w:rsid w:val="00D00B2D"/>
    <w:rsid w:val="00D00C58"/>
    <w:rsid w:val="00D00E7F"/>
    <w:rsid w:val="00D010E5"/>
    <w:rsid w:val="00D02E04"/>
    <w:rsid w:val="00D03516"/>
    <w:rsid w:val="00D03B2D"/>
    <w:rsid w:val="00D04362"/>
    <w:rsid w:val="00D044C1"/>
    <w:rsid w:val="00D055FF"/>
    <w:rsid w:val="00D059FC"/>
    <w:rsid w:val="00D0796B"/>
    <w:rsid w:val="00D07B70"/>
    <w:rsid w:val="00D10010"/>
    <w:rsid w:val="00D1163E"/>
    <w:rsid w:val="00D12210"/>
    <w:rsid w:val="00D123C5"/>
    <w:rsid w:val="00D130D0"/>
    <w:rsid w:val="00D16B75"/>
    <w:rsid w:val="00D2043F"/>
    <w:rsid w:val="00D209D7"/>
    <w:rsid w:val="00D2208F"/>
    <w:rsid w:val="00D2353F"/>
    <w:rsid w:val="00D248B5"/>
    <w:rsid w:val="00D24C26"/>
    <w:rsid w:val="00D27521"/>
    <w:rsid w:val="00D3050F"/>
    <w:rsid w:val="00D31168"/>
    <w:rsid w:val="00D3609E"/>
    <w:rsid w:val="00D418F3"/>
    <w:rsid w:val="00D41E70"/>
    <w:rsid w:val="00D43D7F"/>
    <w:rsid w:val="00D43E74"/>
    <w:rsid w:val="00D445E8"/>
    <w:rsid w:val="00D446D7"/>
    <w:rsid w:val="00D44E13"/>
    <w:rsid w:val="00D45F3F"/>
    <w:rsid w:val="00D4667C"/>
    <w:rsid w:val="00D47302"/>
    <w:rsid w:val="00D47D05"/>
    <w:rsid w:val="00D510E1"/>
    <w:rsid w:val="00D511C4"/>
    <w:rsid w:val="00D52253"/>
    <w:rsid w:val="00D53ADB"/>
    <w:rsid w:val="00D543B9"/>
    <w:rsid w:val="00D54B41"/>
    <w:rsid w:val="00D55664"/>
    <w:rsid w:val="00D55DDB"/>
    <w:rsid w:val="00D6041C"/>
    <w:rsid w:val="00D608A3"/>
    <w:rsid w:val="00D60EC4"/>
    <w:rsid w:val="00D62968"/>
    <w:rsid w:val="00D629D3"/>
    <w:rsid w:val="00D62BBB"/>
    <w:rsid w:val="00D630B1"/>
    <w:rsid w:val="00D6433E"/>
    <w:rsid w:val="00D65212"/>
    <w:rsid w:val="00D658AC"/>
    <w:rsid w:val="00D664D6"/>
    <w:rsid w:val="00D70FC9"/>
    <w:rsid w:val="00D7119C"/>
    <w:rsid w:val="00D7284D"/>
    <w:rsid w:val="00D7363F"/>
    <w:rsid w:val="00D75D2E"/>
    <w:rsid w:val="00D7687B"/>
    <w:rsid w:val="00D76ADF"/>
    <w:rsid w:val="00D77B21"/>
    <w:rsid w:val="00D80332"/>
    <w:rsid w:val="00D82915"/>
    <w:rsid w:val="00D84237"/>
    <w:rsid w:val="00D85F33"/>
    <w:rsid w:val="00D86693"/>
    <w:rsid w:val="00D8719F"/>
    <w:rsid w:val="00D87316"/>
    <w:rsid w:val="00D9102C"/>
    <w:rsid w:val="00D91315"/>
    <w:rsid w:val="00D94BD9"/>
    <w:rsid w:val="00D95095"/>
    <w:rsid w:val="00D95BDE"/>
    <w:rsid w:val="00D95EA2"/>
    <w:rsid w:val="00D96AF3"/>
    <w:rsid w:val="00D96C08"/>
    <w:rsid w:val="00D97FA0"/>
    <w:rsid w:val="00DA0542"/>
    <w:rsid w:val="00DA2436"/>
    <w:rsid w:val="00DA36BF"/>
    <w:rsid w:val="00DA3C5F"/>
    <w:rsid w:val="00DA49F4"/>
    <w:rsid w:val="00DA53B0"/>
    <w:rsid w:val="00DA7D1D"/>
    <w:rsid w:val="00DB0B3C"/>
    <w:rsid w:val="00DB19B5"/>
    <w:rsid w:val="00DB19EA"/>
    <w:rsid w:val="00DB257D"/>
    <w:rsid w:val="00DB38BB"/>
    <w:rsid w:val="00DB3D65"/>
    <w:rsid w:val="00DB4195"/>
    <w:rsid w:val="00DB45D8"/>
    <w:rsid w:val="00DB553B"/>
    <w:rsid w:val="00DB6042"/>
    <w:rsid w:val="00DB625E"/>
    <w:rsid w:val="00DB646A"/>
    <w:rsid w:val="00DB653A"/>
    <w:rsid w:val="00DC0B8A"/>
    <w:rsid w:val="00DC0F5B"/>
    <w:rsid w:val="00DC410D"/>
    <w:rsid w:val="00DC4932"/>
    <w:rsid w:val="00DC4AC6"/>
    <w:rsid w:val="00DC538D"/>
    <w:rsid w:val="00DC6363"/>
    <w:rsid w:val="00DC6695"/>
    <w:rsid w:val="00DC74ED"/>
    <w:rsid w:val="00DC74F4"/>
    <w:rsid w:val="00DC796E"/>
    <w:rsid w:val="00DD00E9"/>
    <w:rsid w:val="00DD0D8F"/>
    <w:rsid w:val="00DD10D2"/>
    <w:rsid w:val="00DD1E49"/>
    <w:rsid w:val="00DD2064"/>
    <w:rsid w:val="00DD2444"/>
    <w:rsid w:val="00DD3330"/>
    <w:rsid w:val="00DD412C"/>
    <w:rsid w:val="00DD49BB"/>
    <w:rsid w:val="00DE0F10"/>
    <w:rsid w:val="00DE1B1C"/>
    <w:rsid w:val="00DE2567"/>
    <w:rsid w:val="00DE2BE5"/>
    <w:rsid w:val="00DE3398"/>
    <w:rsid w:val="00DE37FB"/>
    <w:rsid w:val="00DE4357"/>
    <w:rsid w:val="00DE51DD"/>
    <w:rsid w:val="00DE57A7"/>
    <w:rsid w:val="00DE58FD"/>
    <w:rsid w:val="00DE5C73"/>
    <w:rsid w:val="00DE694E"/>
    <w:rsid w:val="00DE6F68"/>
    <w:rsid w:val="00DE720D"/>
    <w:rsid w:val="00DF08AE"/>
    <w:rsid w:val="00DF0EE8"/>
    <w:rsid w:val="00DF1D36"/>
    <w:rsid w:val="00DF2199"/>
    <w:rsid w:val="00DF2260"/>
    <w:rsid w:val="00DF3586"/>
    <w:rsid w:val="00DF5BC8"/>
    <w:rsid w:val="00DF77F8"/>
    <w:rsid w:val="00E00490"/>
    <w:rsid w:val="00E015BA"/>
    <w:rsid w:val="00E0191B"/>
    <w:rsid w:val="00E01921"/>
    <w:rsid w:val="00E02983"/>
    <w:rsid w:val="00E048BE"/>
    <w:rsid w:val="00E04B51"/>
    <w:rsid w:val="00E05BD3"/>
    <w:rsid w:val="00E0679D"/>
    <w:rsid w:val="00E069A0"/>
    <w:rsid w:val="00E07A54"/>
    <w:rsid w:val="00E07ADD"/>
    <w:rsid w:val="00E1025D"/>
    <w:rsid w:val="00E13611"/>
    <w:rsid w:val="00E1557A"/>
    <w:rsid w:val="00E15E87"/>
    <w:rsid w:val="00E17356"/>
    <w:rsid w:val="00E17BC0"/>
    <w:rsid w:val="00E20837"/>
    <w:rsid w:val="00E2105C"/>
    <w:rsid w:val="00E219C9"/>
    <w:rsid w:val="00E220A0"/>
    <w:rsid w:val="00E223A4"/>
    <w:rsid w:val="00E22B45"/>
    <w:rsid w:val="00E22C12"/>
    <w:rsid w:val="00E2426C"/>
    <w:rsid w:val="00E24280"/>
    <w:rsid w:val="00E2446B"/>
    <w:rsid w:val="00E27F5A"/>
    <w:rsid w:val="00E32A85"/>
    <w:rsid w:val="00E33C35"/>
    <w:rsid w:val="00E36C3D"/>
    <w:rsid w:val="00E3703C"/>
    <w:rsid w:val="00E404DC"/>
    <w:rsid w:val="00E4118B"/>
    <w:rsid w:val="00E423F0"/>
    <w:rsid w:val="00E425DB"/>
    <w:rsid w:val="00E42605"/>
    <w:rsid w:val="00E43E76"/>
    <w:rsid w:val="00E449FF"/>
    <w:rsid w:val="00E4586B"/>
    <w:rsid w:val="00E467A4"/>
    <w:rsid w:val="00E50027"/>
    <w:rsid w:val="00E50431"/>
    <w:rsid w:val="00E50F19"/>
    <w:rsid w:val="00E51AB2"/>
    <w:rsid w:val="00E5650C"/>
    <w:rsid w:val="00E57323"/>
    <w:rsid w:val="00E600F2"/>
    <w:rsid w:val="00E60220"/>
    <w:rsid w:val="00E60D27"/>
    <w:rsid w:val="00E61013"/>
    <w:rsid w:val="00E61F95"/>
    <w:rsid w:val="00E62A4C"/>
    <w:rsid w:val="00E62C25"/>
    <w:rsid w:val="00E635D9"/>
    <w:rsid w:val="00E63882"/>
    <w:rsid w:val="00E63CA4"/>
    <w:rsid w:val="00E64111"/>
    <w:rsid w:val="00E6472C"/>
    <w:rsid w:val="00E67088"/>
    <w:rsid w:val="00E67F7C"/>
    <w:rsid w:val="00E712C3"/>
    <w:rsid w:val="00E71FA2"/>
    <w:rsid w:val="00E72073"/>
    <w:rsid w:val="00E72509"/>
    <w:rsid w:val="00E737F7"/>
    <w:rsid w:val="00E74741"/>
    <w:rsid w:val="00E74746"/>
    <w:rsid w:val="00E775C2"/>
    <w:rsid w:val="00E800FA"/>
    <w:rsid w:val="00E80560"/>
    <w:rsid w:val="00E81058"/>
    <w:rsid w:val="00E81A12"/>
    <w:rsid w:val="00E81E76"/>
    <w:rsid w:val="00E8353D"/>
    <w:rsid w:val="00E83E10"/>
    <w:rsid w:val="00E8590A"/>
    <w:rsid w:val="00E90014"/>
    <w:rsid w:val="00E90AF2"/>
    <w:rsid w:val="00E91726"/>
    <w:rsid w:val="00E92063"/>
    <w:rsid w:val="00E95A66"/>
    <w:rsid w:val="00E95B91"/>
    <w:rsid w:val="00E97236"/>
    <w:rsid w:val="00E97350"/>
    <w:rsid w:val="00E97788"/>
    <w:rsid w:val="00E97BAE"/>
    <w:rsid w:val="00EA00A3"/>
    <w:rsid w:val="00EA0963"/>
    <w:rsid w:val="00EA116B"/>
    <w:rsid w:val="00EA16E2"/>
    <w:rsid w:val="00EA30C7"/>
    <w:rsid w:val="00EA6A27"/>
    <w:rsid w:val="00EA7C0B"/>
    <w:rsid w:val="00EB0335"/>
    <w:rsid w:val="00EB0909"/>
    <w:rsid w:val="00EB1481"/>
    <w:rsid w:val="00EB1DBD"/>
    <w:rsid w:val="00EB26A0"/>
    <w:rsid w:val="00EB357D"/>
    <w:rsid w:val="00EB381D"/>
    <w:rsid w:val="00EB5B5A"/>
    <w:rsid w:val="00EB6B68"/>
    <w:rsid w:val="00EB73D5"/>
    <w:rsid w:val="00EC0099"/>
    <w:rsid w:val="00EC09BE"/>
    <w:rsid w:val="00EC12F5"/>
    <w:rsid w:val="00EC3612"/>
    <w:rsid w:val="00ED01B4"/>
    <w:rsid w:val="00ED0EB7"/>
    <w:rsid w:val="00ED0EE6"/>
    <w:rsid w:val="00ED181B"/>
    <w:rsid w:val="00ED2527"/>
    <w:rsid w:val="00ED3FD3"/>
    <w:rsid w:val="00ED5D42"/>
    <w:rsid w:val="00ED5EB1"/>
    <w:rsid w:val="00EE0854"/>
    <w:rsid w:val="00EE2E0F"/>
    <w:rsid w:val="00EE473C"/>
    <w:rsid w:val="00EE56E1"/>
    <w:rsid w:val="00EE6BBE"/>
    <w:rsid w:val="00EF03E2"/>
    <w:rsid w:val="00EF0BA1"/>
    <w:rsid w:val="00EF11D6"/>
    <w:rsid w:val="00EF3012"/>
    <w:rsid w:val="00EF3877"/>
    <w:rsid w:val="00EF497A"/>
    <w:rsid w:val="00EF49D6"/>
    <w:rsid w:val="00EF5F20"/>
    <w:rsid w:val="00EF715F"/>
    <w:rsid w:val="00EF74FC"/>
    <w:rsid w:val="00EF7939"/>
    <w:rsid w:val="00F00955"/>
    <w:rsid w:val="00F017B9"/>
    <w:rsid w:val="00F01E99"/>
    <w:rsid w:val="00F03F99"/>
    <w:rsid w:val="00F04D8F"/>
    <w:rsid w:val="00F05574"/>
    <w:rsid w:val="00F06BAF"/>
    <w:rsid w:val="00F10109"/>
    <w:rsid w:val="00F10BB7"/>
    <w:rsid w:val="00F14E46"/>
    <w:rsid w:val="00F15730"/>
    <w:rsid w:val="00F16057"/>
    <w:rsid w:val="00F16A1F"/>
    <w:rsid w:val="00F17253"/>
    <w:rsid w:val="00F21440"/>
    <w:rsid w:val="00F22222"/>
    <w:rsid w:val="00F23F5A"/>
    <w:rsid w:val="00F24AA0"/>
    <w:rsid w:val="00F24FAA"/>
    <w:rsid w:val="00F25295"/>
    <w:rsid w:val="00F27323"/>
    <w:rsid w:val="00F27367"/>
    <w:rsid w:val="00F3078F"/>
    <w:rsid w:val="00F31678"/>
    <w:rsid w:val="00F31938"/>
    <w:rsid w:val="00F327E6"/>
    <w:rsid w:val="00F3388C"/>
    <w:rsid w:val="00F341CE"/>
    <w:rsid w:val="00F3579D"/>
    <w:rsid w:val="00F35E2A"/>
    <w:rsid w:val="00F363D7"/>
    <w:rsid w:val="00F3672E"/>
    <w:rsid w:val="00F36E82"/>
    <w:rsid w:val="00F37C30"/>
    <w:rsid w:val="00F40849"/>
    <w:rsid w:val="00F4107B"/>
    <w:rsid w:val="00F43B3B"/>
    <w:rsid w:val="00F45A0B"/>
    <w:rsid w:val="00F47738"/>
    <w:rsid w:val="00F4789D"/>
    <w:rsid w:val="00F47FFE"/>
    <w:rsid w:val="00F50EA9"/>
    <w:rsid w:val="00F542E3"/>
    <w:rsid w:val="00F55DB3"/>
    <w:rsid w:val="00F5734A"/>
    <w:rsid w:val="00F57560"/>
    <w:rsid w:val="00F57932"/>
    <w:rsid w:val="00F61E1F"/>
    <w:rsid w:val="00F62C95"/>
    <w:rsid w:val="00F634E0"/>
    <w:rsid w:val="00F63DA1"/>
    <w:rsid w:val="00F66B9A"/>
    <w:rsid w:val="00F679B1"/>
    <w:rsid w:val="00F704E8"/>
    <w:rsid w:val="00F70D4C"/>
    <w:rsid w:val="00F73005"/>
    <w:rsid w:val="00F738B2"/>
    <w:rsid w:val="00F7442A"/>
    <w:rsid w:val="00F74A22"/>
    <w:rsid w:val="00F750C9"/>
    <w:rsid w:val="00F75FA2"/>
    <w:rsid w:val="00F8074A"/>
    <w:rsid w:val="00F83474"/>
    <w:rsid w:val="00F84895"/>
    <w:rsid w:val="00F85525"/>
    <w:rsid w:val="00F85E49"/>
    <w:rsid w:val="00F862BB"/>
    <w:rsid w:val="00F8697F"/>
    <w:rsid w:val="00F90E1B"/>
    <w:rsid w:val="00F91F3E"/>
    <w:rsid w:val="00F92A6D"/>
    <w:rsid w:val="00F92E5F"/>
    <w:rsid w:val="00F937E5"/>
    <w:rsid w:val="00F94256"/>
    <w:rsid w:val="00F94F74"/>
    <w:rsid w:val="00F97215"/>
    <w:rsid w:val="00F97786"/>
    <w:rsid w:val="00F9785B"/>
    <w:rsid w:val="00FA09D4"/>
    <w:rsid w:val="00FA49F2"/>
    <w:rsid w:val="00FA510C"/>
    <w:rsid w:val="00FA5EBD"/>
    <w:rsid w:val="00FA629D"/>
    <w:rsid w:val="00FA6EC6"/>
    <w:rsid w:val="00FA78F2"/>
    <w:rsid w:val="00FB136B"/>
    <w:rsid w:val="00FB1530"/>
    <w:rsid w:val="00FB16B7"/>
    <w:rsid w:val="00FB194A"/>
    <w:rsid w:val="00FB50D1"/>
    <w:rsid w:val="00FB64BE"/>
    <w:rsid w:val="00FC0728"/>
    <w:rsid w:val="00FC0C81"/>
    <w:rsid w:val="00FC2BBD"/>
    <w:rsid w:val="00FC3641"/>
    <w:rsid w:val="00FC3AE4"/>
    <w:rsid w:val="00FC46A6"/>
    <w:rsid w:val="00FC6851"/>
    <w:rsid w:val="00FC69FB"/>
    <w:rsid w:val="00FD2339"/>
    <w:rsid w:val="00FD32A7"/>
    <w:rsid w:val="00FD4820"/>
    <w:rsid w:val="00FD4F7D"/>
    <w:rsid w:val="00FE201F"/>
    <w:rsid w:val="00FE2C4D"/>
    <w:rsid w:val="00FE326D"/>
    <w:rsid w:val="00FE3E67"/>
    <w:rsid w:val="00FE489E"/>
    <w:rsid w:val="00FE4D60"/>
    <w:rsid w:val="00FE6037"/>
    <w:rsid w:val="00FE67AF"/>
    <w:rsid w:val="00FF2234"/>
    <w:rsid w:val="00FF325C"/>
    <w:rsid w:val="00FF3D36"/>
    <w:rsid w:val="00FF53AA"/>
    <w:rsid w:val="00FF6025"/>
    <w:rsid w:val="00FF68E0"/>
    <w:rsid w:val="00FF76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EC66D"/>
  <w15:chartTrackingRefBased/>
  <w15:docId w15:val="{AF36DFEF-F9AF-44D5-9D31-FB0108E83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line="360" w:lineRule="auto"/>
        <w:ind w:firstLine="425"/>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F6"/>
    <w:pPr>
      <w:jc w:val="both"/>
    </w:pPr>
    <w:rPr>
      <w:szCs w:val="22"/>
    </w:rPr>
  </w:style>
  <w:style w:type="paragraph" w:styleId="Heading1">
    <w:name w:val="heading 1"/>
    <w:basedOn w:val="Normal"/>
    <w:next w:val="Normal"/>
    <w:link w:val="Heading1Char"/>
    <w:uiPriority w:val="9"/>
    <w:qFormat/>
    <w:rsid w:val="00BA4CE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879E1"/>
    <w:pPr>
      <w:spacing w:after="100" w:afterAutospacing="1" w:line="240" w:lineRule="auto"/>
      <w:ind w:firstLine="0"/>
      <w:jc w:val="center"/>
      <w:outlineLvl w:val="4"/>
    </w:pPr>
    <w:rPr>
      <w:color w:val="000000" w:themeColor="text1"/>
      <w:sz w:val="20"/>
      <w:szCs w:val="20"/>
    </w:rPr>
  </w:style>
  <w:style w:type="paragraph" w:styleId="ListParagraph">
    <w:name w:val="List Paragraph"/>
    <w:autoRedefine/>
    <w:uiPriority w:val="34"/>
    <w:qFormat/>
    <w:rsid w:val="00B2675D"/>
    <w:pPr>
      <w:keepNext/>
      <w:numPr>
        <w:ilvl w:val="4"/>
        <w:numId w:val="12"/>
      </w:numPr>
      <w:ind w:left="425" w:hanging="425"/>
      <w:contextualSpacing/>
      <w:jc w:val="both"/>
      <w:outlineLvl w:val="3"/>
    </w:pPr>
    <w:rPr>
      <w:szCs w:val="22"/>
    </w:rPr>
  </w:style>
  <w:style w:type="paragraph" w:customStyle="1" w:styleId="cg">
    <w:name w:val="cg"/>
    <w:basedOn w:val="Caption"/>
    <w:qFormat/>
    <w:rsid w:val="008F3D90"/>
    <w:pPr>
      <w:spacing w:line="360" w:lineRule="auto"/>
    </w:pPr>
  </w:style>
  <w:style w:type="paragraph" w:customStyle="1" w:styleId="ct">
    <w:name w:val="ct"/>
    <w:basedOn w:val="cg"/>
    <w:qFormat/>
    <w:rsid w:val="004879E1"/>
    <w:pPr>
      <w:spacing w:after="0" w:afterAutospacing="0" w:line="240" w:lineRule="auto"/>
      <w:jc w:val="left"/>
    </w:pPr>
  </w:style>
  <w:style w:type="paragraph" w:styleId="TableofFigures">
    <w:name w:val="table of figures"/>
    <w:basedOn w:val="Normal"/>
    <w:next w:val="Normal"/>
    <w:uiPriority w:val="99"/>
    <w:unhideWhenUsed/>
    <w:rsid w:val="00764EF4"/>
    <w:pPr>
      <w:ind w:firstLine="0"/>
    </w:pPr>
  </w:style>
  <w:style w:type="paragraph" w:customStyle="1" w:styleId="ininormar">
    <w:name w:val="ininormar"/>
    <w:qFormat/>
    <w:rsid w:val="00C8429D"/>
    <w:pPr>
      <w:jc w:val="both"/>
    </w:pPr>
    <w:rPr>
      <w:szCs w:val="22"/>
    </w:rPr>
  </w:style>
  <w:style w:type="paragraph" w:customStyle="1" w:styleId="createtabel">
    <w:name w:val="createtabel"/>
    <w:basedOn w:val="TableofFigures"/>
    <w:qFormat/>
    <w:rsid w:val="003E15DC"/>
    <w:pPr>
      <w:tabs>
        <w:tab w:val="right" w:leader="dot" w:pos="7928"/>
      </w:tabs>
    </w:pPr>
  </w:style>
  <w:style w:type="paragraph" w:customStyle="1" w:styleId="posisigambar">
    <w:name w:val="posisi_gambar"/>
    <w:qFormat/>
    <w:rsid w:val="00AD355B"/>
    <w:pPr>
      <w:ind w:firstLine="0"/>
      <w:jc w:val="center"/>
    </w:pPr>
    <w:rPr>
      <w:rFonts w:asciiTheme="majorBidi" w:hAnsiTheme="majorBidi" w:cstheme="majorBidi"/>
      <w:noProof/>
    </w:rPr>
  </w:style>
  <w:style w:type="paragraph" w:customStyle="1" w:styleId="BAB">
    <w:name w:val="BAB"/>
    <w:qFormat/>
    <w:rsid w:val="00C8429D"/>
    <w:pPr>
      <w:ind w:firstLine="0"/>
      <w:jc w:val="center"/>
      <w:outlineLvl w:val="0"/>
    </w:pPr>
    <w:rPr>
      <w:b/>
      <w:bCs/>
      <w:szCs w:val="22"/>
    </w:rPr>
  </w:style>
  <w:style w:type="paragraph" w:customStyle="1" w:styleId="subjudul11">
    <w:name w:val="subjudul11"/>
    <w:qFormat/>
    <w:rsid w:val="00C8429D"/>
    <w:pPr>
      <w:numPr>
        <w:ilvl w:val="2"/>
        <w:numId w:val="1"/>
      </w:numPr>
      <w:ind w:left="425" w:hanging="425"/>
      <w:outlineLvl w:val="2"/>
    </w:pPr>
    <w:rPr>
      <w:szCs w:val="22"/>
    </w:rPr>
  </w:style>
  <w:style w:type="paragraph" w:customStyle="1" w:styleId="Kabur">
    <w:name w:val="Kabur"/>
    <w:qFormat/>
    <w:rsid w:val="003051F3"/>
    <w:pPr>
      <w:outlineLvl w:val="0"/>
    </w:pPr>
    <w:rPr>
      <w:color w:val="FFFFFF" w:themeColor="background1"/>
      <w:szCs w:val="22"/>
    </w:rPr>
  </w:style>
  <w:style w:type="paragraph" w:customStyle="1" w:styleId="JudulBesar">
    <w:name w:val="JudulBesar"/>
    <w:qFormat/>
    <w:rsid w:val="00E27F5A"/>
    <w:pPr>
      <w:ind w:firstLine="0"/>
      <w:jc w:val="center"/>
      <w:outlineLvl w:val="0"/>
    </w:pPr>
    <w:rPr>
      <w:b/>
      <w:bCs/>
      <w:szCs w:val="22"/>
    </w:rPr>
  </w:style>
  <w:style w:type="paragraph" w:customStyle="1" w:styleId="11">
    <w:name w:val="1.1"/>
    <w:basedOn w:val="posisigambar"/>
    <w:qFormat/>
    <w:rsid w:val="008C2A1A"/>
    <w:pPr>
      <w:keepNext/>
      <w:numPr>
        <w:numId w:val="2"/>
      </w:numPr>
      <w:ind w:left="425" w:hanging="425"/>
      <w:jc w:val="left"/>
      <w:outlineLvl w:val="1"/>
    </w:pPr>
    <w:rPr>
      <w:b/>
      <w:bCs/>
    </w:rPr>
  </w:style>
  <w:style w:type="paragraph" w:customStyle="1" w:styleId="111">
    <w:name w:val="1.1.1"/>
    <w:qFormat/>
    <w:rsid w:val="006245BE"/>
    <w:pPr>
      <w:numPr>
        <w:numId w:val="3"/>
      </w:numPr>
      <w:ind w:left="425" w:hanging="425"/>
      <w:outlineLvl w:val="2"/>
    </w:pPr>
    <w:rPr>
      <w:szCs w:val="22"/>
    </w:rPr>
  </w:style>
  <w:style w:type="paragraph" w:customStyle="1" w:styleId="penghurufan">
    <w:name w:val="penghurufan"/>
    <w:qFormat/>
    <w:rsid w:val="001674C5"/>
    <w:pPr>
      <w:numPr>
        <w:numId w:val="10"/>
      </w:numPr>
      <w:ind w:left="425" w:hanging="425"/>
      <w:jc w:val="both"/>
    </w:pPr>
    <w:rPr>
      <w:szCs w:val="22"/>
    </w:rPr>
  </w:style>
  <w:style w:type="paragraph" w:customStyle="1" w:styleId="21">
    <w:name w:val="2.1"/>
    <w:qFormat/>
    <w:rsid w:val="00D630B1"/>
    <w:pPr>
      <w:numPr>
        <w:numId w:val="7"/>
      </w:numPr>
      <w:outlineLvl w:val="1"/>
    </w:pPr>
    <w:rPr>
      <w:rFonts w:asciiTheme="majorBidi" w:hAnsiTheme="majorBidi" w:cstheme="majorBidi"/>
      <w:b/>
      <w:bCs/>
      <w:noProof/>
    </w:rPr>
  </w:style>
  <w:style w:type="paragraph" w:customStyle="1" w:styleId="221">
    <w:name w:val="2.2.1"/>
    <w:qFormat/>
    <w:rsid w:val="009D65AF"/>
    <w:pPr>
      <w:numPr>
        <w:ilvl w:val="1"/>
        <w:numId w:val="7"/>
      </w:numPr>
      <w:outlineLvl w:val="2"/>
    </w:pPr>
    <w:rPr>
      <w:b/>
      <w:bCs/>
      <w:szCs w:val="22"/>
    </w:rPr>
  </w:style>
  <w:style w:type="paragraph" w:customStyle="1" w:styleId="31">
    <w:name w:val="3.1"/>
    <w:qFormat/>
    <w:rsid w:val="00A4579F"/>
    <w:pPr>
      <w:keepNext/>
      <w:numPr>
        <w:numId w:val="8"/>
      </w:numPr>
      <w:outlineLvl w:val="1"/>
    </w:pPr>
    <w:rPr>
      <w:rFonts w:asciiTheme="majorBidi" w:hAnsiTheme="majorBidi" w:cstheme="majorBidi"/>
      <w:b/>
      <w:bCs/>
      <w:noProof/>
    </w:rPr>
  </w:style>
  <w:style w:type="paragraph" w:customStyle="1" w:styleId="penomoran">
    <w:name w:val="penomoran"/>
    <w:qFormat/>
    <w:rsid w:val="001674C5"/>
    <w:pPr>
      <w:numPr>
        <w:numId w:val="9"/>
      </w:numPr>
      <w:ind w:left="425" w:hanging="425"/>
      <w:jc w:val="both"/>
    </w:pPr>
    <w:rPr>
      <w:szCs w:val="22"/>
    </w:rPr>
  </w:style>
  <w:style w:type="paragraph" w:customStyle="1" w:styleId="311">
    <w:name w:val="3.1.1"/>
    <w:qFormat/>
    <w:rsid w:val="00A4579F"/>
    <w:pPr>
      <w:keepNext/>
      <w:numPr>
        <w:ilvl w:val="1"/>
        <w:numId w:val="8"/>
      </w:numPr>
      <w:outlineLvl w:val="2"/>
    </w:pPr>
    <w:rPr>
      <w:b/>
      <w:bCs/>
      <w:szCs w:val="22"/>
    </w:rPr>
  </w:style>
  <w:style w:type="paragraph" w:customStyle="1" w:styleId="p1">
    <w:name w:val="p_1"/>
    <w:qFormat/>
    <w:rsid w:val="00E423F0"/>
    <w:pPr>
      <w:numPr>
        <w:numId w:val="5"/>
      </w:numPr>
      <w:ind w:left="425" w:hanging="425"/>
      <w:outlineLvl w:val="3"/>
    </w:pPr>
    <w:rPr>
      <w:szCs w:val="22"/>
    </w:rPr>
  </w:style>
  <w:style w:type="paragraph" w:customStyle="1" w:styleId="p2">
    <w:name w:val="p_2"/>
    <w:qFormat/>
    <w:rsid w:val="008B039B"/>
    <w:pPr>
      <w:numPr>
        <w:numId w:val="4"/>
      </w:numPr>
      <w:ind w:left="425" w:hanging="425"/>
    </w:pPr>
    <w:rPr>
      <w:szCs w:val="22"/>
    </w:rPr>
  </w:style>
  <w:style w:type="paragraph" w:customStyle="1" w:styleId="p3">
    <w:name w:val="p_3"/>
    <w:qFormat/>
    <w:rsid w:val="008B039B"/>
    <w:pPr>
      <w:numPr>
        <w:numId w:val="6"/>
      </w:numPr>
      <w:ind w:left="425" w:hanging="425"/>
    </w:pPr>
    <w:rPr>
      <w:szCs w:val="22"/>
    </w:rPr>
  </w:style>
  <w:style w:type="character" w:styleId="Hyperlink">
    <w:name w:val="Hyperlink"/>
    <w:basedOn w:val="DefaultParagraphFont"/>
    <w:uiPriority w:val="99"/>
    <w:unhideWhenUsed/>
    <w:rsid w:val="0039349B"/>
    <w:rPr>
      <w:color w:val="0563C1" w:themeColor="hyperlink"/>
      <w:u w:val="single"/>
    </w:rPr>
  </w:style>
  <w:style w:type="paragraph" w:styleId="Header">
    <w:name w:val="header"/>
    <w:basedOn w:val="Normal"/>
    <w:link w:val="HeaderChar"/>
    <w:uiPriority w:val="99"/>
    <w:unhideWhenUsed/>
    <w:rsid w:val="00E27F5A"/>
    <w:pPr>
      <w:tabs>
        <w:tab w:val="center" w:pos="4320"/>
        <w:tab w:val="right" w:pos="8640"/>
      </w:tabs>
      <w:spacing w:line="240" w:lineRule="auto"/>
    </w:pPr>
  </w:style>
  <w:style w:type="character" w:customStyle="1" w:styleId="HeaderChar">
    <w:name w:val="Header Char"/>
    <w:basedOn w:val="DefaultParagraphFont"/>
    <w:link w:val="Header"/>
    <w:uiPriority w:val="99"/>
    <w:rsid w:val="00E27F5A"/>
    <w:rPr>
      <w:szCs w:val="22"/>
    </w:rPr>
  </w:style>
  <w:style w:type="paragraph" w:styleId="Footer">
    <w:name w:val="footer"/>
    <w:basedOn w:val="Normal"/>
    <w:link w:val="FooterChar"/>
    <w:uiPriority w:val="99"/>
    <w:unhideWhenUsed/>
    <w:rsid w:val="00E27F5A"/>
    <w:pPr>
      <w:tabs>
        <w:tab w:val="center" w:pos="4320"/>
        <w:tab w:val="right" w:pos="8640"/>
      </w:tabs>
      <w:spacing w:line="240" w:lineRule="auto"/>
    </w:pPr>
  </w:style>
  <w:style w:type="character" w:customStyle="1" w:styleId="FooterChar">
    <w:name w:val="Footer Char"/>
    <w:basedOn w:val="DefaultParagraphFont"/>
    <w:link w:val="Footer"/>
    <w:uiPriority w:val="99"/>
    <w:rsid w:val="00E27F5A"/>
    <w:rPr>
      <w:szCs w:val="22"/>
    </w:rPr>
  </w:style>
  <w:style w:type="character" w:styleId="PlaceholderText">
    <w:name w:val="Placeholder Text"/>
    <w:basedOn w:val="DefaultParagraphFont"/>
    <w:uiPriority w:val="99"/>
    <w:semiHidden/>
    <w:rsid w:val="009B4B06"/>
    <w:rPr>
      <w:color w:val="808080"/>
    </w:rPr>
  </w:style>
  <w:style w:type="table" w:styleId="TableGrid">
    <w:name w:val="Table Grid"/>
    <w:basedOn w:val="TableNormal"/>
    <w:uiPriority w:val="39"/>
    <w:rsid w:val="009B4B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a1"/>
    <w:qFormat/>
    <w:rsid w:val="00487F47"/>
    <w:pPr>
      <w:numPr>
        <w:numId w:val="11"/>
      </w:numPr>
      <w:ind w:left="425" w:hanging="425"/>
    </w:pPr>
    <w:rPr>
      <w:szCs w:val="22"/>
    </w:rPr>
  </w:style>
  <w:style w:type="paragraph" w:styleId="BalloonText">
    <w:name w:val="Balloon Text"/>
    <w:basedOn w:val="Normal"/>
    <w:link w:val="BalloonTextChar"/>
    <w:uiPriority w:val="99"/>
    <w:semiHidden/>
    <w:unhideWhenUsed/>
    <w:rsid w:val="00FD48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820"/>
    <w:rPr>
      <w:rFonts w:ascii="Segoe UI" w:hAnsi="Segoe UI" w:cs="Segoe UI"/>
      <w:sz w:val="18"/>
      <w:szCs w:val="18"/>
    </w:rPr>
  </w:style>
  <w:style w:type="paragraph" w:customStyle="1" w:styleId="rata">
    <w:name w:val="rata"/>
    <w:qFormat/>
    <w:rsid w:val="00515653"/>
    <w:pPr>
      <w:ind w:firstLine="0"/>
    </w:pPr>
    <w:rPr>
      <w:szCs w:val="22"/>
    </w:rPr>
  </w:style>
  <w:style w:type="paragraph" w:customStyle="1" w:styleId="41">
    <w:name w:val="4.1"/>
    <w:qFormat/>
    <w:rsid w:val="001F2D8E"/>
    <w:pPr>
      <w:keepNext/>
      <w:numPr>
        <w:numId w:val="42"/>
      </w:numPr>
      <w:ind w:left="425" w:hanging="425"/>
      <w:outlineLvl w:val="1"/>
    </w:pPr>
    <w:rPr>
      <w:rFonts w:asciiTheme="majorBidi" w:hAnsiTheme="majorBidi" w:cstheme="majorBidi"/>
      <w:b/>
      <w:bCs/>
      <w:noProof/>
    </w:rPr>
  </w:style>
  <w:style w:type="paragraph" w:customStyle="1" w:styleId="411">
    <w:name w:val="4.1_1"/>
    <w:qFormat/>
    <w:rsid w:val="00007DA0"/>
    <w:pPr>
      <w:keepNext/>
      <w:numPr>
        <w:numId w:val="13"/>
      </w:numPr>
      <w:ind w:left="357" w:hanging="357"/>
      <w:outlineLvl w:val="3"/>
    </w:pPr>
    <w:rPr>
      <w:szCs w:val="22"/>
    </w:rPr>
  </w:style>
  <w:style w:type="paragraph" w:customStyle="1" w:styleId="51">
    <w:name w:val="5.1"/>
    <w:qFormat/>
    <w:rsid w:val="00D630B1"/>
    <w:pPr>
      <w:numPr>
        <w:numId w:val="14"/>
      </w:numPr>
      <w:ind w:left="425" w:hanging="425"/>
      <w:outlineLvl w:val="1"/>
    </w:pPr>
    <w:rPr>
      <w:b/>
      <w:bCs/>
      <w:szCs w:val="22"/>
    </w:rPr>
  </w:style>
  <w:style w:type="paragraph" w:customStyle="1" w:styleId="51a">
    <w:name w:val="5.1_a"/>
    <w:qFormat/>
    <w:rsid w:val="000F689A"/>
    <w:pPr>
      <w:numPr>
        <w:numId w:val="15"/>
      </w:numPr>
      <w:ind w:left="425" w:hanging="425"/>
    </w:pPr>
    <w:rPr>
      <w:szCs w:val="22"/>
    </w:rPr>
  </w:style>
  <w:style w:type="paragraph" w:customStyle="1" w:styleId="52a">
    <w:name w:val="5.2_a"/>
    <w:qFormat/>
    <w:rsid w:val="00B2675D"/>
    <w:pPr>
      <w:numPr>
        <w:numId w:val="16"/>
      </w:numPr>
      <w:ind w:left="425" w:hanging="425"/>
    </w:pPr>
    <w:rPr>
      <w:szCs w:val="22"/>
    </w:rPr>
  </w:style>
  <w:style w:type="paragraph" w:customStyle="1" w:styleId="321">
    <w:name w:val="3.2_1"/>
    <w:qFormat/>
    <w:rsid w:val="007F40E6"/>
    <w:pPr>
      <w:numPr>
        <w:numId w:val="17"/>
      </w:numPr>
      <w:ind w:left="425" w:hanging="425"/>
    </w:pPr>
    <w:rPr>
      <w:szCs w:val="22"/>
    </w:rPr>
  </w:style>
  <w:style w:type="paragraph" w:customStyle="1" w:styleId="3210">
    <w:name w:val="3.2_1_"/>
    <w:qFormat/>
    <w:rsid w:val="00A4579F"/>
    <w:pPr>
      <w:keepNext/>
      <w:numPr>
        <w:ilvl w:val="2"/>
        <w:numId w:val="8"/>
      </w:numPr>
      <w:outlineLvl w:val="3"/>
    </w:pPr>
    <w:rPr>
      <w:szCs w:val="22"/>
    </w:rPr>
  </w:style>
  <w:style w:type="paragraph" w:customStyle="1" w:styleId="3331">
    <w:name w:val="3.3.3_1"/>
    <w:qFormat/>
    <w:rsid w:val="001C1987"/>
    <w:pPr>
      <w:numPr>
        <w:numId w:val="18"/>
      </w:numPr>
      <w:ind w:left="425" w:hanging="425"/>
      <w:outlineLvl w:val="3"/>
    </w:pPr>
    <w:rPr>
      <w:szCs w:val="22"/>
    </w:rPr>
  </w:style>
  <w:style w:type="paragraph" w:customStyle="1" w:styleId="3341">
    <w:name w:val="3.3.4_1"/>
    <w:qFormat/>
    <w:rsid w:val="00447242"/>
    <w:pPr>
      <w:numPr>
        <w:numId w:val="19"/>
      </w:numPr>
      <w:ind w:left="425" w:hanging="425"/>
      <w:outlineLvl w:val="3"/>
    </w:pPr>
    <w:rPr>
      <w:szCs w:val="22"/>
    </w:rPr>
  </w:style>
  <w:style w:type="paragraph" w:customStyle="1" w:styleId="pengujiansistem">
    <w:name w:val="pengujian_sistem"/>
    <w:qFormat/>
    <w:rsid w:val="00550EC5"/>
    <w:pPr>
      <w:numPr>
        <w:numId w:val="20"/>
      </w:numPr>
      <w:ind w:left="425" w:hanging="425"/>
      <w:outlineLvl w:val="3"/>
    </w:pPr>
    <w:rPr>
      <w:szCs w:val="22"/>
    </w:rPr>
  </w:style>
  <w:style w:type="paragraph" w:customStyle="1" w:styleId="341">
    <w:name w:val="3.4_1"/>
    <w:qFormat/>
    <w:rsid w:val="00005F3F"/>
    <w:pPr>
      <w:numPr>
        <w:numId w:val="21"/>
      </w:numPr>
      <w:ind w:left="425" w:hanging="425"/>
      <w:outlineLvl w:val="3"/>
    </w:pPr>
    <w:rPr>
      <w:szCs w:val="22"/>
    </w:rPr>
  </w:style>
  <w:style w:type="paragraph" w:customStyle="1" w:styleId="21textprocessing">
    <w:name w:val="2.1_text_processing"/>
    <w:qFormat/>
    <w:rsid w:val="00187A16"/>
    <w:pPr>
      <w:numPr>
        <w:numId w:val="22"/>
      </w:numPr>
      <w:ind w:left="425" w:hanging="425"/>
      <w:outlineLvl w:val="3"/>
    </w:pPr>
    <w:rPr>
      <w:szCs w:val="22"/>
    </w:rPr>
  </w:style>
  <w:style w:type="paragraph" w:customStyle="1" w:styleId="pengujian">
    <w:name w:val="pengujian_"/>
    <w:qFormat/>
    <w:rsid w:val="004B73FC"/>
    <w:pPr>
      <w:numPr>
        <w:numId w:val="24"/>
      </w:numPr>
      <w:ind w:left="425" w:hanging="425"/>
      <w:outlineLvl w:val="4"/>
    </w:pPr>
    <w:rPr>
      <w:szCs w:val="22"/>
    </w:rPr>
  </w:style>
  <w:style w:type="character" w:styleId="CommentReference">
    <w:name w:val="annotation reference"/>
    <w:basedOn w:val="DefaultParagraphFont"/>
    <w:uiPriority w:val="99"/>
    <w:semiHidden/>
    <w:unhideWhenUsed/>
    <w:rsid w:val="00D31168"/>
    <w:rPr>
      <w:sz w:val="16"/>
      <w:szCs w:val="16"/>
    </w:rPr>
  </w:style>
  <w:style w:type="paragraph" w:styleId="CommentText">
    <w:name w:val="annotation text"/>
    <w:basedOn w:val="Normal"/>
    <w:link w:val="CommentTextChar"/>
    <w:uiPriority w:val="99"/>
    <w:semiHidden/>
    <w:unhideWhenUsed/>
    <w:rsid w:val="00D31168"/>
    <w:pPr>
      <w:spacing w:line="240" w:lineRule="auto"/>
    </w:pPr>
    <w:rPr>
      <w:sz w:val="20"/>
      <w:szCs w:val="20"/>
    </w:rPr>
  </w:style>
  <w:style w:type="character" w:customStyle="1" w:styleId="CommentTextChar">
    <w:name w:val="Comment Text Char"/>
    <w:basedOn w:val="DefaultParagraphFont"/>
    <w:link w:val="CommentText"/>
    <w:uiPriority w:val="99"/>
    <w:semiHidden/>
    <w:rsid w:val="00D31168"/>
    <w:rPr>
      <w:sz w:val="20"/>
      <w:szCs w:val="20"/>
    </w:rPr>
  </w:style>
  <w:style w:type="paragraph" w:styleId="CommentSubject">
    <w:name w:val="annotation subject"/>
    <w:basedOn w:val="CommentText"/>
    <w:next w:val="CommentText"/>
    <w:link w:val="CommentSubjectChar"/>
    <w:uiPriority w:val="99"/>
    <w:semiHidden/>
    <w:unhideWhenUsed/>
    <w:rsid w:val="00D31168"/>
    <w:rPr>
      <w:b/>
      <w:bCs/>
    </w:rPr>
  </w:style>
  <w:style w:type="character" w:customStyle="1" w:styleId="CommentSubjectChar">
    <w:name w:val="Comment Subject Char"/>
    <w:basedOn w:val="CommentTextChar"/>
    <w:link w:val="CommentSubject"/>
    <w:uiPriority w:val="99"/>
    <w:semiHidden/>
    <w:rsid w:val="00D31168"/>
    <w:rPr>
      <w:b/>
      <w:bCs/>
      <w:sz w:val="20"/>
      <w:szCs w:val="20"/>
    </w:rPr>
  </w:style>
  <w:style w:type="character" w:customStyle="1" w:styleId="Heading1Char">
    <w:name w:val="Heading 1 Char"/>
    <w:basedOn w:val="DefaultParagraphFont"/>
    <w:link w:val="Heading1"/>
    <w:uiPriority w:val="9"/>
    <w:rsid w:val="00BA4CE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BA4CE6"/>
    <w:pPr>
      <w:spacing w:line="259" w:lineRule="auto"/>
      <w:ind w:firstLine="0"/>
      <w:jc w:val="left"/>
      <w:outlineLvl w:val="9"/>
    </w:pPr>
  </w:style>
  <w:style w:type="paragraph" w:styleId="TOC1">
    <w:name w:val="toc 1"/>
    <w:basedOn w:val="Normal"/>
    <w:next w:val="Normal"/>
    <w:autoRedefine/>
    <w:uiPriority w:val="39"/>
    <w:unhideWhenUsed/>
    <w:rsid w:val="00973DD3"/>
    <w:pPr>
      <w:tabs>
        <w:tab w:val="right" w:leader="dot" w:pos="7928"/>
      </w:tabs>
      <w:ind w:firstLine="0"/>
    </w:pPr>
  </w:style>
  <w:style w:type="paragraph" w:styleId="TOC2">
    <w:name w:val="toc 2"/>
    <w:basedOn w:val="Normal"/>
    <w:next w:val="Normal"/>
    <w:autoRedefine/>
    <w:uiPriority w:val="39"/>
    <w:unhideWhenUsed/>
    <w:rsid w:val="00950F17"/>
    <w:pPr>
      <w:tabs>
        <w:tab w:val="left" w:pos="851"/>
        <w:tab w:val="right" w:leader="dot" w:pos="7928"/>
      </w:tabs>
    </w:pPr>
  </w:style>
  <w:style w:type="paragraph" w:styleId="TOC3">
    <w:name w:val="toc 3"/>
    <w:basedOn w:val="Normal"/>
    <w:next w:val="Normal"/>
    <w:autoRedefine/>
    <w:uiPriority w:val="39"/>
    <w:unhideWhenUsed/>
    <w:rsid w:val="00973DD3"/>
    <w:pPr>
      <w:tabs>
        <w:tab w:val="left" w:pos="1560"/>
        <w:tab w:val="right" w:leader="dot" w:pos="7928"/>
      </w:tabs>
      <w:ind w:left="482"/>
    </w:pPr>
    <w:rPr>
      <w:noProof/>
    </w:rPr>
  </w:style>
  <w:style w:type="character" w:styleId="Emphasis">
    <w:name w:val="Emphasis"/>
    <w:basedOn w:val="DefaultParagraphFont"/>
    <w:uiPriority w:val="20"/>
    <w:qFormat/>
    <w:rsid w:val="007D4B17"/>
    <w:rPr>
      <w:i/>
      <w:iCs/>
    </w:rPr>
  </w:style>
  <w:style w:type="paragraph" w:customStyle="1" w:styleId="nopersembahan">
    <w:name w:val="no_persembahan"/>
    <w:qFormat/>
    <w:rsid w:val="007A78D6"/>
    <w:pPr>
      <w:numPr>
        <w:numId w:val="25"/>
      </w:numPr>
      <w:ind w:left="357" w:hanging="357"/>
      <w:jc w:val="both"/>
    </w:pPr>
    <w:rPr>
      <w:szCs w:val="22"/>
    </w:rPr>
  </w:style>
  <w:style w:type="character" w:styleId="PageNumber">
    <w:name w:val="page number"/>
    <w:basedOn w:val="DefaultParagraphFont"/>
    <w:uiPriority w:val="99"/>
    <w:semiHidden/>
    <w:unhideWhenUsed/>
    <w:rsid w:val="009E79ED"/>
  </w:style>
  <w:style w:type="paragraph" w:styleId="Bibliography">
    <w:name w:val="Bibliography"/>
    <w:basedOn w:val="Normal"/>
    <w:next w:val="Normal"/>
    <w:uiPriority w:val="37"/>
    <w:unhideWhenUsed/>
    <w:rsid w:val="00985921"/>
    <w:pPr>
      <w:spacing w:after="240" w:line="240" w:lineRule="auto"/>
      <w:ind w:left="567" w:hanging="567"/>
    </w:pPr>
    <w:rPr>
      <w:rFonts w:cs="Times New Roman"/>
    </w:rPr>
  </w:style>
  <w:style w:type="paragraph" w:styleId="NoSpacing">
    <w:name w:val="No Spacing"/>
    <w:link w:val="NoSpacingChar"/>
    <w:uiPriority w:val="1"/>
    <w:qFormat/>
    <w:rsid w:val="00F679B1"/>
    <w:pPr>
      <w:spacing w:line="240" w:lineRule="auto"/>
      <w:ind w:firstLine="0"/>
    </w:pPr>
    <w:rPr>
      <w:rFonts w:asciiTheme="minorHAnsi" w:hAnsiTheme="minorHAnsi"/>
      <w:sz w:val="22"/>
      <w:szCs w:val="22"/>
    </w:rPr>
  </w:style>
  <w:style w:type="character" w:customStyle="1" w:styleId="NoSpacingChar">
    <w:name w:val="No Spacing Char"/>
    <w:basedOn w:val="DefaultParagraphFont"/>
    <w:link w:val="NoSpacing"/>
    <w:uiPriority w:val="1"/>
    <w:rsid w:val="00F679B1"/>
    <w:rPr>
      <w:rFonts w:asciiTheme="minorHAnsi" w:hAnsiTheme="minorHAnsi"/>
      <w:sz w:val="22"/>
      <w:szCs w:val="22"/>
    </w:rPr>
  </w:style>
  <w:style w:type="table" w:styleId="GridTable4-Accent2">
    <w:name w:val="Grid Table 4 Accent 2"/>
    <w:basedOn w:val="TableNormal"/>
    <w:uiPriority w:val="49"/>
    <w:rsid w:val="00F679B1"/>
    <w:pPr>
      <w:spacing w:line="240" w:lineRule="auto"/>
      <w:ind w:firstLine="0"/>
    </w:pPr>
    <w:rPr>
      <w:rFonts w:asciiTheme="minorHAnsi" w:hAnsiTheme="minorHAnsi"/>
      <w:sz w:val="22"/>
      <w:szCs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langka">
    <w:name w:val="langka"/>
    <w:qFormat/>
    <w:rsid w:val="000976DE"/>
    <w:pPr>
      <w:keepNext/>
      <w:numPr>
        <w:numId w:val="30"/>
      </w:numPr>
      <w:ind w:left="425" w:hanging="425"/>
      <w:outlineLvl w:val="3"/>
    </w:pPr>
    <w:rPr>
      <w:szCs w:val="22"/>
    </w:rPr>
  </w:style>
  <w:style w:type="paragraph" w:customStyle="1" w:styleId="langka2">
    <w:name w:val="langka2"/>
    <w:qFormat/>
    <w:rsid w:val="006B2E6E"/>
    <w:pPr>
      <w:keepNext/>
      <w:numPr>
        <w:numId w:val="32"/>
      </w:numPr>
      <w:ind w:left="425" w:hanging="425"/>
      <w:outlineLvl w:val="3"/>
    </w:pPr>
    <w:rPr>
      <w:szCs w:val="22"/>
    </w:rPr>
  </w:style>
  <w:style w:type="paragraph" w:customStyle="1" w:styleId="422">
    <w:name w:val="422"/>
    <w:basedOn w:val="Normal"/>
    <w:qFormat/>
    <w:rsid w:val="00DD412C"/>
    <w:pPr>
      <w:keepNext/>
      <w:numPr>
        <w:ilvl w:val="2"/>
        <w:numId w:val="12"/>
      </w:numPr>
      <w:ind w:left="426" w:hanging="284"/>
      <w:outlineLvl w:val="3"/>
    </w:pPr>
  </w:style>
  <w:style w:type="paragraph" w:customStyle="1" w:styleId="4111">
    <w:name w:val="4111"/>
    <w:basedOn w:val="langka"/>
    <w:qFormat/>
    <w:rsid w:val="00895C23"/>
  </w:style>
  <w:style w:type="paragraph" w:customStyle="1" w:styleId="satusatusatu">
    <w:name w:val="satu_satusatu"/>
    <w:basedOn w:val="11"/>
    <w:qFormat/>
    <w:rsid w:val="00627D2A"/>
    <w:pPr>
      <w:numPr>
        <w:ilvl w:val="1"/>
      </w:numPr>
      <w:ind w:left="425" w:hanging="425"/>
      <w:outlineLvl w:val="2"/>
    </w:pPr>
    <w:rPr>
      <w:b w:val="0"/>
    </w:rPr>
  </w:style>
  <w:style w:type="paragraph" w:customStyle="1" w:styleId="4122">
    <w:name w:val="4122"/>
    <w:basedOn w:val="41"/>
    <w:qFormat/>
    <w:rsid w:val="001F2D8E"/>
    <w:pPr>
      <w:numPr>
        <w:ilvl w:val="1"/>
      </w:numPr>
      <w:ind w:left="425" w:hanging="425"/>
      <w:outlineLvl w:val="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906901">
      <w:bodyDiv w:val="1"/>
      <w:marLeft w:val="0"/>
      <w:marRight w:val="0"/>
      <w:marTop w:val="0"/>
      <w:marBottom w:val="0"/>
      <w:divBdr>
        <w:top w:val="none" w:sz="0" w:space="0" w:color="auto"/>
        <w:left w:val="none" w:sz="0" w:space="0" w:color="auto"/>
        <w:bottom w:val="none" w:sz="0" w:space="0" w:color="auto"/>
        <w:right w:val="none" w:sz="0" w:space="0" w:color="auto"/>
      </w:divBdr>
    </w:div>
    <w:div w:id="151068210">
      <w:bodyDiv w:val="1"/>
      <w:marLeft w:val="0"/>
      <w:marRight w:val="0"/>
      <w:marTop w:val="0"/>
      <w:marBottom w:val="0"/>
      <w:divBdr>
        <w:top w:val="none" w:sz="0" w:space="0" w:color="auto"/>
        <w:left w:val="none" w:sz="0" w:space="0" w:color="auto"/>
        <w:bottom w:val="none" w:sz="0" w:space="0" w:color="auto"/>
        <w:right w:val="none" w:sz="0" w:space="0" w:color="auto"/>
      </w:divBdr>
    </w:div>
    <w:div w:id="152375601">
      <w:bodyDiv w:val="1"/>
      <w:marLeft w:val="0"/>
      <w:marRight w:val="0"/>
      <w:marTop w:val="0"/>
      <w:marBottom w:val="0"/>
      <w:divBdr>
        <w:top w:val="none" w:sz="0" w:space="0" w:color="auto"/>
        <w:left w:val="none" w:sz="0" w:space="0" w:color="auto"/>
        <w:bottom w:val="none" w:sz="0" w:space="0" w:color="auto"/>
        <w:right w:val="none" w:sz="0" w:space="0" w:color="auto"/>
      </w:divBdr>
    </w:div>
    <w:div w:id="157311163">
      <w:bodyDiv w:val="1"/>
      <w:marLeft w:val="0"/>
      <w:marRight w:val="0"/>
      <w:marTop w:val="0"/>
      <w:marBottom w:val="0"/>
      <w:divBdr>
        <w:top w:val="none" w:sz="0" w:space="0" w:color="auto"/>
        <w:left w:val="none" w:sz="0" w:space="0" w:color="auto"/>
        <w:bottom w:val="none" w:sz="0" w:space="0" w:color="auto"/>
        <w:right w:val="none" w:sz="0" w:space="0" w:color="auto"/>
      </w:divBdr>
    </w:div>
    <w:div w:id="159470624">
      <w:bodyDiv w:val="1"/>
      <w:marLeft w:val="0"/>
      <w:marRight w:val="0"/>
      <w:marTop w:val="0"/>
      <w:marBottom w:val="0"/>
      <w:divBdr>
        <w:top w:val="none" w:sz="0" w:space="0" w:color="auto"/>
        <w:left w:val="none" w:sz="0" w:space="0" w:color="auto"/>
        <w:bottom w:val="none" w:sz="0" w:space="0" w:color="auto"/>
        <w:right w:val="none" w:sz="0" w:space="0" w:color="auto"/>
      </w:divBdr>
    </w:div>
    <w:div w:id="169756369">
      <w:bodyDiv w:val="1"/>
      <w:marLeft w:val="0"/>
      <w:marRight w:val="0"/>
      <w:marTop w:val="0"/>
      <w:marBottom w:val="0"/>
      <w:divBdr>
        <w:top w:val="none" w:sz="0" w:space="0" w:color="auto"/>
        <w:left w:val="none" w:sz="0" w:space="0" w:color="auto"/>
        <w:bottom w:val="none" w:sz="0" w:space="0" w:color="auto"/>
        <w:right w:val="none" w:sz="0" w:space="0" w:color="auto"/>
      </w:divBdr>
    </w:div>
    <w:div w:id="240413984">
      <w:bodyDiv w:val="1"/>
      <w:marLeft w:val="0"/>
      <w:marRight w:val="0"/>
      <w:marTop w:val="0"/>
      <w:marBottom w:val="0"/>
      <w:divBdr>
        <w:top w:val="none" w:sz="0" w:space="0" w:color="auto"/>
        <w:left w:val="none" w:sz="0" w:space="0" w:color="auto"/>
        <w:bottom w:val="none" w:sz="0" w:space="0" w:color="auto"/>
        <w:right w:val="none" w:sz="0" w:space="0" w:color="auto"/>
      </w:divBdr>
    </w:div>
    <w:div w:id="389039480">
      <w:bodyDiv w:val="1"/>
      <w:marLeft w:val="0"/>
      <w:marRight w:val="0"/>
      <w:marTop w:val="0"/>
      <w:marBottom w:val="0"/>
      <w:divBdr>
        <w:top w:val="none" w:sz="0" w:space="0" w:color="auto"/>
        <w:left w:val="none" w:sz="0" w:space="0" w:color="auto"/>
        <w:bottom w:val="none" w:sz="0" w:space="0" w:color="auto"/>
        <w:right w:val="none" w:sz="0" w:space="0" w:color="auto"/>
      </w:divBdr>
    </w:div>
    <w:div w:id="559903057">
      <w:bodyDiv w:val="1"/>
      <w:marLeft w:val="0"/>
      <w:marRight w:val="0"/>
      <w:marTop w:val="0"/>
      <w:marBottom w:val="0"/>
      <w:divBdr>
        <w:top w:val="none" w:sz="0" w:space="0" w:color="auto"/>
        <w:left w:val="none" w:sz="0" w:space="0" w:color="auto"/>
        <w:bottom w:val="none" w:sz="0" w:space="0" w:color="auto"/>
        <w:right w:val="none" w:sz="0" w:space="0" w:color="auto"/>
      </w:divBdr>
    </w:div>
    <w:div w:id="585261933">
      <w:bodyDiv w:val="1"/>
      <w:marLeft w:val="0"/>
      <w:marRight w:val="0"/>
      <w:marTop w:val="0"/>
      <w:marBottom w:val="0"/>
      <w:divBdr>
        <w:top w:val="none" w:sz="0" w:space="0" w:color="auto"/>
        <w:left w:val="none" w:sz="0" w:space="0" w:color="auto"/>
        <w:bottom w:val="none" w:sz="0" w:space="0" w:color="auto"/>
        <w:right w:val="none" w:sz="0" w:space="0" w:color="auto"/>
      </w:divBdr>
    </w:div>
    <w:div w:id="623847867">
      <w:bodyDiv w:val="1"/>
      <w:marLeft w:val="0"/>
      <w:marRight w:val="0"/>
      <w:marTop w:val="0"/>
      <w:marBottom w:val="0"/>
      <w:divBdr>
        <w:top w:val="none" w:sz="0" w:space="0" w:color="auto"/>
        <w:left w:val="none" w:sz="0" w:space="0" w:color="auto"/>
        <w:bottom w:val="none" w:sz="0" w:space="0" w:color="auto"/>
        <w:right w:val="none" w:sz="0" w:space="0" w:color="auto"/>
      </w:divBdr>
    </w:div>
    <w:div w:id="684794723">
      <w:bodyDiv w:val="1"/>
      <w:marLeft w:val="0"/>
      <w:marRight w:val="0"/>
      <w:marTop w:val="0"/>
      <w:marBottom w:val="0"/>
      <w:divBdr>
        <w:top w:val="none" w:sz="0" w:space="0" w:color="auto"/>
        <w:left w:val="none" w:sz="0" w:space="0" w:color="auto"/>
        <w:bottom w:val="none" w:sz="0" w:space="0" w:color="auto"/>
        <w:right w:val="none" w:sz="0" w:space="0" w:color="auto"/>
      </w:divBdr>
    </w:div>
    <w:div w:id="750934828">
      <w:bodyDiv w:val="1"/>
      <w:marLeft w:val="0"/>
      <w:marRight w:val="0"/>
      <w:marTop w:val="0"/>
      <w:marBottom w:val="0"/>
      <w:divBdr>
        <w:top w:val="none" w:sz="0" w:space="0" w:color="auto"/>
        <w:left w:val="none" w:sz="0" w:space="0" w:color="auto"/>
        <w:bottom w:val="none" w:sz="0" w:space="0" w:color="auto"/>
        <w:right w:val="none" w:sz="0" w:space="0" w:color="auto"/>
      </w:divBdr>
    </w:div>
    <w:div w:id="769743162">
      <w:bodyDiv w:val="1"/>
      <w:marLeft w:val="0"/>
      <w:marRight w:val="0"/>
      <w:marTop w:val="0"/>
      <w:marBottom w:val="0"/>
      <w:divBdr>
        <w:top w:val="none" w:sz="0" w:space="0" w:color="auto"/>
        <w:left w:val="none" w:sz="0" w:space="0" w:color="auto"/>
        <w:bottom w:val="none" w:sz="0" w:space="0" w:color="auto"/>
        <w:right w:val="none" w:sz="0" w:space="0" w:color="auto"/>
      </w:divBdr>
    </w:div>
    <w:div w:id="790629427">
      <w:bodyDiv w:val="1"/>
      <w:marLeft w:val="0"/>
      <w:marRight w:val="0"/>
      <w:marTop w:val="0"/>
      <w:marBottom w:val="0"/>
      <w:divBdr>
        <w:top w:val="none" w:sz="0" w:space="0" w:color="auto"/>
        <w:left w:val="none" w:sz="0" w:space="0" w:color="auto"/>
        <w:bottom w:val="none" w:sz="0" w:space="0" w:color="auto"/>
        <w:right w:val="none" w:sz="0" w:space="0" w:color="auto"/>
      </w:divBdr>
    </w:div>
    <w:div w:id="799301651">
      <w:bodyDiv w:val="1"/>
      <w:marLeft w:val="0"/>
      <w:marRight w:val="0"/>
      <w:marTop w:val="0"/>
      <w:marBottom w:val="0"/>
      <w:divBdr>
        <w:top w:val="none" w:sz="0" w:space="0" w:color="auto"/>
        <w:left w:val="none" w:sz="0" w:space="0" w:color="auto"/>
        <w:bottom w:val="none" w:sz="0" w:space="0" w:color="auto"/>
        <w:right w:val="none" w:sz="0" w:space="0" w:color="auto"/>
      </w:divBdr>
    </w:div>
    <w:div w:id="814683692">
      <w:bodyDiv w:val="1"/>
      <w:marLeft w:val="0"/>
      <w:marRight w:val="0"/>
      <w:marTop w:val="0"/>
      <w:marBottom w:val="0"/>
      <w:divBdr>
        <w:top w:val="none" w:sz="0" w:space="0" w:color="auto"/>
        <w:left w:val="none" w:sz="0" w:space="0" w:color="auto"/>
        <w:bottom w:val="none" w:sz="0" w:space="0" w:color="auto"/>
        <w:right w:val="none" w:sz="0" w:space="0" w:color="auto"/>
      </w:divBdr>
    </w:div>
    <w:div w:id="926036078">
      <w:bodyDiv w:val="1"/>
      <w:marLeft w:val="0"/>
      <w:marRight w:val="0"/>
      <w:marTop w:val="0"/>
      <w:marBottom w:val="0"/>
      <w:divBdr>
        <w:top w:val="none" w:sz="0" w:space="0" w:color="auto"/>
        <w:left w:val="none" w:sz="0" w:space="0" w:color="auto"/>
        <w:bottom w:val="none" w:sz="0" w:space="0" w:color="auto"/>
        <w:right w:val="none" w:sz="0" w:space="0" w:color="auto"/>
      </w:divBdr>
    </w:div>
    <w:div w:id="935552831">
      <w:bodyDiv w:val="1"/>
      <w:marLeft w:val="0"/>
      <w:marRight w:val="0"/>
      <w:marTop w:val="0"/>
      <w:marBottom w:val="0"/>
      <w:divBdr>
        <w:top w:val="none" w:sz="0" w:space="0" w:color="auto"/>
        <w:left w:val="none" w:sz="0" w:space="0" w:color="auto"/>
        <w:bottom w:val="none" w:sz="0" w:space="0" w:color="auto"/>
        <w:right w:val="none" w:sz="0" w:space="0" w:color="auto"/>
      </w:divBdr>
    </w:div>
    <w:div w:id="953363023">
      <w:bodyDiv w:val="1"/>
      <w:marLeft w:val="0"/>
      <w:marRight w:val="0"/>
      <w:marTop w:val="0"/>
      <w:marBottom w:val="0"/>
      <w:divBdr>
        <w:top w:val="none" w:sz="0" w:space="0" w:color="auto"/>
        <w:left w:val="none" w:sz="0" w:space="0" w:color="auto"/>
        <w:bottom w:val="none" w:sz="0" w:space="0" w:color="auto"/>
        <w:right w:val="none" w:sz="0" w:space="0" w:color="auto"/>
      </w:divBdr>
    </w:div>
    <w:div w:id="1105155880">
      <w:bodyDiv w:val="1"/>
      <w:marLeft w:val="0"/>
      <w:marRight w:val="0"/>
      <w:marTop w:val="0"/>
      <w:marBottom w:val="0"/>
      <w:divBdr>
        <w:top w:val="none" w:sz="0" w:space="0" w:color="auto"/>
        <w:left w:val="none" w:sz="0" w:space="0" w:color="auto"/>
        <w:bottom w:val="none" w:sz="0" w:space="0" w:color="auto"/>
        <w:right w:val="none" w:sz="0" w:space="0" w:color="auto"/>
      </w:divBdr>
    </w:div>
    <w:div w:id="1106998213">
      <w:bodyDiv w:val="1"/>
      <w:marLeft w:val="0"/>
      <w:marRight w:val="0"/>
      <w:marTop w:val="0"/>
      <w:marBottom w:val="0"/>
      <w:divBdr>
        <w:top w:val="none" w:sz="0" w:space="0" w:color="auto"/>
        <w:left w:val="none" w:sz="0" w:space="0" w:color="auto"/>
        <w:bottom w:val="none" w:sz="0" w:space="0" w:color="auto"/>
        <w:right w:val="none" w:sz="0" w:space="0" w:color="auto"/>
      </w:divBdr>
    </w:div>
    <w:div w:id="1116605468">
      <w:bodyDiv w:val="1"/>
      <w:marLeft w:val="0"/>
      <w:marRight w:val="0"/>
      <w:marTop w:val="0"/>
      <w:marBottom w:val="0"/>
      <w:divBdr>
        <w:top w:val="none" w:sz="0" w:space="0" w:color="auto"/>
        <w:left w:val="none" w:sz="0" w:space="0" w:color="auto"/>
        <w:bottom w:val="none" w:sz="0" w:space="0" w:color="auto"/>
        <w:right w:val="none" w:sz="0" w:space="0" w:color="auto"/>
      </w:divBdr>
    </w:div>
    <w:div w:id="1221674369">
      <w:bodyDiv w:val="1"/>
      <w:marLeft w:val="0"/>
      <w:marRight w:val="0"/>
      <w:marTop w:val="0"/>
      <w:marBottom w:val="0"/>
      <w:divBdr>
        <w:top w:val="none" w:sz="0" w:space="0" w:color="auto"/>
        <w:left w:val="none" w:sz="0" w:space="0" w:color="auto"/>
        <w:bottom w:val="none" w:sz="0" w:space="0" w:color="auto"/>
        <w:right w:val="none" w:sz="0" w:space="0" w:color="auto"/>
      </w:divBdr>
    </w:div>
    <w:div w:id="1313414940">
      <w:bodyDiv w:val="1"/>
      <w:marLeft w:val="0"/>
      <w:marRight w:val="0"/>
      <w:marTop w:val="0"/>
      <w:marBottom w:val="0"/>
      <w:divBdr>
        <w:top w:val="none" w:sz="0" w:space="0" w:color="auto"/>
        <w:left w:val="none" w:sz="0" w:space="0" w:color="auto"/>
        <w:bottom w:val="none" w:sz="0" w:space="0" w:color="auto"/>
        <w:right w:val="none" w:sz="0" w:space="0" w:color="auto"/>
      </w:divBdr>
    </w:div>
    <w:div w:id="1328947946">
      <w:bodyDiv w:val="1"/>
      <w:marLeft w:val="0"/>
      <w:marRight w:val="0"/>
      <w:marTop w:val="0"/>
      <w:marBottom w:val="0"/>
      <w:divBdr>
        <w:top w:val="none" w:sz="0" w:space="0" w:color="auto"/>
        <w:left w:val="none" w:sz="0" w:space="0" w:color="auto"/>
        <w:bottom w:val="none" w:sz="0" w:space="0" w:color="auto"/>
        <w:right w:val="none" w:sz="0" w:space="0" w:color="auto"/>
      </w:divBdr>
    </w:div>
    <w:div w:id="1390617599">
      <w:bodyDiv w:val="1"/>
      <w:marLeft w:val="0"/>
      <w:marRight w:val="0"/>
      <w:marTop w:val="0"/>
      <w:marBottom w:val="0"/>
      <w:divBdr>
        <w:top w:val="none" w:sz="0" w:space="0" w:color="auto"/>
        <w:left w:val="none" w:sz="0" w:space="0" w:color="auto"/>
        <w:bottom w:val="none" w:sz="0" w:space="0" w:color="auto"/>
        <w:right w:val="none" w:sz="0" w:space="0" w:color="auto"/>
      </w:divBdr>
    </w:div>
    <w:div w:id="1514299853">
      <w:bodyDiv w:val="1"/>
      <w:marLeft w:val="0"/>
      <w:marRight w:val="0"/>
      <w:marTop w:val="0"/>
      <w:marBottom w:val="0"/>
      <w:divBdr>
        <w:top w:val="none" w:sz="0" w:space="0" w:color="auto"/>
        <w:left w:val="none" w:sz="0" w:space="0" w:color="auto"/>
        <w:bottom w:val="none" w:sz="0" w:space="0" w:color="auto"/>
        <w:right w:val="none" w:sz="0" w:space="0" w:color="auto"/>
      </w:divBdr>
    </w:div>
    <w:div w:id="1683779281">
      <w:bodyDiv w:val="1"/>
      <w:marLeft w:val="0"/>
      <w:marRight w:val="0"/>
      <w:marTop w:val="0"/>
      <w:marBottom w:val="0"/>
      <w:divBdr>
        <w:top w:val="none" w:sz="0" w:space="0" w:color="auto"/>
        <w:left w:val="none" w:sz="0" w:space="0" w:color="auto"/>
        <w:bottom w:val="none" w:sz="0" w:space="0" w:color="auto"/>
        <w:right w:val="none" w:sz="0" w:space="0" w:color="auto"/>
      </w:divBdr>
    </w:div>
    <w:div w:id="1735087134">
      <w:bodyDiv w:val="1"/>
      <w:marLeft w:val="0"/>
      <w:marRight w:val="0"/>
      <w:marTop w:val="0"/>
      <w:marBottom w:val="0"/>
      <w:divBdr>
        <w:top w:val="none" w:sz="0" w:space="0" w:color="auto"/>
        <w:left w:val="none" w:sz="0" w:space="0" w:color="auto"/>
        <w:bottom w:val="none" w:sz="0" w:space="0" w:color="auto"/>
        <w:right w:val="none" w:sz="0" w:space="0" w:color="auto"/>
      </w:divBdr>
    </w:div>
    <w:div w:id="2124423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image" Target="media/image12.png"/><Relationship Id="rId21" Type="http://schemas.openxmlformats.org/officeDocument/2006/relationships/header" Target="header5.xml"/><Relationship Id="rId34" Type="http://schemas.openxmlformats.org/officeDocument/2006/relationships/image" Target="media/image7.png"/><Relationship Id="rId42" Type="http://schemas.openxmlformats.org/officeDocument/2006/relationships/footer" Target="footer11.xml"/><Relationship Id="rId47" Type="http://schemas.openxmlformats.org/officeDocument/2006/relationships/image" Target="media/image18.png"/><Relationship Id="rId50" Type="http://schemas.openxmlformats.org/officeDocument/2006/relationships/header" Target="header1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6.png"/><Relationship Id="rId53" Type="http://schemas.openxmlformats.org/officeDocument/2006/relationships/footer" Target="footer13.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image" Target="media/image4.png"/><Relationship Id="rId44" Type="http://schemas.openxmlformats.org/officeDocument/2006/relationships/image" Target="media/image15.png"/><Relationship Id="rId52"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dodiman@std.unissula.ac.id" TargetMode="External"/><Relationship Id="rId22" Type="http://schemas.openxmlformats.org/officeDocument/2006/relationships/header" Target="header6.xml"/><Relationship Id="rId27" Type="http://schemas.openxmlformats.org/officeDocument/2006/relationships/footer" Target="footer9.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footer" Target="footer1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7.png"/><Relationship Id="rId20" Type="http://schemas.openxmlformats.org/officeDocument/2006/relationships/footer" Target="footer6.xml"/><Relationship Id="rId41" Type="http://schemas.openxmlformats.org/officeDocument/2006/relationships/header" Target="header10.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header" Target="header9.xml"/><Relationship Id="rId36" Type="http://schemas.openxmlformats.org/officeDocument/2006/relationships/image" Target="media/image9.png"/><Relationship Id="rId4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91793-96B7-4E02-AE54-82E1FC34E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7</TotalTime>
  <Pages>69</Pages>
  <Words>12370</Words>
  <Characters>7051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totu</dc:creator>
  <cp:keywords/>
  <dc:description/>
  <cp:lastModifiedBy>liwunto</cp:lastModifiedBy>
  <cp:revision>616</cp:revision>
  <cp:lastPrinted>2018-10-03T04:26:00Z</cp:lastPrinted>
  <dcterms:created xsi:type="dcterms:W3CDTF">2018-09-14T06:58:00Z</dcterms:created>
  <dcterms:modified xsi:type="dcterms:W3CDTF">2020-12-1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f562a-0805-377b-9b14-2c7945837628</vt:lpwstr>
  </property>
  <property fmtid="{D5CDD505-2E9C-101B-9397-08002B2CF9AE}" pid="4" name="Mendeley Citation Style_1">
    <vt:lpwstr>http://www.zotero.org/styles/universitas-negeri-yogyakarta-program-pascasarjana</vt:lpwstr>
  </property>
  <property fmtid="{D5CDD505-2E9C-101B-9397-08002B2CF9AE}" pid="5" name="Mendeley Recent Style Id 0_1">
    <vt:lpwstr>http://www.zotero.org/styles/chemical-and-pharmaceutical-bulletin</vt:lpwstr>
  </property>
  <property fmtid="{D5CDD505-2E9C-101B-9397-08002B2CF9AE}" pid="6" name="Mendeley Recent Style Name 0_1">
    <vt:lpwstr>Chemical and Pharmaceutical Bulletin</vt:lpwstr>
  </property>
  <property fmtid="{D5CDD505-2E9C-101B-9397-08002B2CF9AE}" pid="7" name="Mendeley Recent Style Id 1_1">
    <vt:lpwstr>http://www.zotero.org/styles/harvard-cite-them-right</vt:lpwstr>
  </property>
  <property fmtid="{D5CDD505-2E9C-101B-9397-08002B2CF9AE}" pid="8" name="Mendeley Recent Style Name 1_1">
    <vt:lpwstr>Harvard - Cite Them Right 9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urnal-pangan-dan-agroindustri</vt:lpwstr>
  </property>
  <property fmtid="{D5CDD505-2E9C-101B-9397-08002B2CF9AE}" pid="14" name="Mendeley Recent Style Name 4_1">
    <vt:lpwstr>Jurnal Pangan dan Agroindustri (Indonesian)</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universitas-negeri-semarang-fakultas-matematika-dan-ilmu-pengetahuan-alam</vt:lpwstr>
  </property>
  <property fmtid="{D5CDD505-2E9C-101B-9397-08002B2CF9AE}" pid="20" name="Mendeley Recent Style Name 7_1">
    <vt:lpwstr>Universitas Negeri Semarang - Fakultas Matematika dan Ilmu Pengetahuan Alam (Indonesian)</vt:lpwstr>
  </property>
  <property fmtid="{D5CDD505-2E9C-101B-9397-08002B2CF9AE}" pid="21" name="Mendeley Recent Style Id 8_1">
    <vt:lpwstr>http://www.zotero.org/styles/universitas-negeri-yogyakarta-program-pascasarjana</vt:lpwstr>
  </property>
  <property fmtid="{D5CDD505-2E9C-101B-9397-08002B2CF9AE}" pid="22" name="Mendeley Recent Style Name 8_1">
    <vt:lpwstr>Universitas Negeri Yogyakarta - Program Pascasarjana (Indonesia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88"&gt;&lt;session id="MYlyr0Be"/&gt;&lt;style id="http://www.zotero.org/styles/harvard-cite-them-right" hasBibliography="1" bibliographyStyleHasBeenSet="1"/&gt;&lt;prefs&gt;&lt;pref name="fieldType" value="Field"/&gt;&lt;/prefs&gt;&lt;/data&gt;</vt:lpwstr>
  </property>
</Properties>
</file>